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4A0" w:firstRow="1" w:lastRow="0" w:firstColumn="1" w:lastColumn="0" w:noHBand="0" w:noVBand="1"/>
      </w:tblPr>
      <w:tblGrid>
        <w:gridCol w:w="1416"/>
        <w:gridCol w:w="8438"/>
      </w:tblGrid>
      <w:tr w:rsidR="00DC585C" w:rsidRPr="00A7411D" w14:paraId="7E2C5429" w14:textId="77777777" w:rsidTr="00A7411D">
        <w:tc>
          <w:tcPr>
            <w:tcW w:w="1384" w:type="dxa"/>
          </w:tcPr>
          <w:p w14:paraId="303EC841" w14:textId="77777777" w:rsidR="00DC585C" w:rsidRPr="00A7411D" w:rsidRDefault="00700A6F" w:rsidP="00DC585C">
            <w:pPr>
              <w:rPr>
                <w:b/>
              </w:rPr>
            </w:pPr>
            <w:r>
              <w:rPr>
                <w:noProof/>
              </w:rPr>
              <w:drawing>
                <wp:anchor distT="0" distB="0" distL="114300" distR="114300" simplePos="0" relativeHeight="251657728" behindDoc="1" locked="0" layoutInCell="1" allowOverlap="1" wp14:anchorId="7C2DA409" wp14:editId="7DFAEB5F">
                  <wp:simplePos x="0" y="0"/>
                  <wp:positionH relativeFrom="column">
                    <wp:posOffset>-13970</wp:posOffset>
                  </wp:positionH>
                  <wp:positionV relativeFrom="paragraph">
                    <wp:posOffset>209550</wp:posOffset>
                  </wp:positionV>
                  <wp:extent cx="733425" cy="828675"/>
                  <wp:effectExtent l="19050" t="0" r="9525" b="0"/>
                  <wp:wrapTight wrapText="bothSides">
                    <wp:wrapPolygon edited="0">
                      <wp:start x="-561" y="0"/>
                      <wp:lineTo x="-561" y="21352"/>
                      <wp:lineTo x="21881" y="21352"/>
                      <wp:lineTo x="21881" y="0"/>
                      <wp:lineTo x="-561" y="0"/>
                    </wp:wrapPolygon>
                  </wp:wrapTight>
                  <wp:docPr id="2" name="Рисунок 2" descr="Gerb-BMSTU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rb-BMSTU_01"/>
                          <pic:cNvPicPr>
                            <a:picLocks noChangeAspect="1" noChangeArrowheads="1"/>
                          </pic:cNvPicPr>
                        </pic:nvPicPr>
                        <pic:blipFill>
                          <a:blip r:embed="rId8" cstate="print"/>
                          <a:srcRect/>
                          <a:stretch>
                            <a:fillRect/>
                          </a:stretch>
                        </pic:blipFill>
                        <pic:spPr bwMode="auto">
                          <a:xfrm>
                            <a:off x="0" y="0"/>
                            <a:ext cx="733425" cy="828675"/>
                          </a:xfrm>
                          <a:prstGeom prst="rect">
                            <a:avLst/>
                          </a:prstGeom>
                          <a:noFill/>
                          <a:ln w="9525">
                            <a:noFill/>
                            <a:miter lim="800000"/>
                            <a:headEnd/>
                            <a:tailEnd/>
                          </a:ln>
                        </pic:spPr>
                      </pic:pic>
                    </a:graphicData>
                  </a:graphic>
                </wp:anchor>
              </w:drawing>
            </w:r>
          </w:p>
        </w:tc>
        <w:tc>
          <w:tcPr>
            <w:tcW w:w="8469" w:type="dxa"/>
          </w:tcPr>
          <w:p w14:paraId="73953FE6" w14:textId="77777777" w:rsidR="002A3A95" w:rsidRPr="00A7411D" w:rsidRDefault="002A3A95" w:rsidP="00A7411D">
            <w:pPr>
              <w:jc w:val="center"/>
              <w:rPr>
                <w:b/>
              </w:rPr>
            </w:pPr>
            <w:r w:rsidRPr="00A7411D">
              <w:rPr>
                <w:b/>
              </w:rPr>
              <w:t xml:space="preserve">Министерство </w:t>
            </w:r>
            <w:r w:rsidR="006432B0">
              <w:rPr>
                <w:b/>
              </w:rPr>
              <w:t>науки и высшего образования</w:t>
            </w:r>
            <w:r w:rsidRPr="00A7411D">
              <w:rPr>
                <w:b/>
              </w:rPr>
              <w:t xml:space="preserve"> Российской Федерации</w:t>
            </w:r>
          </w:p>
          <w:p w14:paraId="3FC15609" w14:textId="77777777" w:rsidR="002A3A95" w:rsidRPr="00A7411D" w:rsidRDefault="002A3A95" w:rsidP="00A7411D">
            <w:pPr>
              <w:jc w:val="center"/>
              <w:rPr>
                <w:b/>
              </w:rPr>
            </w:pPr>
            <w:r w:rsidRPr="00A7411D">
              <w:rPr>
                <w:b/>
              </w:rPr>
              <w:t xml:space="preserve">Федеральное государственное бюджетное образовательное учреждение </w:t>
            </w:r>
          </w:p>
          <w:p w14:paraId="770E7E4B" w14:textId="77777777" w:rsidR="002A3A95" w:rsidRPr="00A7411D" w:rsidRDefault="002A3A95" w:rsidP="00A7411D">
            <w:pPr>
              <w:jc w:val="center"/>
              <w:rPr>
                <w:b/>
              </w:rPr>
            </w:pPr>
            <w:r w:rsidRPr="00A7411D">
              <w:rPr>
                <w:b/>
              </w:rPr>
              <w:t>высшего образования</w:t>
            </w:r>
          </w:p>
          <w:p w14:paraId="020FFA16" w14:textId="77777777" w:rsidR="002A3A95" w:rsidRPr="00A7411D" w:rsidRDefault="002A3A95" w:rsidP="00A7411D">
            <w:pPr>
              <w:ind w:right="-2"/>
              <w:jc w:val="center"/>
              <w:rPr>
                <w:b/>
              </w:rPr>
            </w:pPr>
            <w:r w:rsidRPr="00A7411D">
              <w:rPr>
                <w:b/>
              </w:rPr>
              <w:t>«Московский государственный технический университет</w:t>
            </w:r>
          </w:p>
          <w:p w14:paraId="39F9D4C4" w14:textId="77777777" w:rsidR="002A3A95" w:rsidRPr="00A7411D" w:rsidRDefault="002A3A95" w:rsidP="00A7411D">
            <w:pPr>
              <w:ind w:right="-2"/>
              <w:jc w:val="center"/>
              <w:rPr>
                <w:b/>
              </w:rPr>
            </w:pPr>
            <w:r w:rsidRPr="00A7411D">
              <w:rPr>
                <w:b/>
              </w:rPr>
              <w:t>имени Н.Э. Баумана</w:t>
            </w:r>
          </w:p>
          <w:p w14:paraId="40643494" w14:textId="77777777" w:rsidR="002A3A95" w:rsidRPr="00A7411D" w:rsidRDefault="002A3A95" w:rsidP="00A7411D">
            <w:pPr>
              <w:jc w:val="center"/>
              <w:rPr>
                <w:b/>
              </w:rPr>
            </w:pPr>
            <w:r w:rsidRPr="00A7411D">
              <w:rPr>
                <w:b/>
              </w:rPr>
              <w:t>(национальный исследовательский университет)»</w:t>
            </w:r>
          </w:p>
          <w:p w14:paraId="5F41E648" w14:textId="77777777" w:rsidR="00DC585C" w:rsidRPr="00A7411D" w:rsidRDefault="002A3A95" w:rsidP="00A7411D">
            <w:pPr>
              <w:jc w:val="center"/>
              <w:rPr>
                <w:b/>
              </w:rPr>
            </w:pPr>
            <w:r w:rsidRPr="00A7411D">
              <w:rPr>
                <w:b/>
              </w:rPr>
              <w:t>(МГТУ им. Н.Э. Баумана)</w:t>
            </w:r>
          </w:p>
        </w:tc>
      </w:tr>
    </w:tbl>
    <w:p w14:paraId="05A59A57" w14:textId="77777777" w:rsidR="00DC585C" w:rsidRPr="002A3A95" w:rsidRDefault="00DC585C" w:rsidP="002A3A95">
      <w:pPr>
        <w:pBdr>
          <w:bottom w:val="thinThickSmallGap" w:sz="24" w:space="1" w:color="auto"/>
        </w:pBdr>
        <w:jc w:val="center"/>
        <w:rPr>
          <w:b/>
          <w:sz w:val="6"/>
        </w:rPr>
      </w:pPr>
    </w:p>
    <w:p w14:paraId="3D1EAF62" w14:textId="77777777" w:rsidR="00106B22" w:rsidRDefault="00106B22" w:rsidP="00106B22">
      <w:pPr>
        <w:jc w:val="center"/>
        <w:rPr>
          <w:b/>
        </w:rPr>
      </w:pPr>
    </w:p>
    <w:p w14:paraId="5D3B09C8" w14:textId="77777777" w:rsidR="00106B22" w:rsidRPr="00FE3E91" w:rsidRDefault="00106B22" w:rsidP="00106B22">
      <w:r w:rsidRPr="00FE3E91">
        <w:t>ФАКУЛЬТЕТ</w:t>
      </w:r>
      <w:r w:rsidR="00FE3E91">
        <w:t xml:space="preserve"> </w:t>
      </w:r>
      <w:r w:rsidR="00390A21" w:rsidRPr="009B5B9F">
        <w:rPr>
          <w:b/>
        </w:rPr>
        <w:t>Информатика и системы управления</w:t>
      </w:r>
    </w:p>
    <w:p w14:paraId="3CF32CED" w14:textId="77777777" w:rsidR="00106B22" w:rsidRPr="00FE3E91" w:rsidRDefault="00106B22" w:rsidP="00106B22"/>
    <w:p w14:paraId="580F4FD2" w14:textId="77777777" w:rsidR="00390A21" w:rsidRDefault="00106B22" w:rsidP="00390A21">
      <w:pPr>
        <w:rPr>
          <w:b/>
        </w:rPr>
      </w:pPr>
      <w:r w:rsidRPr="00FE3E91">
        <w:t>КАФЕДРА</w:t>
      </w:r>
      <w:r w:rsidR="00FE3E91">
        <w:t xml:space="preserve"> </w:t>
      </w:r>
      <w:r w:rsidR="00390A21" w:rsidRPr="009B5B9F">
        <w:rPr>
          <w:b/>
        </w:rPr>
        <w:t>Компьютерные системы и сети</w:t>
      </w:r>
    </w:p>
    <w:p w14:paraId="5E760F51" w14:textId="77777777" w:rsidR="00106B22" w:rsidRDefault="00106B22" w:rsidP="00106B22">
      <w:pPr>
        <w:rPr>
          <w:i/>
        </w:rPr>
      </w:pPr>
    </w:p>
    <w:p w14:paraId="72368312" w14:textId="77777777" w:rsidR="00166BB2" w:rsidRDefault="00390A21" w:rsidP="00166BB2">
      <w:pPr>
        <w:pStyle w:val="af1"/>
        <w:rPr>
          <w:b/>
          <w:sz w:val="24"/>
          <w:szCs w:val="24"/>
        </w:rPr>
      </w:pPr>
      <w:r w:rsidRPr="00166BB2">
        <w:rPr>
          <w:sz w:val="24"/>
          <w:szCs w:val="24"/>
        </w:rPr>
        <w:t xml:space="preserve">НАПРАВЛЕНИЕ ПОДГОТОВКИ </w:t>
      </w:r>
      <w:r w:rsidR="0018069E" w:rsidRPr="00166BB2">
        <w:rPr>
          <w:sz w:val="24"/>
          <w:szCs w:val="24"/>
        </w:rPr>
        <w:t xml:space="preserve"> </w:t>
      </w:r>
      <w:r w:rsidR="00166BB2" w:rsidRPr="00166BB2">
        <w:rPr>
          <w:b/>
          <w:sz w:val="24"/>
          <w:szCs w:val="24"/>
        </w:rPr>
        <w:t>09.04.01 Информатика и вычислительная техника</w:t>
      </w:r>
    </w:p>
    <w:p w14:paraId="304F31EA" w14:textId="77777777" w:rsidR="00166BB2" w:rsidRDefault="00166BB2" w:rsidP="00166BB2">
      <w:pPr>
        <w:pStyle w:val="af1"/>
        <w:rPr>
          <w:b/>
          <w:sz w:val="24"/>
          <w:szCs w:val="24"/>
        </w:rPr>
      </w:pPr>
    </w:p>
    <w:p w14:paraId="39F93B4A" w14:textId="6E077501" w:rsidR="004F5E7F" w:rsidRPr="00F56295" w:rsidRDefault="00166BB2" w:rsidP="004F5E7F">
      <w:pPr>
        <w:rPr>
          <w:b/>
        </w:rPr>
      </w:pPr>
      <w:r w:rsidRPr="00166BB2">
        <w:t>МАГИСТЕРСКАЯ ПРОГРАММА</w:t>
      </w:r>
      <w:r>
        <w:rPr>
          <w:b/>
        </w:rPr>
        <w:t xml:space="preserve"> </w:t>
      </w:r>
      <w:r w:rsidR="003A11F7">
        <w:rPr>
          <w:b/>
        </w:rPr>
        <w:t>09.04.01/</w:t>
      </w:r>
      <w:r w:rsidR="004F5E7F">
        <w:rPr>
          <w:b/>
        </w:rPr>
        <w:t>05</w:t>
      </w:r>
      <w:r w:rsidR="0013379D">
        <w:rPr>
          <w:b/>
        </w:rPr>
        <w:t xml:space="preserve"> </w:t>
      </w:r>
      <w:r w:rsidR="004F5E7F" w:rsidRPr="00F56295">
        <w:rPr>
          <w:b/>
        </w:rPr>
        <w:t xml:space="preserve">Современные интеллектуальные </w:t>
      </w:r>
    </w:p>
    <w:p w14:paraId="3E6AE5B9" w14:textId="0E70C966" w:rsidR="00106B22" w:rsidRDefault="0013379D" w:rsidP="0013379D">
      <w:pPr>
        <w:ind w:left="4254"/>
        <w:rPr>
          <w:i/>
        </w:rPr>
      </w:pPr>
      <w:r>
        <w:rPr>
          <w:b/>
        </w:rPr>
        <w:t xml:space="preserve">         </w:t>
      </w:r>
      <w:r w:rsidR="004F5E7F" w:rsidRPr="00F56295">
        <w:rPr>
          <w:b/>
        </w:rPr>
        <w:t>программно-аппаратные комплексы</w:t>
      </w:r>
      <w:r w:rsidR="004F5E7F">
        <w:rPr>
          <w:rStyle w:val="af0"/>
        </w:rPr>
        <w:t xml:space="preserve"> </w:t>
      </w:r>
    </w:p>
    <w:p w14:paraId="25FBBDAE" w14:textId="77777777" w:rsidR="00FE3E91" w:rsidRPr="00CE61CC" w:rsidRDefault="00FE3E91" w:rsidP="00106B22">
      <w:pPr>
        <w:rPr>
          <w:i/>
          <w:sz w:val="32"/>
        </w:rPr>
      </w:pPr>
    </w:p>
    <w:p w14:paraId="45A87D06" w14:textId="77777777" w:rsidR="00106B22" w:rsidRDefault="00106B22" w:rsidP="00FE3E91">
      <w:pPr>
        <w:jc w:val="center"/>
        <w:rPr>
          <w:b/>
          <w:sz w:val="44"/>
        </w:rPr>
      </w:pPr>
      <w:r>
        <w:rPr>
          <w:b/>
          <w:sz w:val="44"/>
        </w:rPr>
        <w:t>РАСЧЕТНО-ПОЯСНИТЕЛЬНАЯ ЗАПИСКА</w:t>
      </w:r>
    </w:p>
    <w:p w14:paraId="6BD12D96" w14:textId="77777777" w:rsidR="00106B22" w:rsidRDefault="00106B22" w:rsidP="00106B22">
      <w:pPr>
        <w:jc w:val="center"/>
        <w:rPr>
          <w:i/>
        </w:rPr>
      </w:pPr>
    </w:p>
    <w:p w14:paraId="52CECE99" w14:textId="77777777" w:rsidR="001F3EE5" w:rsidRDefault="00106B22" w:rsidP="00106B22">
      <w:pPr>
        <w:jc w:val="center"/>
        <w:rPr>
          <w:b/>
          <w:i/>
          <w:sz w:val="40"/>
        </w:rPr>
      </w:pPr>
      <w:r>
        <w:rPr>
          <w:b/>
          <w:i/>
          <w:sz w:val="40"/>
        </w:rPr>
        <w:t>К ВЫПУСКНОЙ КВАЛИФИКАЦИОННОЙ РАБОТЕ</w:t>
      </w:r>
    </w:p>
    <w:p w14:paraId="62D8AE34" w14:textId="77777777" w:rsidR="00106B22" w:rsidRDefault="00166BB2" w:rsidP="001F3EE5">
      <w:pPr>
        <w:jc w:val="center"/>
        <w:rPr>
          <w:b/>
          <w:i/>
          <w:sz w:val="40"/>
        </w:rPr>
      </w:pPr>
      <w:r>
        <w:rPr>
          <w:b/>
          <w:i/>
          <w:sz w:val="40"/>
        </w:rPr>
        <w:t>МАГИСТРА</w:t>
      </w:r>
      <w:r w:rsidR="001F3EE5">
        <w:rPr>
          <w:b/>
          <w:i/>
          <w:sz w:val="40"/>
        </w:rPr>
        <w:t xml:space="preserve"> </w:t>
      </w:r>
      <w:r w:rsidR="00106B22">
        <w:rPr>
          <w:b/>
          <w:i/>
          <w:sz w:val="40"/>
        </w:rPr>
        <w:t>НА ТЕМУ:</w:t>
      </w:r>
    </w:p>
    <w:p w14:paraId="647622F0" w14:textId="33AFF03B" w:rsidR="0013379D" w:rsidRDefault="0013379D" w:rsidP="00106B22">
      <w:pPr>
        <w:rPr>
          <w:b/>
          <w:i/>
          <w:sz w:val="40"/>
          <w:u w:val="single"/>
        </w:rPr>
      </w:pPr>
      <w:r>
        <w:rPr>
          <w:b/>
          <w:i/>
          <w:sz w:val="40"/>
        </w:rPr>
        <w:t>___</w:t>
      </w:r>
      <w:r w:rsidRPr="0013379D">
        <w:rPr>
          <w:b/>
          <w:i/>
          <w:sz w:val="40"/>
          <w:u w:val="single"/>
        </w:rPr>
        <w:t>Интеллектуальная система распределения</w:t>
      </w:r>
      <w:r>
        <w:rPr>
          <w:b/>
          <w:i/>
          <w:sz w:val="40"/>
        </w:rPr>
        <w:t>_____</w:t>
      </w:r>
    </w:p>
    <w:p w14:paraId="2D9FECF0" w14:textId="15821D5E" w:rsidR="00106B22" w:rsidRDefault="0013379D" w:rsidP="00106B22">
      <w:pPr>
        <w:rPr>
          <w:b/>
          <w:i/>
          <w:sz w:val="40"/>
        </w:rPr>
      </w:pPr>
      <w:r>
        <w:rPr>
          <w:b/>
          <w:i/>
          <w:sz w:val="40"/>
        </w:rPr>
        <w:t>_____</w:t>
      </w:r>
      <w:r w:rsidRPr="0013379D">
        <w:rPr>
          <w:b/>
          <w:i/>
          <w:sz w:val="40"/>
          <w:u w:val="single"/>
        </w:rPr>
        <w:t xml:space="preserve"> нагрузки в вычислительном кластере</w:t>
      </w:r>
      <w:r>
        <w:rPr>
          <w:b/>
          <w:i/>
          <w:sz w:val="40"/>
        </w:rPr>
        <w:t>________</w:t>
      </w:r>
    </w:p>
    <w:p w14:paraId="6B518A2D" w14:textId="7F9FE624" w:rsidR="00106B22" w:rsidRDefault="00106B22" w:rsidP="00106B22">
      <w:pPr>
        <w:rPr>
          <w:b/>
          <w:i/>
          <w:sz w:val="40"/>
        </w:rPr>
      </w:pPr>
      <w:r>
        <w:rPr>
          <w:b/>
          <w:i/>
          <w:sz w:val="40"/>
        </w:rPr>
        <w:t>______________________________________________</w:t>
      </w:r>
      <w:r w:rsidR="0013379D">
        <w:rPr>
          <w:b/>
          <w:i/>
          <w:sz w:val="40"/>
        </w:rPr>
        <w:t>_</w:t>
      </w:r>
    </w:p>
    <w:p w14:paraId="322EDC21" w14:textId="344CE3B2" w:rsidR="00106B22" w:rsidRDefault="00106B22" w:rsidP="00106B22">
      <w:pPr>
        <w:rPr>
          <w:b/>
          <w:i/>
          <w:sz w:val="40"/>
        </w:rPr>
      </w:pPr>
      <w:r>
        <w:rPr>
          <w:b/>
          <w:i/>
          <w:sz w:val="40"/>
        </w:rPr>
        <w:t>______________________________________________</w:t>
      </w:r>
      <w:r w:rsidR="0013379D">
        <w:rPr>
          <w:b/>
          <w:i/>
          <w:sz w:val="40"/>
        </w:rPr>
        <w:t>_</w:t>
      </w:r>
    </w:p>
    <w:p w14:paraId="4ABFBA86" w14:textId="04C7FDCF" w:rsidR="00106B22" w:rsidRDefault="00106B22" w:rsidP="00106B22">
      <w:pPr>
        <w:rPr>
          <w:b/>
          <w:i/>
          <w:sz w:val="40"/>
        </w:rPr>
      </w:pPr>
      <w:r>
        <w:rPr>
          <w:b/>
          <w:i/>
          <w:sz w:val="40"/>
        </w:rPr>
        <w:t>______________________________________________</w:t>
      </w:r>
      <w:r w:rsidR="0013379D">
        <w:rPr>
          <w:b/>
          <w:i/>
          <w:sz w:val="40"/>
        </w:rPr>
        <w:t>_</w:t>
      </w:r>
    </w:p>
    <w:p w14:paraId="38638D08" w14:textId="07608F06" w:rsidR="00106B22" w:rsidRDefault="00106B22" w:rsidP="00106B22">
      <w:pPr>
        <w:rPr>
          <w:b/>
          <w:i/>
          <w:sz w:val="40"/>
        </w:rPr>
      </w:pPr>
      <w:r>
        <w:rPr>
          <w:b/>
          <w:i/>
          <w:sz w:val="40"/>
        </w:rPr>
        <w:t>______________________________________________</w:t>
      </w:r>
      <w:r w:rsidR="0013379D">
        <w:rPr>
          <w:b/>
          <w:i/>
          <w:sz w:val="40"/>
        </w:rPr>
        <w:t>_</w:t>
      </w:r>
    </w:p>
    <w:p w14:paraId="5E264A64" w14:textId="517028A7" w:rsidR="00106B22" w:rsidRDefault="00106B22" w:rsidP="00106B22"/>
    <w:p w14:paraId="56D48042" w14:textId="3149575E" w:rsidR="0013379D" w:rsidRDefault="0013379D" w:rsidP="00106B22"/>
    <w:p w14:paraId="65A9807F" w14:textId="77777777" w:rsidR="0013379D" w:rsidRPr="00393CF9" w:rsidRDefault="0013379D" w:rsidP="00106B22"/>
    <w:p w14:paraId="7E00BA09" w14:textId="77777777" w:rsidR="00106B22" w:rsidRDefault="00106B22" w:rsidP="00106B22"/>
    <w:p w14:paraId="7CEDF80E" w14:textId="77777777" w:rsidR="00FE3E91" w:rsidRPr="00393CF9" w:rsidRDefault="00FE3E91" w:rsidP="00106B22"/>
    <w:tbl>
      <w:tblPr>
        <w:tblW w:w="0" w:type="auto"/>
        <w:tblInd w:w="392" w:type="dxa"/>
        <w:tblLook w:val="04A0" w:firstRow="1" w:lastRow="0" w:firstColumn="1" w:lastColumn="0" w:noHBand="0" w:noVBand="1"/>
      </w:tblPr>
      <w:tblGrid>
        <w:gridCol w:w="2027"/>
        <w:gridCol w:w="1427"/>
        <w:gridCol w:w="1120"/>
        <w:gridCol w:w="2226"/>
        <w:gridCol w:w="2661"/>
      </w:tblGrid>
      <w:tr w:rsidR="001728D1" w:rsidRPr="006A0FEC" w14:paraId="61733EF0" w14:textId="77777777" w:rsidTr="001728D1">
        <w:tc>
          <w:tcPr>
            <w:tcW w:w="2027" w:type="dxa"/>
            <w:shd w:val="clear" w:color="auto" w:fill="auto"/>
          </w:tcPr>
          <w:p w14:paraId="50523CFA" w14:textId="77777777" w:rsidR="001728D1" w:rsidRDefault="001728D1" w:rsidP="007E4F1D">
            <w:r>
              <w:t>Студент</w:t>
            </w:r>
          </w:p>
        </w:tc>
        <w:tc>
          <w:tcPr>
            <w:tcW w:w="1427" w:type="dxa"/>
            <w:shd w:val="clear" w:color="auto" w:fill="auto"/>
          </w:tcPr>
          <w:p w14:paraId="7DFA2174" w14:textId="69DEF668" w:rsidR="001728D1" w:rsidRDefault="004F5E7F" w:rsidP="007E4F1D">
            <w:pPr>
              <w:pBdr>
                <w:bottom w:val="single" w:sz="6" w:space="1" w:color="auto"/>
              </w:pBdr>
              <w:jc w:val="center"/>
            </w:pPr>
            <w:r>
              <w:t>ИУ6-43М</w:t>
            </w:r>
          </w:p>
        </w:tc>
        <w:tc>
          <w:tcPr>
            <w:tcW w:w="1120" w:type="dxa"/>
          </w:tcPr>
          <w:p w14:paraId="7FE248C9" w14:textId="77777777" w:rsidR="001728D1" w:rsidRDefault="001728D1" w:rsidP="007E4F1D"/>
        </w:tc>
        <w:tc>
          <w:tcPr>
            <w:tcW w:w="2226" w:type="dxa"/>
            <w:shd w:val="clear" w:color="auto" w:fill="auto"/>
          </w:tcPr>
          <w:p w14:paraId="270F4BB8" w14:textId="77777777" w:rsidR="001728D1" w:rsidRPr="004F5E7F" w:rsidRDefault="001728D1" w:rsidP="007E4F1D">
            <w:pPr>
              <w:pBdr>
                <w:bottom w:val="single" w:sz="6" w:space="1" w:color="auto"/>
              </w:pBdr>
              <w:rPr>
                <w:sz w:val="28"/>
                <w:szCs w:val="28"/>
              </w:rPr>
            </w:pPr>
          </w:p>
        </w:tc>
        <w:tc>
          <w:tcPr>
            <w:tcW w:w="2661" w:type="dxa"/>
            <w:shd w:val="clear" w:color="auto" w:fill="auto"/>
          </w:tcPr>
          <w:p w14:paraId="10D89FB3" w14:textId="6DD6227E" w:rsidR="001728D1" w:rsidRPr="004F5E7F" w:rsidRDefault="004F5E7F" w:rsidP="007E4F1D">
            <w:pPr>
              <w:pBdr>
                <w:bottom w:val="single" w:sz="6" w:space="1" w:color="auto"/>
              </w:pBdr>
            </w:pPr>
            <w:r w:rsidRPr="004F5E7F">
              <w:t>В.Д. Шульман</w:t>
            </w:r>
          </w:p>
        </w:tc>
      </w:tr>
      <w:tr w:rsidR="001728D1" w:rsidRPr="00974A64" w14:paraId="0D653025" w14:textId="77777777" w:rsidTr="001728D1">
        <w:tc>
          <w:tcPr>
            <w:tcW w:w="2027" w:type="dxa"/>
            <w:shd w:val="clear" w:color="auto" w:fill="auto"/>
          </w:tcPr>
          <w:p w14:paraId="1D425DC6" w14:textId="77777777" w:rsidR="001728D1" w:rsidRPr="0032134B" w:rsidRDefault="001728D1" w:rsidP="007E4F1D">
            <w:pPr>
              <w:jc w:val="center"/>
              <w:rPr>
                <w:sz w:val="18"/>
              </w:rPr>
            </w:pPr>
          </w:p>
        </w:tc>
        <w:tc>
          <w:tcPr>
            <w:tcW w:w="1427" w:type="dxa"/>
            <w:shd w:val="clear" w:color="auto" w:fill="auto"/>
          </w:tcPr>
          <w:p w14:paraId="16142D94" w14:textId="77777777" w:rsidR="001728D1" w:rsidRPr="0032134B" w:rsidRDefault="001728D1" w:rsidP="007E4F1D">
            <w:pPr>
              <w:jc w:val="center"/>
              <w:rPr>
                <w:sz w:val="18"/>
              </w:rPr>
            </w:pPr>
            <w:r w:rsidRPr="0032134B">
              <w:rPr>
                <w:sz w:val="18"/>
              </w:rPr>
              <w:t>(Группа)</w:t>
            </w:r>
          </w:p>
        </w:tc>
        <w:tc>
          <w:tcPr>
            <w:tcW w:w="1120" w:type="dxa"/>
          </w:tcPr>
          <w:p w14:paraId="1F254688" w14:textId="77777777" w:rsidR="001728D1" w:rsidRPr="0032134B" w:rsidRDefault="001728D1" w:rsidP="007E4F1D">
            <w:pPr>
              <w:jc w:val="center"/>
              <w:rPr>
                <w:sz w:val="18"/>
              </w:rPr>
            </w:pPr>
          </w:p>
        </w:tc>
        <w:tc>
          <w:tcPr>
            <w:tcW w:w="2226" w:type="dxa"/>
            <w:shd w:val="clear" w:color="auto" w:fill="auto"/>
          </w:tcPr>
          <w:p w14:paraId="740F98FC" w14:textId="77777777" w:rsidR="001728D1" w:rsidRPr="004F5E7F" w:rsidRDefault="001728D1" w:rsidP="007E4F1D">
            <w:pPr>
              <w:jc w:val="center"/>
              <w:rPr>
                <w:sz w:val="20"/>
                <w:szCs w:val="20"/>
              </w:rPr>
            </w:pPr>
            <w:r w:rsidRPr="004F5E7F">
              <w:rPr>
                <w:sz w:val="20"/>
                <w:szCs w:val="20"/>
              </w:rPr>
              <w:t>(Подпись, дата)</w:t>
            </w:r>
          </w:p>
        </w:tc>
        <w:tc>
          <w:tcPr>
            <w:tcW w:w="2661" w:type="dxa"/>
            <w:shd w:val="clear" w:color="auto" w:fill="auto"/>
          </w:tcPr>
          <w:p w14:paraId="156CE3A0" w14:textId="77777777" w:rsidR="001728D1" w:rsidRPr="004F5E7F" w:rsidRDefault="001728D1" w:rsidP="007E4F1D">
            <w:pPr>
              <w:jc w:val="center"/>
              <w:rPr>
                <w:sz w:val="20"/>
                <w:szCs w:val="20"/>
              </w:rPr>
            </w:pPr>
            <w:r w:rsidRPr="004F5E7F">
              <w:rPr>
                <w:sz w:val="20"/>
                <w:szCs w:val="20"/>
              </w:rPr>
              <w:t>(И.О. Фамилия)</w:t>
            </w:r>
          </w:p>
        </w:tc>
      </w:tr>
      <w:tr w:rsidR="001728D1" w:rsidRPr="006A0FEC" w14:paraId="72406303" w14:textId="77777777" w:rsidTr="001728D1">
        <w:tc>
          <w:tcPr>
            <w:tcW w:w="2027" w:type="dxa"/>
            <w:shd w:val="clear" w:color="auto" w:fill="auto"/>
          </w:tcPr>
          <w:p w14:paraId="7DF4A5B3" w14:textId="77777777" w:rsidR="001728D1" w:rsidRPr="001F6E0F" w:rsidRDefault="001728D1" w:rsidP="007E4F1D">
            <w:pPr>
              <w:jc w:val="center"/>
            </w:pPr>
          </w:p>
        </w:tc>
        <w:tc>
          <w:tcPr>
            <w:tcW w:w="1427" w:type="dxa"/>
            <w:shd w:val="clear" w:color="auto" w:fill="auto"/>
          </w:tcPr>
          <w:p w14:paraId="2D85AEF4" w14:textId="77777777" w:rsidR="001728D1" w:rsidRPr="001F6E0F" w:rsidRDefault="001728D1" w:rsidP="007E4F1D">
            <w:pPr>
              <w:jc w:val="center"/>
            </w:pPr>
          </w:p>
        </w:tc>
        <w:tc>
          <w:tcPr>
            <w:tcW w:w="1120" w:type="dxa"/>
          </w:tcPr>
          <w:p w14:paraId="7C9581E8" w14:textId="77777777" w:rsidR="001728D1" w:rsidRPr="001F6E0F" w:rsidRDefault="001728D1" w:rsidP="007E4F1D">
            <w:pPr>
              <w:jc w:val="center"/>
            </w:pPr>
          </w:p>
        </w:tc>
        <w:tc>
          <w:tcPr>
            <w:tcW w:w="2226" w:type="dxa"/>
            <w:shd w:val="clear" w:color="auto" w:fill="auto"/>
          </w:tcPr>
          <w:p w14:paraId="0EA59520" w14:textId="77777777" w:rsidR="001728D1" w:rsidRPr="004F5E7F" w:rsidRDefault="001728D1" w:rsidP="007E4F1D">
            <w:pPr>
              <w:jc w:val="center"/>
            </w:pPr>
          </w:p>
        </w:tc>
        <w:tc>
          <w:tcPr>
            <w:tcW w:w="2661" w:type="dxa"/>
            <w:shd w:val="clear" w:color="auto" w:fill="auto"/>
          </w:tcPr>
          <w:p w14:paraId="01569936" w14:textId="77777777" w:rsidR="001728D1" w:rsidRPr="004F5E7F" w:rsidRDefault="001728D1" w:rsidP="007E4F1D">
            <w:pPr>
              <w:jc w:val="center"/>
            </w:pPr>
          </w:p>
        </w:tc>
      </w:tr>
      <w:tr w:rsidR="001728D1" w:rsidRPr="006A0FEC" w14:paraId="723396CE" w14:textId="77777777" w:rsidTr="001728D1">
        <w:tc>
          <w:tcPr>
            <w:tcW w:w="2027" w:type="dxa"/>
            <w:shd w:val="clear" w:color="auto" w:fill="auto"/>
          </w:tcPr>
          <w:p w14:paraId="2B23655A" w14:textId="77777777" w:rsidR="001728D1" w:rsidRDefault="001728D1" w:rsidP="007E4F1D">
            <w:r>
              <w:t>Руководитель</w:t>
            </w:r>
          </w:p>
        </w:tc>
        <w:tc>
          <w:tcPr>
            <w:tcW w:w="1427" w:type="dxa"/>
            <w:shd w:val="clear" w:color="auto" w:fill="auto"/>
          </w:tcPr>
          <w:p w14:paraId="07F3E512" w14:textId="77777777" w:rsidR="001728D1" w:rsidRDefault="001728D1" w:rsidP="007E4F1D"/>
        </w:tc>
        <w:tc>
          <w:tcPr>
            <w:tcW w:w="1120" w:type="dxa"/>
          </w:tcPr>
          <w:p w14:paraId="32A79FEF" w14:textId="77777777" w:rsidR="001728D1" w:rsidRDefault="001728D1" w:rsidP="007E4F1D"/>
        </w:tc>
        <w:tc>
          <w:tcPr>
            <w:tcW w:w="2226" w:type="dxa"/>
            <w:shd w:val="clear" w:color="auto" w:fill="auto"/>
          </w:tcPr>
          <w:p w14:paraId="63AF56BC" w14:textId="77777777" w:rsidR="001728D1" w:rsidRPr="004F5E7F" w:rsidRDefault="001728D1" w:rsidP="007E4F1D">
            <w:pPr>
              <w:pBdr>
                <w:bottom w:val="single" w:sz="6" w:space="1" w:color="auto"/>
              </w:pBdr>
              <w:rPr>
                <w:sz w:val="28"/>
                <w:szCs w:val="28"/>
              </w:rPr>
            </w:pPr>
          </w:p>
        </w:tc>
        <w:tc>
          <w:tcPr>
            <w:tcW w:w="2661" w:type="dxa"/>
            <w:shd w:val="clear" w:color="auto" w:fill="auto"/>
          </w:tcPr>
          <w:p w14:paraId="589F4C01" w14:textId="096E1C10" w:rsidR="001728D1" w:rsidRPr="004F5E7F" w:rsidRDefault="004F5E7F" w:rsidP="007E4F1D">
            <w:pPr>
              <w:pBdr>
                <w:bottom w:val="single" w:sz="6" w:space="1" w:color="auto"/>
              </w:pBdr>
            </w:pPr>
            <w:r w:rsidRPr="004F5E7F">
              <w:t>О.Ю. Ерёмин</w:t>
            </w:r>
          </w:p>
        </w:tc>
      </w:tr>
      <w:tr w:rsidR="001728D1" w:rsidRPr="00974A64" w14:paraId="48372CF1" w14:textId="77777777" w:rsidTr="001728D1">
        <w:tc>
          <w:tcPr>
            <w:tcW w:w="2027" w:type="dxa"/>
            <w:shd w:val="clear" w:color="auto" w:fill="auto"/>
          </w:tcPr>
          <w:p w14:paraId="402D51E0" w14:textId="77777777" w:rsidR="001728D1" w:rsidRPr="0032134B" w:rsidRDefault="001728D1" w:rsidP="007E4F1D">
            <w:pPr>
              <w:jc w:val="center"/>
              <w:rPr>
                <w:sz w:val="18"/>
              </w:rPr>
            </w:pPr>
          </w:p>
        </w:tc>
        <w:tc>
          <w:tcPr>
            <w:tcW w:w="1427" w:type="dxa"/>
            <w:shd w:val="clear" w:color="auto" w:fill="auto"/>
          </w:tcPr>
          <w:p w14:paraId="25AACDBA" w14:textId="77777777" w:rsidR="001728D1" w:rsidRPr="0032134B" w:rsidRDefault="001728D1" w:rsidP="007E4F1D">
            <w:pPr>
              <w:jc w:val="center"/>
              <w:rPr>
                <w:sz w:val="18"/>
              </w:rPr>
            </w:pPr>
          </w:p>
        </w:tc>
        <w:tc>
          <w:tcPr>
            <w:tcW w:w="1120" w:type="dxa"/>
          </w:tcPr>
          <w:p w14:paraId="24A319C3" w14:textId="77777777" w:rsidR="001728D1" w:rsidRPr="0032134B" w:rsidRDefault="001728D1" w:rsidP="007E4F1D">
            <w:pPr>
              <w:jc w:val="center"/>
              <w:rPr>
                <w:sz w:val="18"/>
              </w:rPr>
            </w:pPr>
          </w:p>
        </w:tc>
        <w:tc>
          <w:tcPr>
            <w:tcW w:w="2226" w:type="dxa"/>
            <w:shd w:val="clear" w:color="auto" w:fill="auto"/>
          </w:tcPr>
          <w:p w14:paraId="2020025E" w14:textId="77777777" w:rsidR="001728D1" w:rsidRPr="004F5E7F" w:rsidRDefault="001728D1" w:rsidP="007E4F1D">
            <w:pPr>
              <w:jc w:val="center"/>
              <w:rPr>
                <w:sz w:val="20"/>
                <w:szCs w:val="20"/>
              </w:rPr>
            </w:pPr>
            <w:r w:rsidRPr="004F5E7F">
              <w:rPr>
                <w:sz w:val="20"/>
                <w:szCs w:val="20"/>
              </w:rPr>
              <w:t>(Подпись, дата)</w:t>
            </w:r>
          </w:p>
        </w:tc>
        <w:tc>
          <w:tcPr>
            <w:tcW w:w="2661" w:type="dxa"/>
            <w:shd w:val="clear" w:color="auto" w:fill="auto"/>
          </w:tcPr>
          <w:p w14:paraId="0707904A" w14:textId="77777777" w:rsidR="001728D1" w:rsidRPr="004F5E7F" w:rsidRDefault="001728D1" w:rsidP="007E4F1D">
            <w:pPr>
              <w:jc w:val="center"/>
              <w:rPr>
                <w:sz w:val="20"/>
                <w:szCs w:val="20"/>
              </w:rPr>
            </w:pPr>
            <w:r w:rsidRPr="004F5E7F">
              <w:rPr>
                <w:sz w:val="20"/>
                <w:szCs w:val="20"/>
              </w:rPr>
              <w:t>(И.О. Фамилия)</w:t>
            </w:r>
          </w:p>
        </w:tc>
      </w:tr>
      <w:tr w:rsidR="001728D1" w:rsidRPr="0032134B" w14:paraId="6C218A63" w14:textId="77777777" w:rsidTr="001728D1">
        <w:tc>
          <w:tcPr>
            <w:tcW w:w="2027" w:type="dxa"/>
            <w:shd w:val="clear" w:color="auto" w:fill="auto"/>
          </w:tcPr>
          <w:p w14:paraId="6ACE1068" w14:textId="77777777" w:rsidR="001728D1" w:rsidRPr="0032134B" w:rsidRDefault="001728D1" w:rsidP="007E4F1D">
            <w:pPr>
              <w:jc w:val="center"/>
              <w:rPr>
                <w:sz w:val="18"/>
              </w:rPr>
            </w:pPr>
          </w:p>
        </w:tc>
        <w:tc>
          <w:tcPr>
            <w:tcW w:w="1427" w:type="dxa"/>
            <w:shd w:val="clear" w:color="auto" w:fill="auto"/>
          </w:tcPr>
          <w:p w14:paraId="7E585B31" w14:textId="77777777" w:rsidR="001728D1" w:rsidRPr="0032134B" w:rsidRDefault="001728D1" w:rsidP="007E4F1D">
            <w:pPr>
              <w:jc w:val="center"/>
              <w:rPr>
                <w:sz w:val="18"/>
              </w:rPr>
            </w:pPr>
          </w:p>
        </w:tc>
        <w:tc>
          <w:tcPr>
            <w:tcW w:w="1120" w:type="dxa"/>
          </w:tcPr>
          <w:p w14:paraId="1EAF58EB" w14:textId="77777777" w:rsidR="001728D1" w:rsidRPr="0032134B" w:rsidRDefault="001728D1" w:rsidP="007E4F1D">
            <w:pPr>
              <w:jc w:val="center"/>
              <w:rPr>
                <w:sz w:val="18"/>
              </w:rPr>
            </w:pPr>
          </w:p>
        </w:tc>
        <w:tc>
          <w:tcPr>
            <w:tcW w:w="2226" w:type="dxa"/>
            <w:shd w:val="clear" w:color="auto" w:fill="auto"/>
          </w:tcPr>
          <w:p w14:paraId="47F2FB6C" w14:textId="77777777" w:rsidR="001728D1" w:rsidRPr="004F5E7F" w:rsidRDefault="001728D1" w:rsidP="007E4F1D">
            <w:pPr>
              <w:jc w:val="center"/>
              <w:rPr>
                <w:sz w:val="18"/>
              </w:rPr>
            </w:pPr>
          </w:p>
        </w:tc>
        <w:tc>
          <w:tcPr>
            <w:tcW w:w="2661" w:type="dxa"/>
            <w:shd w:val="clear" w:color="auto" w:fill="auto"/>
          </w:tcPr>
          <w:p w14:paraId="4FA44616" w14:textId="77777777" w:rsidR="001728D1" w:rsidRPr="004F5E7F" w:rsidRDefault="001728D1" w:rsidP="007E4F1D">
            <w:pPr>
              <w:jc w:val="center"/>
              <w:rPr>
                <w:sz w:val="18"/>
              </w:rPr>
            </w:pPr>
          </w:p>
        </w:tc>
      </w:tr>
      <w:tr w:rsidR="001728D1" w14:paraId="78A9F495" w14:textId="77777777" w:rsidTr="001728D1">
        <w:tc>
          <w:tcPr>
            <w:tcW w:w="2027" w:type="dxa"/>
            <w:shd w:val="clear" w:color="auto" w:fill="auto"/>
          </w:tcPr>
          <w:p w14:paraId="5DC6F458" w14:textId="77777777" w:rsidR="001728D1" w:rsidRDefault="001728D1" w:rsidP="007E4F1D">
            <w:r>
              <w:t>Нормоконтролер</w:t>
            </w:r>
          </w:p>
        </w:tc>
        <w:tc>
          <w:tcPr>
            <w:tcW w:w="1427" w:type="dxa"/>
            <w:shd w:val="clear" w:color="auto" w:fill="auto"/>
          </w:tcPr>
          <w:p w14:paraId="3498C1E4" w14:textId="77777777" w:rsidR="001728D1" w:rsidRDefault="001728D1" w:rsidP="007E4F1D"/>
        </w:tc>
        <w:tc>
          <w:tcPr>
            <w:tcW w:w="1120" w:type="dxa"/>
          </w:tcPr>
          <w:p w14:paraId="63530D36" w14:textId="77777777" w:rsidR="001728D1" w:rsidRDefault="001728D1" w:rsidP="007E4F1D"/>
        </w:tc>
        <w:tc>
          <w:tcPr>
            <w:tcW w:w="2226" w:type="dxa"/>
            <w:shd w:val="clear" w:color="auto" w:fill="auto"/>
          </w:tcPr>
          <w:p w14:paraId="042EB21A" w14:textId="77777777" w:rsidR="001728D1" w:rsidRPr="004F5E7F" w:rsidRDefault="001728D1" w:rsidP="007E4F1D">
            <w:pPr>
              <w:pBdr>
                <w:bottom w:val="single" w:sz="6" w:space="1" w:color="auto"/>
              </w:pBdr>
            </w:pPr>
          </w:p>
        </w:tc>
        <w:tc>
          <w:tcPr>
            <w:tcW w:w="2661" w:type="dxa"/>
            <w:shd w:val="clear" w:color="auto" w:fill="auto"/>
          </w:tcPr>
          <w:p w14:paraId="0E734EFD" w14:textId="40EE07F3" w:rsidR="001728D1" w:rsidRPr="004F5E7F" w:rsidRDefault="004F5E7F" w:rsidP="007E4F1D">
            <w:pPr>
              <w:pBdr>
                <w:bottom w:val="single" w:sz="6" w:space="1" w:color="auto"/>
              </w:pBdr>
            </w:pPr>
            <w:r w:rsidRPr="004F5E7F">
              <w:t>Ю.И. Бауман</w:t>
            </w:r>
          </w:p>
        </w:tc>
      </w:tr>
      <w:tr w:rsidR="001728D1" w:rsidRPr="0032134B" w14:paraId="7BB8A1C6" w14:textId="77777777" w:rsidTr="001728D1">
        <w:tc>
          <w:tcPr>
            <w:tcW w:w="2027" w:type="dxa"/>
            <w:shd w:val="clear" w:color="auto" w:fill="auto"/>
          </w:tcPr>
          <w:p w14:paraId="2B18EC92" w14:textId="77777777" w:rsidR="001728D1" w:rsidRPr="0032134B" w:rsidRDefault="001728D1" w:rsidP="007E4F1D">
            <w:pPr>
              <w:jc w:val="center"/>
              <w:rPr>
                <w:sz w:val="18"/>
              </w:rPr>
            </w:pPr>
          </w:p>
        </w:tc>
        <w:tc>
          <w:tcPr>
            <w:tcW w:w="1427" w:type="dxa"/>
            <w:shd w:val="clear" w:color="auto" w:fill="auto"/>
          </w:tcPr>
          <w:p w14:paraId="76385B00" w14:textId="77777777" w:rsidR="001728D1" w:rsidRPr="0032134B" w:rsidRDefault="001728D1" w:rsidP="007E4F1D">
            <w:pPr>
              <w:jc w:val="center"/>
              <w:rPr>
                <w:sz w:val="18"/>
              </w:rPr>
            </w:pPr>
          </w:p>
        </w:tc>
        <w:tc>
          <w:tcPr>
            <w:tcW w:w="1120" w:type="dxa"/>
          </w:tcPr>
          <w:p w14:paraId="6B081784" w14:textId="77777777" w:rsidR="001728D1" w:rsidRPr="0032134B" w:rsidRDefault="001728D1" w:rsidP="007E4F1D">
            <w:pPr>
              <w:jc w:val="center"/>
              <w:rPr>
                <w:sz w:val="18"/>
              </w:rPr>
            </w:pPr>
          </w:p>
        </w:tc>
        <w:tc>
          <w:tcPr>
            <w:tcW w:w="2226" w:type="dxa"/>
            <w:shd w:val="clear" w:color="auto" w:fill="auto"/>
          </w:tcPr>
          <w:p w14:paraId="307B215C" w14:textId="77777777" w:rsidR="001728D1" w:rsidRPr="0032134B" w:rsidRDefault="001728D1" w:rsidP="007E4F1D">
            <w:pPr>
              <w:jc w:val="center"/>
              <w:rPr>
                <w:sz w:val="18"/>
              </w:rPr>
            </w:pPr>
            <w:r w:rsidRPr="0032134B">
              <w:rPr>
                <w:sz w:val="18"/>
              </w:rPr>
              <w:t>(Подпись, дата)</w:t>
            </w:r>
          </w:p>
        </w:tc>
        <w:tc>
          <w:tcPr>
            <w:tcW w:w="2661" w:type="dxa"/>
            <w:shd w:val="clear" w:color="auto" w:fill="auto"/>
          </w:tcPr>
          <w:p w14:paraId="7EBB8A61" w14:textId="77777777" w:rsidR="001728D1" w:rsidRPr="0032134B" w:rsidRDefault="001728D1" w:rsidP="007E4F1D">
            <w:pPr>
              <w:jc w:val="center"/>
              <w:rPr>
                <w:sz w:val="18"/>
              </w:rPr>
            </w:pPr>
            <w:r w:rsidRPr="0032134B">
              <w:rPr>
                <w:sz w:val="18"/>
              </w:rPr>
              <w:t>(И.О. Фамилия)</w:t>
            </w:r>
          </w:p>
        </w:tc>
      </w:tr>
      <w:tr w:rsidR="001728D1" w:rsidRPr="0032134B" w14:paraId="7F216FBD" w14:textId="77777777" w:rsidTr="001728D1">
        <w:tc>
          <w:tcPr>
            <w:tcW w:w="2027" w:type="dxa"/>
            <w:shd w:val="clear" w:color="auto" w:fill="auto"/>
          </w:tcPr>
          <w:p w14:paraId="7523108D" w14:textId="77777777" w:rsidR="001728D1" w:rsidRPr="0032134B" w:rsidRDefault="001728D1" w:rsidP="007E4F1D">
            <w:pPr>
              <w:jc w:val="center"/>
              <w:rPr>
                <w:sz w:val="18"/>
              </w:rPr>
            </w:pPr>
          </w:p>
        </w:tc>
        <w:tc>
          <w:tcPr>
            <w:tcW w:w="1427" w:type="dxa"/>
            <w:shd w:val="clear" w:color="auto" w:fill="auto"/>
          </w:tcPr>
          <w:p w14:paraId="5D3EF984" w14:textId="77777777" w:rsidR="001728D1" w:rsidRPr="0032134B" w:rsidRDefault="001728D1" w:rsidP="007E4F1D">
            <w:pPr>
              <w:jc w:val="center"/>
              <w:rPr>
                <w:sz w:val="18"/>
              </w:rPr>
            </w:pPr>
          </w:p>
        </w:tc>
        <w:tc>
          <w:tcPr>
            <w:tcW w:w="1120" w:type="dxa"/>
          </w:tcPr>
          <w:p w14:paraId="53F72660" w14:textId="77777777" w:rsidR="001728D1" w:rsidRPr="0032134B" w:rsidRDefault="001728D1" w:rsidP="007E4F1D">
            <w:pPr>
              <w:jc w:val="center"/>
              <w:rPr>
                <w:sz w:val="18"/>
              </w:rPr>
            </w:pPr>
          </w:p>
        </w:tc>
        <w:tc>
          <w:tcPr>
            <w:tcW w:w="2226" w:type="dxa"/>
            <w:shd w:val="clear" w:color="auto" w:fill="auto"/>
          </w:tcPr>
          <w:p w14:paraId="4B882085" w14:textId="77777777" w:rsidR="001728D1" w:rsidRPr="0032134B" w:rsidRDefault="001728D1" w:rsidP="007E4F1D">
            <w:pPr>
              <w:jc w:val="center"/>
              <w:rPr>
                <w:sz w:val="18"/>
              </w:rPr>
            </w:pPr>
          </w:p>
        </w:tc>
        <w:tc>
          <w:tcPr>
            <w:tcW w:w="2661" w:type="dxa"/>
            <w:shd w:val="clear" w:color="auto" w:fill="auto"/>
          </w:tcPr>
          <w:p w14:paraId="40545A85" w14:textId="77777777" w:rsidR="001728D1" w:rsidRPr="0032134B" w:rsidRDefault="001728D1" w:rsidP="007E4F1D">
            <w:pPr>
              <w:jc w:val="center"/>
              <w:rPr>
                <w:sz w:val="18"/>
              </w:rPr>
            </w:pPr>
          </w:p>
        </w:tc>
      </w:tr>
      <w:tr w:rsidR="001728D1" w:rsidRPr="0032134B" w14:paraId="527CF80D" w14:textId="77777777" w:rsidTr="001728D1">
        <w:tc>
          <w:tcPr>
            <w:tcW w:w="2027" w:type="dxa"/>
            <w:shd w:val="clear" w:color="auto" w:fill="auto"/>
          </w:tcPr>
          <w:p w14:paraId="40C8942E" w14:textId="77777777" w:rsidR="001728D1" w:rsidRPr="0032134B" w:rsidRDefault="001728D1" w:rsidP="007E4F1D">
            <w:pPr>
              <w:jc w:val="center"/>
              <w:rPr>
                <w:sz w:val="18"/>
              </w:rPr>
            </w:pPr>
          </w:p>
        </w:tc>
        <w:tc>
          <w:tcPr>
            <w:tcW w:w="1427" w:type="dxa"/>
            <w:shd w:val="clear" w:color="auto" w:fill="auto"/>
          </w:tcPr>
          <w:p w14:paraId="69E97F8D" w14:textId="77777777" w:rsidR="001728D1" w:rsidRPr="0032134B" w:rsidRDefault="001728D1" w:rsidP="007E4F1D">
            <w:pPr>
              <w:jc w:val="center"/>
              <w:rPr>
                <w:sz w:val="18"/>
              </w:rPr>
            </w:pPr>
          </w:p>
        </w:tc>
        <w:tc>
          <w:tcPr>
            <w:tcW w:w="1120" w:type="dxa"/>
          </w:tcPr>
          <w:p w14:paraId="3DCF3211" w14:textId="77777777" w:rsidR="001728D1" w:rsidRPr="0032134B" w:rsidRDefault="001728D1" w:rsidP="007E4F1D">
            <w:pPr>
              <w:jc w:val="center"/>
              <w:rPr>
                <w:sz w:val="18"/>
              </w:rPr>
            </w:pPr>
          </w:p>
        </w:tc>
        <w:tc>
          <w:tcPr>
            <w:tcW w:w="2226" w:type="dxa"/>
            <w:shd w:val="clear" w:color="auto" w:fill="auto"/>
          </w:tcPr>
          <w:p w14:paraId="50C09AF4" w14:textId="77777777" w:rsidR="001728D1" w:rsidRPr="0032134B" w:rsidRDefault="001728D1" w:rsidP="007E4F1D">
            <w:pPr>
              <w:jc w:val="center"/>
              <w:rPr>
                <w:sz w:val="18"/>
              </w:rPr>
            </w:pPr>
          </w:p>
        </w:tc>
        <w:tc>
          <w:tcPr>
            <w:tcW w:w="2661" w:type="dxa"/>
            <w:shd w:val="clear" w:color="auto" w:fill="auto"/>
          </w:tcPr>
          <w:p w14:paraId="0805683F" w14:textId="77777777" w:rsidR="001728D1" w:rsidRPr="0032134B" w:rsidRDefault="001728D1" w:rsidP="007E4F1D">
            <w:pPr>
              <w:jc w:val="center"/>
              <w:rPr>
                <w:sz w:val="18"/>
              </w:rPr>
            </w:pPr>
          </w:p>
        </w:tc>
      </w:tr>
    </w:tbl>
    <w:p w14:paraId="31B651D7" w14:textId="2AD78554" w:rsidR="0013379D" w:rsidRDefault="0013379D" w:rsidP="00793D67">
      <w:pPr>
        <w:jc w:val="both"/>
      </w:pPr>
    </w:p>
    <w:p w14:paraId="038B6607" w14:textId="77777777" w:rsidR="0013379D" w:rsidRDefault="0013379D" w:rsidP="0013379D">
      <w:pPr>
        <w:sectPr w:rsidR="0013379D" w:rsidSect="0013379D">
          <w:footerReference w:type="default" r:id="rId9"/>
          <w:footerReference w:type="first" r:id="rId10"/>
          <w:pgSz w:w="11906" w:h="16838"/>
          <w:pgMar w:top="1134" w:right="567" w:bottom="1134" w:left="1701" w:header="709" w:footer="709" w:gutter="0"/>
          <w:cols w:space="708"/>
          <w:titlePg/>
          <w:docGrid w:linePitch="360"/>
        </w:sectPr>
      </w:pPr>
    </w:p>
    <w:p w14:paraId="167BEA48" w14:textId="277F528F" w:rsidR="00793D67" w:rsidRDefault="0013379D" w:rsidP="0013379D">
      <w:r>
        <w:rPr>
          <w:noProof/>
        </w:rPr>
        <w:lastRenderedPageBreak/>
        <w:drawing>
          <wp:inline distT="0" distB="0" distL="0" distR="0" wp14:anchorId="16EA9F6E" wp14:editId="0499384B">
            <wp:extent cx="6037816" cy="9140759"/>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задание_стр1.PNG"/>
                    <pic:cNvPicPr/>
                  </pic:nvPicPr>
                  <pic:blipFill rotWithShape="1">
                    <a:blip r:embed="rId11">
                      <a:extLst>
                        <a:ext uri="{28A0092B-C50C-407E-A947-70E740481C1C}">
                          <a14:useLocalDpi xmlns:a14="http://schemas.microsoft.com/office/drawing/2010/main" val="0"/>
                        </a:ext>
                      </a:extLst>
                    </a:blip>
                    <a:srcRect l="1353" t="1038" r="1240" b="1301"/>
                    <a:stretch/>
                  </pic:blipFill>
                  <pic:spPr bwMode="auto">
                    <a:xfrm>
                      <a:off x="0" y="0"/>
                      <a:ext cx="6063478" cy="9179609"/>
                    </a:xfrm>
                    <a:prstGeom prst="rect">
                      <a:avLst/>
                    </a:prstGeom>
                    <a:ln>
                      <a:noFill/>
                    </a:ln>
                    <a:extLst>
                      <a:ext uri="{53640926-AAD7-44D8-BBD7-CCE9431645EC}">
                        <a14:shadowObscured xmlns:a14="http://schemas.microsoft.com/office/drawing/2010/main"/>
                      </a:ext>
                    </a:extLst>
                  </pic:spPr>
                </pic:pic>
              </a:graphicData>
            </a:graphic>
          </wp:inline>
        </w:drawing>
      </w:r>
    </w:p>
    <w:p w14:paraId="5A8F04D3" w14:textId="7B30A578" w:rsidR="0013379D" w:rsidRDefault="0013379D" w:rsidP="0013379D">
      <w:r>
        <w:rPr>
          <w:noProof/>
        </w:rPr>
        <w:lastRenderedPageBreak/>
        <w:drawing>
          <wp:inline distT="0" distB="0" distL="0" distR="0" wp14:anchorId="47CA3177" wp14:editId="184070B6">
            <wp:extent cx="5977771" cy="9140759"/>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задание_стр2.PNG"/>
                    <pic:cNvPicPr/>
                  </pic:nvPicPr>
                  <pic:blipFill rotWithShape="1">
                    <a:blip r:embed="rId12">
                      <a:extLst>
                        <a:ext uri="{28A0092B-C50C-407E-A947-70E740481C1C}">
                          <a14:useLocalDpi xmlns:a14="http://schemas.microsoft.com/office/drawing/2010/main" val="0"/>
                        </a:ext>
                      </a:extLst>
                    </a:blip>
                    <a:srcRect l="1125" r="1548"/>
                    <a:stretch/>
                  </pic:blipFill>
                  <pic:spPr bwMode="auto">
                    <a:xfrm>
                      <a:off x="0" y="0"/>
                      <a:ext cx="5991763" cy="9162155"/>
                    </a:xfrm>
                    <a:prstGeom prst="rect">
                      <a:avLst/>
                    </a:prstGeom>
                    <a:ln>
                      <a:noFill/>
                    </a:ln>
                    <a:extLst>
                      <a:ext uri="{53640926-AAD7-44D8-BBD7-CCE9431645EC}">
                        <a14:shadowObscured xmlns:a14="http://schemas.microsoft.com/office/drawing/2010/main"/>
                      </a:ext>
                    </a:extLst>
                  </pic:spPr>
                </pic:pic>
              </a:graphicData>
            </a:graphic>
          </wp:inline>
        </w:drawing>
      </w:r>
    </w:p>
    <w:p w14:paraId="11DCCA6B" w14:textId="77777777" w:rsidR="00947CE6" w:rsidRDefault="00FA1403" w:rsidP="0013379D">
      <w:pPr>
        <w:sectPr w:rsidR="00947CE6" w:rsidSect="0013379D">
          <w:footerReference w:type="default" r:id="rId13"/>
          <w:pgSz w:w="11906" w:h="16838"/>
          <w:pgMar w:top="1134" w:right="567" w:bottom="1134" w:left="1701" w:header="709" w:footer="709" w:gutter="0"/>
          <w:cols w:space="708"/>
          <w:docGrid w:linePitch="360"/>
        </w:sectPr>
      </w:pPr>
      <w:r>
        <w:rPr>
          <w:noProof/>
        </w:rPr>
        <w:lastRenderedPageBreak/>
        <w:drawing>
          <wp:inline distT="0" distB="0" distL="0" distR="0" wp14:anchorId="08031064" wp14:editId="2A92FA0A">
            <wp:extent cx="6059606" cy="90658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календарный_план.PNG"/>
                    <pic:cNvPicPr/>
                  </pic:nvPicPr>
                  <pic:blipFill rotWithShape="1">
                    <a:blip r:embed="rId14">
                      <a:extLst>
                        <a:ext uri="{28A0092B-C50C-407E-A947-70E740481C1C}">
                          <a14:useLocalDpi xmlns:a14="http://schemas.microsoft.com/office/drawing/2010/main" val="0"/>
                        </a:ext>
                      </a:extLst>
                    </a:blip>
                    <a:srcRect r="989"/>
                    <a:stretch/>
                  </pic:blipFill>
                  <pic:spPr bwMode="auto">
                    <a:xfrm>
                      <a:off x="0" y="0"/>
                      <a:ext cx="6059606" cy="9065895"/>
                    </a:xfrm>
                    <a:prstGeom prst="rect">
                      <a:avLst/>
                    </a:prstGeom>
                    <a:ln>
                      <a:noFill/>
                    </a:ln>
                    <a:extLst>
                      <a:ext uri="{53640926-AAD7-44D8-BBD7-CCE9431645EC}">
                        <a14:shadowObscured xmlns:a14="http://schemas.microsoft.com/office/drawing/2010/main"/>
                      </a:ext>
                    </a:extLst>
                  </pic:spPr>
                </pic:pic>
              </a:graphicData>
            </a:graphic>
          </wp:inline>
        </w:drawing>
      </w:r>
    </w:p>
    <w:p w14:paraId="6EE36DC4" w14:textId="2E446B80" w:rsidR="00FA1403" w:rsidRDefault="00FA1403" w:rsidP="0013379D">
      <w:pPr>
        <w:sectPr w:rsidR="00FA1403" w:rsidSect="00947CE6">
          <w:type w:val="continuous"/>
          <w:pgSz w:w="11906" w:h="16838"/>
          <w:pgMar w:top="1134" w:right="567" w:bottom="1134" w:left="1701" w:header="709" w:footer="709" w:gutter="0"/>
          <w:cols w:space="708"/>
          <w:docGrid w:linePitch="360"/>
        </w:sectPr>
      </w:pPr>
    </w:p>
    <w:p w14:paraId="505AB6C0" w14:textId="57485C5B" w:rsidR="00FA1403" w:rsidRDefault="00FA1403" w:rsidP="005B031C">
      <w:pPr>
        <w:pStyle w:val="v1"/>
      </w:pPr>
      <w:r>
        <w:lastRenderedPageBreak/>
        <w:t>АННОТАЦИЯ</w:t>
      </w:r>
    </w:p>
    <w:p w14:paraId="2F7A7864" w14:textId="5E4687B6" w:rsidR="00FA1403" w:rsidRPr="00B90B13" w:rsidRDefault="00FA1403" w:rsidP="007F1CAB">
      <w:pPr>
        <w:pStyle w:val="v0"/>
      </w:pPr>
      <w:r>
        <w:t>В настоящей выпускной к</w:t>
      </w:r>
      <w:r w:rsidR="00A12A19">
        <w:t>валификационной работе магистра</w:t>
      </w:r>
      <w:r>
        <w:t xml:space="preserve"> описан процесс разработки системы моделирования искусственной жизни с использованием цифровых автоматов.</w:t>
      </w:r>
    </w:p>
    <w:p w14:paraId="08696BFF" w14:textId="77777777" w:rsidR="00FA1403" w:rsidRDefault="00FA1403" w:rsidP="007F1CAB">
      <w:pPr>
        <w:pStyle w:val="v0"/>
      </w:pPr>
      <w:r>
        <w:t>Произведен анализ и классификация существующих подходов к использованию генетических алгоритмов. Были рассмотрены дискретные автоматы, как одно из возможных средств при реализации генетического алгоритма, что и было сделано в данной работе.</w:t>
      </w:r>
    </w:p>
    <w:p w14:paraId="4F60DD0B" w14:textId="0BA0675B" w:rsidR="00FA1403" w:rsidRPr="00FA1403" w:rsidRDefault="00FA1403" w:rsidP="007F1CAB">
      <w:pPr>
        <w:pStyle w:val="v0"/>
      </w:pPr>
      <w:r>
        <w:t>Разработаны технологии задания параметров, отправки данных на удаленный сервер, тестирование системы. Разработан</w:t>
      </w:r>
      <w:r w:rsidRPr="00FA1403">
        <w:t xml:space="preserve"> </w:t>
      </w:r>
      <w:r>
        <w:t>интерфейс</w:t>
      </w:r>
      <w:r w:rsidRPr="00FA1403">
        <w:t xml:space="preserve"> </w:t>
      </w:r>
      <w:r>
        <w:t>программного</w:t>
      </w:r>
      <w:r w:rsidRPr="00FA1403">
        <w:t xml:space="preserve"> </w:t>
      </w:r>
      <w:r>
        <w:t>обеспечения</w:t>
      </w:r>
      <w:r w:rsidRPr="00FA1403">
        <w:t>.</w:t>
      </w:r>
    </w:p>
    <w:p w14:paraId="76C2DC07" w14:textId="1BF8C763" w:rsidR="00FA1403" w:rsidRPr="00FA1403" w:rsidRDefault="00FA1403" w:rsidP="005B031C">
      <w:pPr>
        <w:pStyle w:val="v1"/>
      </w:pPr>
      <w:r>
        <w:rPr>
          <w:lang w:val="en-US"/>
        </w:rPr>
        <w:t>ABSTRACT</w:t>
      </w:r>
    </w:p>
    <w:p w14:paraId="264AB387" w14:textId="79F19A03" w:rsidR="00FA1403" w:rsidRPr="00FA1403" w:rsidRDefault="00FA1403" w:rsidP="007F1CAB">
      <w:pPr>
        <w:pStyle w:val="v0"/>
      </w:pPr>
      <w:r>
        <w:t>В настоящей выпускной к</w:t>
      </w:r>
      <w:r w:rsidR="00A12A19">
        <w:t>валификационной работе магистра</w:t>
      </w:r>
      <w:r>
        <w:t xml:space="preserve"> </w:t>
      </w:r>
    </w:p>
    <w:p w14:paraId="11F5955D" w14:textId="622FC42B" w:rsidR="00FA1403" w:rsidRPr="00FA1403" w:rsidRDefault="00FA1403">
      <w:pPr>
        <w:rPr>
          <w:rFonts w:eastAsiaTheme="minorHAnsi" w:cstheme="minorBidi"/>
          <w:sz w:val="28"/>
          <w:szCs w:val="22"/>
          <w:lang w:eastAsia="en-US"/>
        </w:rPr>
      </w:pPr>
      <w:r w:rsidRPr="00FA1403">
        <w:br w:type="page"/>
      </w:r>
    </w:p>
    <w:p w14:paraId="6C6AA8FA" w14:textId="2F85FFE5" w:rsidR="00FA1403" w:rsidRPr="00FA1403" w:rsidRDefault="00FA1403" w:rsidP="005B031C">
      <w:pPr>
        <w:pStyle w:val="v1"/>
      </w:pPr>
      <w:r>
        <w:lastRenderedPageBreak/>
        <w:t>РЕФЕРАТ</w:t>
      </w:r>
    </w:p>
    <w:p w14:paraId="5AAB6AB4" w14:textId="4037A6B2" w:rsidR="00FA1403" w:rsidRPr="003B1E02" w:rsidRDefault="00FA1403" w:rsidP="007F1CAB">
      <w:pPr>
        <w:pStyle w:val="v0"/>
      </w:pPr>
      <w:r w:rsidRPr="002177BD">
        <w:t>Расчётно</w:t>
      </w:r>
      <w:r w:rsidRPr="00FA1403">
        <w:t>-</w:t>
      </w:r>
      <w:r w:rsidRPr="002177BD">
        <w:t>пояснительная</w:t>
      </w:r>
      <w:r w:rsidRPr="00FA1403">
        <w:t xml:space="preserve"> </w:t>
      </w:r>
      <w:r w:rsidRPr="002177BD">
        <w:t>записка</w:t>
      </w:r>
      <w:r w:rsidRPr="00FA1403">
        <w:t xml:space="preserve"> </w:t>
      </w:r>
      <w:r w:rsidRPr="002177BD">
        <w:t>с</w:t>
      </w:r>
      <w:r w:rsidRPr="00FA1403">
        <w:t>.</w:t>
      </w:r>
      <w:r>
        <w:t xml:space="preserve"> 100</w:t>
      </w:r>
      <w:r w:rsidRPr="00FA1403">
        <w:t xml:space="preserve">, </w:t>
      </w:r>
      <w:r w:rsidRPr="002177BD">
        <w:t>рис</w:t>
      </w:r>
      <w:r w:rsidRPr="00FA1403">
        <w:t>.</w:t>
      </w:r>
      <w:r>
        <w:t xml:space="preserve"> 42</w:t>
      </w:r>
      <w:r w:rsidRPr="00FA1403">
        <w:t xml:space="preserve">, </w:t>
      </w:r>
      <w:r w:rsidRPr="002177BD">
        <w:t>табл</w:t>
      </w:r>
      <w:r w:rsidRPr="00FA1403">
        <w:t xml:space="preserve">. </w:t>
      </w:r>
      <w:r>
        <w:t>13</w:t>
      </w:r>
      <w:r w:rsidRPr="003B1E02">
        <w:t xml:space="preserve">, </w:t>
      </w:r>
      <w:r w:rsidRPr="002177BD">
        <w:t>источников</w:t>
      </w:r>
      <w:r w:rsidRPr="003B1E02">
        <w:t xml:space="preserve"> </w:t>
      </w:r>
      <w:r>
        <w:t>25</w:t>
      </w:r>
      <w:r w:rsidRPr="003B1E02">
        <w:t xml:space="preserve">, </w:t>
      </w:r>
      <w:r>
        <w:t>приложений</w:t>
      </w:r>
      <w:r w:rsidRPr="003B1E02">
        <w:t xml:space="preserve"> 4.</w:t>
      </w:r>
    </w:p>
    <w:p w14:paraId="7D296556" w14:textId="77777777" w:rsidR="00FA1403" w:rsidRPr="00251EE0" w:rsidRDefault="00FA1403" w:rsidP="007F1CAB">
      <w:pPr>
        <w:pStyle w:val="v0"/>
      </w:pPr>
      <w:r>
        <w:t>ГЕНЕТИЧЕСКИЙ АЛГОРИТМ</w:t>
      </w:r>
      <w:r w:rsidRPr="00251EE0">
        <w:t>,</w:t>
      </w:r>
      <w:r>
        <w:t xml:space="preserve"> СЕЛЕКЦИОННЫЙ МЕТОД</w:t>
      </w:r>
      <w:r w:rsidRPr="00251EE0">
        <w:t>,</w:t>
      </w:r>
      <w:r>
        <w:t xml:space="preserve"> ОТБОР, АГЕНТ, ХРАНИЛИЩЕ ГЕНОВ, КОНЕЧНЫЙ АВТОМАТ, КЛЕТОЧНЫЙ АВТОМАТ, ОКРЕСТНОСТЬ КЛЕТОЧНОГО АВТОМАТА, ЭВОЛЮЦИОНИРУЮЩИЙ КЛЕТОЧНЫЙ АВТОМАТ</w:t>
      </w:r>
    </w:p>
    <w:p w14:paraId="38218E4D" w14:textId="6B9C501F" w:rsidR="00FA1403" w:rsidRDefault="00FA1403" w:rsidP="007F1CAB">
      <w:pPr>
        <w:pStyle w:val="v0"/>
      </w:pPr>
      <w:r>
        <w:t>Рассматриваемыми объектами в данной работе являются.</w:t>
      </w:r>
    </w:p>
    <w:p w14:paraId="3205E347" w14:textId="6E2D7A37" w:rsidR="00FA1403" w:rsidRDefault="00FA1403" w:rsidP="007F1CAB">
      <w:pPr>
        <w:pStyle w:val="v0"/>
      </w:pPr>
      <w:r>
        <w:t>Целью работы является</w:t>
      </w:r>
    </w:p>
    <w:p w14:paraId="61B68B50" w14:textId="728685C8" w:rsidR="00FA1403" w:rsidRDefault="00FA1403">
      <w:pPr>
        <w:rPr>
          <w:rFonts w:eastAsiaTheme="minorHAnsi" w:cstheme="minorBidi"/>
          <w:sz w:val="28"/>
          <w:szCs w:val="22"/>
          <w:lang w:eastAsia="en-US"/>
        </w:rPr>
      </w:pPr>
      <w:r>
        <w:br w:type="page"/>
      </w:r>
    </w:p>
    <w:sdt>
      <w:sdtPr>
        <w:rPr>
          <w:rFonts w:asciiTheme="minorHAnsi" w:eastAsiaTheme="minorHAnsi" w:hAnsiTheme="minorHAnsi" w:cstheme="minorBidi"/>
          <w:b w:val="0"/>
          <w:spacing w:val="0"/>
          <w:kern w:val="0"/>
          <w:sz w:val="22"/>
          <w:szCs w:val="22"/>
          <w:lang w:eastAsia="ru-RU"/>
        </w:rPr>
        <w:id w:val="1235734597"/>
        <w:docPartObj>
          <w:docPartGallery w:val="Table of Contents"/>
          <w:docPartUnique/>
        </w:docPartObj>
      </w:sdtPr>
      <w:sdtEndPr>
        <w:rPr>
          <w:rFonts w:ascii="Times New Roman" w:eastAsia="Times New Roman" w:hAnsi="Times New Roman" w:cs="Times New Roman"/>
          <w:bCs/>
          <w:sz w:val="24"/>
          <w:szCs w:val="24"/>
        </w:rPr>
      </w:sdtEndPr>
      <w:sdtContent>
        <w:p w14:paraId="098DA4E8" w14:textId="77777777" w:rsidR="00FA1403" w:rsidRPr="005B031C" w:rsidRDefault="00FA1403" w:rsidP="00753ECD">
          <w:pPr>
            <w:pStyle w:val="v1"/>
          </w:pPr>
          <w:r w:rsidRPr="005B031C">
            <w:t>СОДЕРЖАНИЕ</w:t>
          </w:r>
        </w:p>
        <w:p w14:paraId="7AA65E01" w14:textId="7DB704E4" w:rsidR="0055603F" w:rsidRDefault="00753ECD">
          <w:pPr>
            <w:pStyle w:val="12"/>
            <w:tabs>
              <w:tab w:val="right" w:leader="dot" w:pos="9628"/>
            </w:tabs>
            <w:rPr>
              <w:rFonts w:asciiTheme="minorHAnsi" w:eastAsiaTheme="minorEastAsia" w:hAnsiTheme="minorHAnsi" w:cstheme="minorBidi"/>
              <w:b w:val="0"/>
              <w:noProof/>
              <w:sz w:val="22"/>
              <w:szCs w:val="22"/>
            </w:rPr>
          </w:pPr>
          <w:r>
            <w:rPr>
              <w:b w:val="0"/>
            </w:rPr>
            <w:fldChar w:fldCharType="begin"/>
          </w:r>
          <w:r>
            <w:rPr>
              <w:b w:val="0"/>
            </w:rPr>
            <w:instrText xml:space="preserve"> TOC \o "1-3" \h \z \t "v_заголовок;1" </w:instrText>
          </w:r>
          <w:r>
            <w:rPr>
              <w:b w:val="0"/>
            </w:rPr>
            <w:fldChar w:fldCharType="separate"/>
          </w:r>
          <w:hyperlink w:anchor="_Toc98103047" w:history="1">
            <w:r w:rsidR="0055603F" w:rsidRPr="00CA510D">
              <w:rPr>
                <w:rStyle w:val="af8"/>
                <w:noProof/>
              </w:rPr>
              <w:t>ТЕРМИНЫ И ОПРЕДЕЛЕНИЯ</w:t>
            </w:r>
            <w:r w:rsidR="0055603F">
              <w:rPr>
                <w:noProof/>
                <w:webHidden/>
              </w:rPr>
              <w:tab/>
            </w:r>
            <w:r w:rsidR="0055603F">
              <w:rPr>
                <w:noProof/>
                <w:webHidden/>
              </w:rPr>
              <w:fldChar w:fldCharType="begin"/>
            </w:r>
            <w:r w:rsidR="0055603F">
              <w:rPr>
                <w:noProof/>
                <w:webHidden/>
              </w:rPr>
              <w:instrText xml:space="preserve"> PAGEREF _Toc98103047 \h </w:instrText>
            </w:r>
            <w:r w:rsidR="0055603F">
              <w:rPr>
                <w:noProof/>
                <w:webHidden/>
              </w:rPr>
            </w:r>
            <w:r w:rsidR="0055603F">
              <w:rPr>
                <w:noProof/>
                <w:webHidden/>
              </w:rPr>
              <w:fldChar w:fldCharType="separate"/>
            </w:r>
            <w:r w:rsidR="00D03801">
              <w:rPr>
                <w:noProof/>
                <w:webHidden/>
              </w:rPr>
              <w:t>6</w:t>
            </w:r>
            <w:r w:rsidR="0055603F">
              <w:rPr>
                <w:noProof/>
                <w:webHidden/>
              </w:rPr>
              <w:fldChar w:fldCharType="end"/>
            </w:r>
          </w:hyperlink>
        </w:p>
        <w:p w14:paraId="5B715435" w14:textId="2652141B" w:rsidR="0055603F" w:rsidRDefault="00A17440">
          <w:pPr>
            <w:pStyle w:val="12"/>
            <w:tabs>
              <w:tab w:val="right" w:leader="dot" w:pos="9628"/>
            </w:tabs>
            <w:rPr>
              <w:rFonts w:asciiTheme="minorHAnsi" w:eastAsiaTheme="minorEastAsia" w:hAnsiTheme="minorHAnsi" w:cstheme="minorBidi"/>
              <w:b w:val="0"/>
              <w:noProof/>
              <w:sz w:val="22"/>
              <w:szCs w:val="22"/>
            </w:rPr>
          </w:pPr>
          <w:hyperlink w:anchor="_Toc98103048" w:history="1">
            <w:r w:rsidR="0055603F" w:rsidRPr="00CA510D">
              <w:rPr>
                <w:rStyle w:val="af8"/>
                <w:noProof/>
              </w:rPr>
              <w:t>ПЕРЕЧЕНЬ ОБОЗНАЧЕНИЙ И СОКРАЩЕНИЙ</w:t>
            </w:r>
            <w:r w:rsidR="0055603F">
              <w:rPr>
                <w:noProof/>
                <w:webHidden/>
              </w:rPr>
              <w:tab/>
            </w:r>
            <w:r w:rsidR="0055603F">
              <w:rPr>
                <w:noProof/>
                <w:webHidden/>
              </w:rPr>
              <w:fldChar w:fldCharType="begin"/>
            </w:r>
            <w:r w:rsidR="0055603F">
              <w:rPr>
                <w:noProof/>
                <w:webHidden/>
              </w:rPr>
              <w:instrText xml:space="preserve"> PAGEREF _Toc98103048 \h </w:instrText>
            </w:r>
            <w:r w:rsidR="0055603F">
              <w:rPr>
                <w:noProof/>
                <w:webHidden/>
              </w:rPr>
            </w:r>
            <w:r w:rsidR="0055603F">
              <w:rPr>
                <w:noProof/>
                <w:webHidden/>
              </w:rPr>
              <w:fldChar w:fldCharType="separate"/>
            </w:r>
            <w:r w:rsidR="00D03801">
              <w:rPr>
                <w:noProof/>
                <w:webHidden/>
              </w:rPr>
              <w:t>8</w:t>
            </w:r>
            <w:r w:rsidR="0055603F">
              <w:rPr>
                <w:noProof/>
                <w:webHidden/>
              </w:rPr>
              <w:fldChar w:fldCharType="end"/>
            </w:r>
          </w:hyperlink>
        </w:p>
        <w:p w14:paraId="25B85B3C" w14:textId="0D4E990D" w:rsidR="0055603F" w:rsidRDefault="00A17440">
          <w:pPr>
            <w:pStyle w:val="12"/>
            <w:tabs>
              <w:tab w:val="right" w:leader="dot" w:pos="9628"/>
            </w:tabs>
            <w:rPr>
              <w:rFonts w:asciiTheme="minorHAnsi" w:eastAsiaTheme="minorEastAsia" w:hAnsiTheme="minorHAnsi" w:cstheme="minorBidi"/>
              <w:b w:val="0"/>
              <w:noProof/>
              <w:sz w:val="22"/>
              <w:szCs w:val="22"/>
            </w:rPr>
          </w:pPr>
          <w:hyperlink w:anchor="_Toc98103049" w:history="1">
            <w:r w:rsidR="0055603F" w:rsidRPr="00CA510D">
              <w:rPr>
                <w:rStyle w:val="af8"/>
                <w:noProof/>
              </w:rPr>
              <w:t>ВВЕДЕНИЕ</w:t>
            </w:r>
            <w:r w:rsidR="0055603F">
              <w:rPr>
                <w:noProof/>
                <w:webHidden/>
              </w:rPr>
              <w:tab/>
            </w:r>
            <w:r w:rsidR="0055603F">
              <w:rPr>
                <w:noProof/>
                <w:webHidden/>
              </w:rPr>
              <w:fldChar w:fldCharType="begin"/>
            </w:r>
            <w:r w:rsidR="0055603F">
              <w:rPr>
                <w:noProof/>
                <w:webHidden/>
              </w:rPr>
              <w:instrText xml:space="preserve"> PAGEREF _Toc98103049 \h </w:instrText>
            </w:r>
            <w:r w:rsidR="0055603F">
              <w:rPr>
                <w:noProof/>
                <w:webHidden/>
              </w:rPr>
            </w:r>
            <w:r w:rsidR="0055603F">
              <w:rPr>
                <w:noProof/>
                <w:webHidden/>
              </w:rPr>
              <w:fldChar w:fldCharType="separate"/>
            </w:r>
            <w:r w:rsidR="00D03801">
              <w:rPr>
                <w:noProof/>
                <w:webHidden/>
              </w:rPr>
              <w:t>10</w:t>
            </w:r>
            <w:r w:rsidR="0055603F">
              <w:rPr>
                <w:noProof/>
                <w:webHidden/>
              </w:rPr>
              <w:fldChar w:fldCharType="end"/>
            </w:r>
          </w:hyperlink>
        </w:p>
        <w:p w14:paraId="2C90C871" w14:textId="3B06B899" w:rsidR="0055603F" w:rsidRDefault="00A17440">
          <w:pPr>
            <w:pStyle w:val="12"/>
            <w:tabs>
              <w:tab w:val="right" w:leader="dot" w:pos="9628"/>
            </w:tabs>
            <w:rPr>
              <w:rFonts w:asciiTheme="minorHAnsi" w:eastAsiaTheme="minorEastAsia" w:hAnsiTheme="minorHAnsi" w:cstheme="minorBidi"/>
              <w:b w:val="0"/>
              <w:noProof/>
              <w:sz w:val="22"/>
              <w:szCs w:val="22"/>
            </w:rPr>
          </w:pPr>
          <w:hyperlink w:anchor="_Toc98103050" w:history="1">
            <w:r w:rsidR="0055603F" w:rsidRPr="00CA510D">
              <w:rPr>
                <w:rStyle w:val="af8"/>
                <w:noProof/>
              </w:rPr>
              <w:t>1 Исследование проблемы распределения нагрузки в вычислительном кластере и путей её решения</w:t>
            </w:r>
            <w:r w:rsidR="0055603F">
              <w:rPr>
                <w:noProof/>
                <w:webHidden/>
              </w:rPr>
              <w:tab/>
            </w:r>
            <w:r w:rsidR="0055603F">
              <w:rPr>
                <w:noProof/>
                <w:webHidden/>
              </w:rPr>
              <w:fldChar w:fldCharType="begin"/>
            </w:r>
            <w:r w:rsidR="0055603F">
              <w:rPr>
                <w:noProof/>
                <w:webHidden/>
              </w:rPr>
              <w:instrText xml:space="preserve"> PAGEREF _Toc98103050 \h </w:instrText>
            </w:r>
            <w:r w:rsidR="0055603F">
              <w:rPr>
                <w:noProof/>
                <w:webHidden/>
              </w:rPr>
            </w:r>
            <w:r w:rsidR="0055603F">
              <w:rPr>
                <w:noProof/>
                <w:webHidden/>
              </w:rPr>
              <w:fldChar w:fldCharType="separate"/>
            </w:r>
            <w:r w:rsidR="00D03801">
              <w:rPr>
                <w:noProof/>
                <w:webHidden/>
              </w:rPr>
              <w:t>11</w:t>
            </w:r>
            <w:r w:rsidR="0055603F">
              <w:rPr>
                <w:noProof/>
                <w:webHidden/>
              </w:rPr>
              <w:fldChar w:fldCharType="end"/>
            </w:r>
          </w:hyperlink>
        </w:p>
        <w:p w14:paraId="49666101" w14:textId="5D5A3D2E" w:rsidR="0055603F" w:rsidRDefault="00A17440">
          <w:pPr>
            <w:pStyle w:val="24"/>
            <w:tabs>
              <w:tab w:val="right" w:leader="dot" w:pos="9628"/>
            </w:tabs>
            <w:rPr>
              <w:rFonts w:asciiTheme="minorHAnsi" w:eastAsiaTheme="minorEastAsia" w:hAnsiTheme="minorHAnsi" w:cstheme="minorBidi"/>
              <w:noProof/>
              <w:sz w:val="22"/>
              <w:szCs w:val="22"/>
            </w:rPr>
          </w:pPr>
          <w:hyperlink w:anchor="_Toc98103051" w:history="1">
            <w:r w:rsidR="0055603F" w:rsidRPr="00CA510D">
              <w:rPr>
                <w:rStyle w:val="af8"/>
                <w:noProof/>
              </w:rPr>
              <w:t>1.1 Понятие вычислительного кластера и пути его масштабирования</w:t>
            </w:r>
            <w:r w:rsidR="0055603F">
              <w:rPr>
                <w:noProof/>
                <w:webHidden/>
              </w:rPr>
              <w:tab/>
            </w:r>
            <w:r w:rsidR="0055603F">
              <w:rPr>
                <w:noProof/>
                <w:webHidden/>
              </w:rPr>
              <w:fldChar w:fldCharType="begin"/>
            </w:r>
            <w:r w:rsidR="0055603F">
              <w:rPr>
                <w:noProof/>
                <w:webHidden/>
              </w:rPr>
              <w:instrText xml:space="preserve"> PAGEREF _Toc98103051 \h </w:instrText>
            </w:r>
            <w:r w:rsidR="0055603F">
              <w:rPr>
                <w:noProof/>
                <w:webHidden/>
              </w:rPr>
            </w:r>
            <w:r w:rsidR="0055603F">
              <w:rPr>
                <w:noProof/>
                <w:webHidden/>
              </w:rPr>
              <w:fldChar w:fldCharType="separate"/>
            </w:r>
            <w:r w:rsidR="00D03801">
              <w:rPr>
                <w:noProof/>
                <w:webHidden/>
              </w:rPr>
              <w:t>11</w:t>
            </w:r>
            <w:r w:rsidR="0055603F">
              <w:rPr>
                <w:noProof/>
                <w:webHidden/>
              </w:rPr>
              <w:fldChar w:fldCharType="end"/>
            </w:r>
          </w:hyperlink>
        </w:p>
        <w:p w14:paraId="77A447EA" w14:textId="4FB50341" w:rsidR="0055603F" w:rsidRDefault="00A17440">
          <w:pPr>
            <w:pStyle w:val="24"/>
            <w:tabs>
              <w:tab w:val="right" w:leader="dot" w:pos="9628"/>
            </w:tabs>
            <w:rPr>
              <w:rFonts w:asciiTheme="minorHAnsi" w:eastAsiaTheme="minorEastAsia" w:hAnsiTheme="minorHAnsi" w:cstheme="minorBidi"/>
              <w:noProof/>
              <w:sz w:val="22"/>
              <w:szCs w:val="22"/>
            </w:rPr>
          </w:pPr>
          <w:hyperlink w:anchor="_Toc98103052" w:history="1">
            <w:r w:rsidR="0055603F" w:rsidRPr="00CA510D">
              <w:rPr>
                <w:rStyle w:val="af8"/>
                <w:noProof/>
              </w:rPr>
              <w:t>1.2 Задача распределения нагрузки в кластере и методы её решения</w:t>
            </w:r>
            <w:r w:rsidR="0055603F">
              <w:rPr>
                <w:noProof/>
                <w:webHidden/>
              </w:rPr>
              <w:tab/>
            </w:r>
            <w:r w:rsidR="0055603F">
              <w:rPr>
                <w:noProof/>
                <w:webHidden/>
              </w:rPr>
              <w:fldChar w:fldCharType="begin"/>
            </w:r>
            <w:r w:rsidR="0055603F">
              <w:rPr>
                <w:noProof/>
                <w:webHidden/>
              </w:rPr>
              <w:instrText xml:space="preserve"> PAGEREF _Toc98103052 \h </w:instrText>
            </w:r>
            <w:r w:rsidR="0055603F">
              <w:rPr>
                <w:noProof/>
                <w:webHidden/>
              </w:rPr>
            </w:r>
            <w:r w:rsidR="0055603F">
              <w:rPr>
                <w:noProof/>
                <w:webHidden/>
              </w:rPr>
              <w:fldChar w:fldCharType="separate"/>
            </w:r>
            <w:r w:rsidR="00D03801">
              <w:rPr>
                <w:noProof/>
                <w:webHidden/>
              </w:rPr>
              <w:t>1</w:t>
            </w:r>
            <w:r w:rsidR="00D03801">
              <w:rPr>
                <w:noProof/>
                <w:webHidden/>
              </w:rPr>
              <w:t>7</w:t>
            </w:r>
            <w:r w:rsidR="0055603F">
              <w:rPr>
                <w:noProof/>
                <w:webHidden/>
              </w:rPr>
              <w:fldChar w:fldCharType="end"/>
            </w:r>
          </w:hyperlink>
        </w:p>
        <w:p w14:paraId="7467D311" w14:textId="41447320" w:rsidR="0055603F" w:rsidRDefault="00A17440">
          <w:pPr>
            <w:pStyle w:val="24"/>
            <w:tabs>
              <w:tab w:val="right" w:leader="dot" w:pos="9628"/>
            </w:tabs>
            <w:rPr>
              <w:rFonts w:asciiTheme="minorHAnsi" w:eastAsiaTheme="minorEastAsia" w:hAnsiTheme="minorHAnsi" w:cstheme="minorBidi"/>
              <w:noProof/>
              <w:sz w:val="22"/>
              <w:szCs w:val="22"/>
            </w:rPr>
          </w:pPr>
          <w:hyperlink w:anchor="_Toc98103053" w:history="1">
            <w:r w:rsidR="0055603F" w:rsidRPr="00CA510D">
              <w:rPr>
                <w:rStyle w:val="af8"/>
                <w:rFonts w:eastAsiaTheme="minorHAnsi"/>
                <w:noProof/>
                <w:lang w:eastAsia="en-US"/>
              </w:rPr>
              <w:t>1.3 Эволюционное моделирование как метод оптимизации</w:t>
            </w:r>
            <w:r w:rsidR="0055603F">
              <w:rPr>
                <w:noProof/>
                <w:webHidden/>
              </w:rPr>
              <w:tab/>
            </w:r>
            <w:r w:rsidR="0055603F">
              <w:rPr>
                <w:noProof/>
                <w:webHidden/>
              </w:rPr>
              <w:fldChar w:fldCharType="begin"/>
            </w:r>
            <w:r w:rsidR="0055603F">
              <w:rPr>
                <w:noProof/>
                <w:webHidden/>
              </w:rPr>
              <w:instrText xml:space="preserve"> PAGEREF _Toc98103053 \h </w:instrText>
            </w:r>
            <w:r w:rsidR="0055603F">
              <w:rPr>
                <w:noProof/>
                <w:webHidden/>
              </w:rPr>
            </w:r>
            <w:r w:rsidR="0055603F">
              <w:rPr>
                <w:noProof/>
                <w:webHidden/>
              </w:rPr>
              <w:fldChar w:fldCharType="separate"/>
            </w:r>
            <w:r w:rsidR="00D03801">
              <w:rPr>
                <w:noProof/>
                <w:webHidden/>
              </w:rPr>
              <w:t>23</w:t>
            </w:r>
            <w:r w:rsidR="0055603F">
              <w:rPr>
                <w:noProof/>
                <w:webHidden/>
              </w:rPr>
              <w:fldChar w:fldCharType="end"/>
            </w:r>
          </w:hyperlink>
        </w:p>
        <w:p w14:paraId="4E192524" w14:textId="22187503" w:rsidR="0055603F" w:rsidRDefault="00A17440">
          <w:pPr>
            <w:pStyle w:val="24"/>
            <w:tabs>
              <w:tab w:val="right" w:leader="dot" w:pos="9628"/>
            </w:tabs>
            <w:rPr>
              <w:rFonts w:asciiTheme="minorHAnsi" w:eastAsiaTheme="minorEastAsia" w:hAnsiTheme="minorHAnsi" w:cstheme="minorBidi"/>
              <w:noProof/>
              <w:sz w:val="22"/>
              <w:szCs w:val="22"/>
            </w:rPr>
          </w:pPr>
          <w:hyperlink w:anchor="_Toc98103054" w:history="1">
            <w:r w:rsidR="0055603F" w:rsidRPr="00CA510D">
              <w:rPr>
                <w:rStyle w:val="af8"/>
                <w:noProof/>
              </w:rPr>
              <w:t>1.4 Феномен интеллектуальных систем</w:t>
            </w:r>
            <w:r w:rsidR="0055603F">
              <w:rPr>
                <w:noProof/>
                <w:webHidden/>
              </w:rPr>
              <w:tab/>
            </w:r>
            <w:r w:rsidR="0055603F">
              <w:rPr>
                <w:noProof/>
                <w:webHidden/>
              </w:rPr>
              <w:fldChar w:fldCharType="begin"/>
            </w:r>
            <w:r w:rsidR="0055603F">
              <w:rPr>
                <w:noProof/>
                <w:webHidden/>
              </w:rPr>
              <w:instrText xml:space="preserve"> PAGEREF _Toc98103054 \h </w:instrText>
            </w:r>
            <w:r w:rsidR="0055603F">
              <w:rPr>
                <w:noProof/>
                <w:webHidden/>
              </w:rPr>
            </w:r>
            <w:r w:rsidR="0055603F">
              <w:rPr>
                <w:noProof/>
                <w:webHidden/>
              </w:rPr>
              <w:fldChar w:fldCharType="separate"/>
            </w:r>
            <w:r w:rsidR="00D03801">
              <w:rPr>
                <w:noProof/>
                <w:webHidden/>
              </w:rPr>
              <w:t>32</w:t>
            </w:r>
            <w:r w:rsidR="0055603F">
              <w:rPr>
                <w:noProof/>
                <w:webHidden/>
              </w:rPr>
              <w:fldChar w:fldCharType="end"/>
            </w:r>
          </w:hyperlink>
        </w:p>
        <w:p w14:paraId="35B2BA8F" w14:textId="01503548" w:rsidR="0055603F" w:rsidRDefault="00A17440">
          <w:pPr>
            <w:pStyle w:val="24"/>
            <w:tabs>
              <w:tab w:val="right" w:leader="dot" w:pos="9628"/>
            </w:tabs>
            <w:rPr>
              <w:rFonts w:asciiTheme="minorHAnsi" w:eastAsiaTheme="minorEastAsia" w:hAnsiTheme="minorHAnsi" w:cstheme="minorBidi"/>
              <w:noProof/>
              <w:sz w:val="22"/>
              <w:szCs w:val="22"/>
            </w:rPr>
          </w:pPr>
          <w:hyperlink w:anchor="_Toc98103055" w:history="1">
            <w:r w:rsidR="0055603F" w:rsidRPr="00CA510D">
              <w:rPr>
                <w:rStyle w:val="af8"/>
                <w:noProof/>
              </w:rPr>
              <w:t>1.5 Интеллектуальная система эволюционного моделирования</w:t>
            </w:r>
            <w:r w:rsidR="0055603F">
              <w:rPr>
                <w:noProof/>
                <w:webHidden/>
              </w:rPr>
              <w:tab/>
            </w:r>
            <w:r w:rsidR="0055603F">
              <w:rPr>
                <w:noProof/>
                <w:webHidden/>
              </w:rPr>
              <w:fldChar w:fldCharType="begin"/>
            </w:r>
            <w:r w:rsidR="0055603F">
              <w:rPr>
                <w:noProof/>
                <w:webHidden/>
              </w:rPr>
              <w:instrText xml:space="preserve"> PAGEREF _Toc98103055 \h </w:instrText>
            </w:r>
            <w:r w:rsidR="0055603F">
              <w:rPr>
                <w:noProof/>
                <w:webHidden/>
              </w:rPr>
            </w:r>
            <w:r w:rsidR="0055603F">
              <w:rPr>
                <w:noProof/>
                <w:webHidden/>
              </w:rPr>
              <w:fldChar w:fldCharType="separate"/>
            </w:r>
            <w:r w:rsidR="00D03801">
              <w:rPr>
                <w:noProof/>
                <w:webHidden/>
              </w:rPr>
              <w:t>36</w:t>
            </w:r>
            <w:r w:rsidR="0055603F">
              <w:rPr>
                <w:noProof/>
                <w:webHidden/>
              </w:rPr>
              <w:fldChar w:fldCharType="end"/>
            </w:r>
          </w:hyperlink>
        </w:p>
        <w:p w14:paraId="24ABC9AE" w14:textId="3AE2CCAE" w:rsidR="0055603F" w:rsidRDefault="00A17440">
          <w:pPr>
            <w:pStyle w:val="12"/>
            <w:tabs>
              <w:tab w:val="right" w:leader="dot" w:pos="9628"/>
            </w:tabs>
            <w:rPr>
              <w:rFonts w:asciiTheme="minorHAnsi" w:eastAsiaTheme="minorEastAsia" w:hAnsiTheme="minorHAnsi" w:cstheme="minorBidi"/>
              <w:b w:val="0"/>
              <w:noProof/>
              <w:sz w:val="22"/>
              <w:szCs w:val="22"/>
            </w:rPr>
          </w:pPr>
          <w:hyperlink w:anchor="_Toc98103056" w:history="1">
            <w:r w:rsidR="0055603F" w:rsidRPr="00CA510D">
              <w:rPr>
                <w:rStyle w:val="af8"/>
                <w:noProof/>
              </w:rPr>
              <w:t>2 Проектирование интеллектуальной системы распределения вычислительной нагрузки</w:t>
            </w:r>
            <w:r w:rsidR="0055603F">
              <w:rPr>
                <w:noProof/>
                <w:webHidden/>
              </w:rPr>
              <w:tab/>
            </w:r>
            <w:r w:rsidR="0055603F">
              <w:rPr>
                <w:noProof/>
                <w:webHidden/>
              </w:rPr>
              <w:fldChar w:fldCharType="begin"/>
            </w:r>
            <w:r w:rsidR="0055603F">
              <w:rPr>
                <w:noProof/>
                <w:webHidden/>
              </w:rPr>
              <w:instrText xml:space="preserve"> PAGEREF _Toc98103056 \h </w:instrText>
            </w:r>
            <w:r w:rsidR="0055603F">
              <w:rPr>
                <w:noProof/>
                <w:webHidden/>
              </w:rPr>
            </w:r>
            <w:r w:rsidR="0055603F">
              <w:rPr>
                <w:noProof/>
                <w:webHidden/>
              </w:rPr>
              <w:fldChar w:fldCharType="separate"/>
            </w:r>
            <w:r w:rsidR="00D03801">
              <w:rPr>
                <w:noProof/>
                <w:webHidden/>
              </w:rPr>
              <w:t>40</w:t>
            </w:r>
            <w:r w:rsidR="0055603F">
              <w:rPr>
                <w:noProof/>
                <w:webHidden/>
              </w:rPr>
              <w:fldChar w:fldCharType="end"/>
            </w:r>
          </w:hyperlink>
        </w:p>
        <w:p w14:paraId="6D64E7DB" w14:textId="1CFB6CD5" w:rsidR="0055603F" w:rsidRDefault="00A17440">
          <w:pPr>
            <w:pStyle w:val="24"/>
            <w:tabs>
              <w:tab w:val="right" w:leader="dot" w:pos="9628"/>
            </w:tabs>
            <w:rPr>
              <w:rFonts w:asciiTheme="minorHAnsi" w:eastAsiaTheme="minorEastAsia" w:hAnsiTheme="minorHAnsi" w:cstheme="minorBidi"/>
              <w:noProof/>
              <w:sz w:val="22"/>
              <w:szCs w:val="22"/>
            </w:rPr>
          </w:pPr>
          <w:hyperlink w:anchor="_Toc98103057" w:history="1">
            <w:r w:rsidR="0055603F" w:rsidRPr="00CA510D">
              <w:rPr>
                <w:rStyle w:val="af8"/>
                <w:noProof/>
              </w:rPr>
              <w:t>2.1 Создание модели задачи балансировки нагрузки между узлами распределенной вычислительной системы</w:t>
            </w:r>
            <w:r w:rsidR="0055603F">
              <w:rPr>
                <w:noProof/>
                <w:webHidden/>
              </w:rPr>
              <w:tab/>
            </w:r>
            <w:r w:rsidR="0055603F">
              <w:rPr>
                <w:noProof/>
                <w:webHidden/>
              </w:rPr>
              <w:fldChar w:fldCharType="begin"/>
            </w:r>
            <w:r w:rsidR="0055603F">
              <w:rPr>
                <w:noProof/>
                <w:webHidden/>
              </w:rPr>
              <w:instrText xml:space="preserve"> PAGEREF _Toc98103057 \h </w:instrText>
            </w:r>
            <w:r w:rsidR="0055603F">
              <w:rPr>
                <w:noProof/>
                <w:webHidden/>
              </w:rPr>
            </w:r>
            <w:r w:rsidR="0055603F">
              <w:rPr>
                <w:noProof/>
                <w:webHidden/>
              </w:rPr>
              <w:fldChar w:fldCharType="separate"/>
            </w:r>
            <w:r w:rsidR="00D03801">
              <w:rPr>
                <w:noProof/>
                <w:webHidden/>
              </w:rPr>
              <w:t>40</w:t>
            </w:r>
            <w:r w:rsidR="0055603F">
              <w:rPr>
                <w:noProof/>
                <w:webHidden/>
              </w:rPr>
              <w:fldChar w:fldCharType="end"/>
            </w:r>
          </w:hyperlink>
        </w:p>
        <w:p w14:paraId="531FBFFB" w14:textId="1067B94D" w:rsidR="0055603F" w:rsidRDefault="00A17440">
          <w:pPr>
            <w:pStyle w:val="24"/>
            <w:tabs>
              <w:tab w:val="right" w:leader="dot" w:pos="9628"/>
            </w:tabs>
            <w:rPr>
              <w:rFonts w:asciiTheme="minorHAnsi" w:eastAsiaTheme="minorEastAsia" w:hAnsiTheme="minorHAnsi" w:cstheme="minorBidi"/>
              <w:noProof/>
              <w:sz w:val="22"/>
              <w:szCs w:val="22"/>
            </w:rPr>
          </w:pPr>
          <w:hyperlink w:anchor="_Toc98103058" w:history="1">
            <w:r w:rsidR="0055603F" w:rsidRPr="00CA510D">
              <w:rPr>
                <w:rStyle w:val="af8"/>
                <w:noProof/>
              </w:rPr>
              <w:t>2.2 Проектирование структуры интеллектуальной системы распределения нагрузки</w:t>
            </w:r>
            <w:r w:rsidR="0055603F">
              <w:rPr>
                <w:noProof/>
                <w:webHidden/>
              </w:rPr>
              <w:tab/>
            </w:r>
            <w:r w:rsidR="0055603F">
              <w:rPr>
                <w:noProof/>
                <w:webHidden/>
              </w:rPr>
              <w:fldChar w:fldCharType="begin"/>
            </w:r>
            <w:r w:rsidR="0055603F">
              <w:rPr>
                <w:noProof/>
                <w:webHidden/>
              </w:rPr>
              <w:instrText xml:space="preserve"> PAGEREF _Toc98103058 \h </w:instrText>
            </w:r>
            <w:r w:rsidR="0055603F">
              <w:rPr>
                <w:noProof/>
                <w:webHidden/>
              </w:rPr>
            </w:r>
            <w:r w:rsidR="0055603F">
              <w:rPr>
                <w:noProof/>
                <w:webHidden/>
              </w:rPr>
              <w:fldChar w:fldCharType="separate"/>
            </w:r>
            <w:r w:rsidR="00D03801">
              <w:rPr>
                <w:noProof/>
                <w:webHidden/>
              </w:rPr>
              <w:t>42</w:t>
            </w:r>
            <w:r w:rsidR="0055603F">
              <w:rPr>
                <w:noProof/>
                <w:webHidden/>
              </w:rPr>
              <w:fldChar w:fldCharType="end"/>
            </w:r>
          </w:hyperlink>
        </w:p>
        <w:p w14:paraId="0414F11B" w14:textId="06C9056C" w:rsidR="0055603F" w:rsidRDefault="00A17440">
          <w:pPr>
            <w:pStyle w:val="24"/>
            <w:tabs>
              <w:tab w:val="right" w:leader="dot" w:pos="9628"/>
            </w:tabs>
            <w:rPr>
              <w:rFonts w:asciiTheme="minorHAnsi" w:eastAsiaTheme="minorEastAsia" w:hAnsiTheme="minorHAnsi" w:cstheme="minorBidi"/>
              <w:noProof/>
              <w:sz w:val="22"/>
              <w:szCs w:val="22"/>
            </w:rPr>
          </w:pPr>
          <w:hyperlink w:anchor="_Toc98103059" w:history="1">
            <w:r w:rsidR="0055603F" w:rsidRPr="00CA510D">
              <w:rPr>
                <w:rStyle w:val="af8"/>
                <w:noProof/>
              </w:rPr>
              <w:t>2.3 Проектирование алгоритмов функционирования</w:t>
            </w:r>
            <w:r w:rsidR="0055603F">
              <w:rPr>
                <w:noProof/>
                <w:webHidden/>
              </w:rPr>
              <w:tab/>
            </w:r>
            <w:r w:rsidR="0055603F">
              <w:rPr>
                <w:noProof/>
                <w:webHidden/>
              </w:rPr>
              <w:fldChar w:fldCharType="begin"/>
            </w:r>
            <w:r w:rsidR="0055603F">
              <w:rPr>
                <w:noProof/>
                <w:webHidden/>
              </w:rPr>
              <w:instrText xml:space="preserve"> PAGEREF _Toc98103059 \h </w:instrText>
            </w:r>
            <w:r w:rsidR="0055603F">
              <w:rPr>
                <w:noProof/>
                <w:webHidden/>
              </w:rPr>
            </w:r>
            <w:r w:rsidR="0055603F">
              <w:rPr>
                <w:noProof/>
                <w:webHidden/>
              </w:rPr>
              <w:fldChar w:fldCharType="separate"/>
            </w:r>
            <w:r w:rsidR="00D03801">
              <w:rPr>
                <w:noProof/>
                <w:webHidden/>
              </w:rPr>
              <w:t>45</w:t>
            </w:r>
            <w:r w:rsidR="0055603F">
              <w:rPr>
                <w:noProof/>
                <w:webHidden/>
              </w:rPr>
              <w:fldChar w:fldCharType="end"/>
            </w:r>
          </w:hyperlink>
        </w:p>
        <w:p w14:paraId="32724205" w14:textId="336239B1" w:rsidR="0055603F" w:rsidRDefault="00A17440">
          <w:pPr>
            <w:pStyle w:val="24"/>
            <w:tabs>
              <w:tab w:val="right" w:leader="dot" w:pos="9628"/>
            </w:tabs>
            <w:rPr>
              <w:rFonts w:asciiTheme="minorHAnsi" w:eastAsiaTheme="minorEastAsia" w:hAnsiTheme="minorHAnsi" w:cstheme="minorBidi"/>
              <w:noProof/>
              <w:sz w:val="22"/>
              <w:szCs w:val="22"/>
            </w:rPr>
          </w:pPr>
          <w:hyperlink w:anchor="_Toc98103060" w:history="1">
            <w:r w:rsidR="0055603F" w:rsidRPr="00CA510D">
              <w:rPr>
                <w:rStyle w:val="af8"/>
                <w:noProof/>
              </w:rPr>
              <w:t>2.4 Проработка инфраструктурной составляющей</w:t>
            </w:r>
            <w:r w:rsidR="0055603F">
              <w:rPr>
                <w:noProof/>
                <w:webHidden/>
              </w:rPr>
              <w:tab/>
            </w:r>
            <w:r w:rsidR="0055603F">
              <w:rPr>
                <w:noProof/>
                <w:webHidden/>
              </w:rPr>
              <w:fldChar w:fldCharType="begin"/>
            </w:r>
            <w:r w:rsidR="0055603F">
              <w:rPr>
                <w:noProof/>
                <w:webHidden/>
              </w:rPr>
              <w:instrText xml:space="preserve"> PAGEREF _Toc98103060 \h </w:instrText>
            </w:r>
            <w:r w:rsidR="0055603F">
              <w:rPr>
                <w:noProof/>
                <w:webHidden/>
              </w:rPr>
            </w:r>
            <w:r w:rsidR="0055603F">
              <w:rPr>
                <w:noProof/>
                <w:webHidden/>
              </w:rPr>
              <w:fldChar w:fldCharType="separate"/>
            </w:r>
            <w:r w:rsidR="00D03801">
              <w:rPr>
                <w:noProof/>
                <w:webHidden/>
              </w:rPr>
              <w:t>50</w:t>
            </w:r>
            <w:r w:rsidR="0055603F">
              <w:rPr>
                <w:noProof/>
                <w:webHidden/>
              </w:rPr>
              <w:fldChar w:fldCharType="end"/>
            </w:r>
          </w:hyperlink>
        </w:p>
        <w:p w14:paraId="645B8FE8" w14:textId="2FFCC3FB" w:rsidR="0055603F" w:rsidRDefault="00A17440">
          <w:pPr>
            <w:pStyle w:val="24"/>
            <w:tabs>
              <w:tab w:val="right" w:leader="dot" w:pos="9628"/>
            </w:tabs>
            <w:rPr>
              <w:rFonts w:asciiTheme="minorHAnsi" w:eastAsiaTheme="minorEastAsia" w:hAnsiTheme="minorHAnsi" w:cstheme="minorBidi"/>
              <w:noProof/>
              <w:sz w:val="22"/>
              <w:szCs w:val="22"/>
            </w:rPr>
          </w:pPr>
          <w:hyperlink w:anchor="_Toc98103061" w:history="1">
            <w:r w:rsidR="0055603F" w:rsidRPr="00CA510D">
              <w:rPr>
                <w:rStyle w:val="af8"/>
                <w:noProof/>
              </w:rPr>
              <w:t>2.5 Проектирование базы данных интеллектуальной системы</w:t>
            </w:r>
            <w:r w:rsidR="0055603F">
              <w:rPr>
                <w:noProof/>
                <w:webHidden/>
              </w:rPr>
              <w:tab/>
            </w:r>
            <w:r w:rsidR="0055603F">
              <w:rPr>
                <w:noProof/>
                <w:webHidden/>
              </w:rPr>
              <w:fldChar w:fldCharType="begin"/>
            </w:r>
            <w:r w:rsidR="0055603F">
              <w:rPr>
                <w:noProof/>
                <w:webHidden/>
              </w:rPr>
              <w:instrText xml:space="preserve"> PAGEREF _Toc98103061 \h </w:instrText>
            </w:r>
            <w:r w:rsidR="0055603F">
              <w:rPr>
                <w:noProof/>
                <w:webHidden/>
              </w:rPr>
            </w:r>
            <w:r w:rsidR="0055603F">
              <w:rPr>
                <w:noProof/>
                <w:webHidden/>
              </w:rPr>
              <w:fldChar w:fldCharType="separate"/>
            </w:r>
            <w:r w:rsidR="00D03801">
              <w:rPr>
                <w:noProof/>
                <w:webHidden/>
              </w:rPr>
              <w:t>51</w:t>
            </w:r>
            <w:r w:rsidR="0055603F">
              <w:rPr>
                <w:noProof/>
                <w:webHidden/>
              </w:rPr>
              <w:fldChar w:fldCharType="end"/>
            </w:r>
          </w:hyperlink>
        </w:p>
        <w:p w14:paraId="27ACAC2C" w14:textId="3EE69FF5" w:rsidR="0055603F" w:rsidRDefault="00A17440">
          <w:pPr>
            <w:pStyle w:val="12"/>
            <w:tabs>
              <w:tab w:val="right" w:leader="dot" w:pos="9628"/>
            </w:tabs>
            <w:rPr>
              <w:rFonts w:asciiTheme="minorHAnsi" w:eastAsiaTheme="minorEastAsia" w:hAnsiTheme="minorHAnsi" w:cstheme="minorBidi"/>
              <w:b w:val="0"/>
              <w:noProof/>
              <w:sz w:val="22"/>
              <w:szCs w:val="22"/>
            </w:rPr>
          </w:pPr>
          <w:hyperlink w:anchor="_Toc98103062" w:history="1">
            <w:r w:rsidR="0055603F" w:rsidRPr="00CA510D">
              <w:rPr>
                <w:rStyle w:val="af8"/>
                <w:noProof/>
              </w:rPr>
              <w:t>3 Выбор инструментов и технологий. Реализация программных компонентов</w:t>
            </w:r>
            <w:r w:rsidR="0055603F">
              <w:rPr>
                <w:noProof/>
                <w:webHidden/>
              </w:rPr>
              <w:tab/>
            </w:r>
            <w:r w:rsidR="0055603F">
              <w:rPr>
                <w:noProof/>
                <w:webHidden/>
              </w:rPr>
              <w:fldChar w:fldCharType="begin"/>
            </w:r>
            <w:r w:rsidR="0055603F">
              <w:rPr>
                <w:noProof/>
                <w:webHidden/>
              </w:rPr>
              <w:instrText xml:space="preserve"> PAGEREF _Toc98103062 \h </w:instrText>
            </w:r>
            <w:r w:rsidR="0055603F">
              <w:rPr>
                <w:noProof/>
                <w:webHidden/>
              </w:rPr>
            </w:r>
            <w:r w:rsidR="0055603F">
              <w:rPr>
                <w:noProof/>
                <w:webHidden/>
              </w:rPr>
              <w:fldChar w:fldCharType="separate"/>
            </w:r>
            <w:r w:rsidR="00D03801">
              <w:rPr>
                <w:noProof/>
                <w:webHidden/>
              </w:rPr>
              <w:t>53</w:t>
            </w:r>
            <w:r w:rsidR="0055603F">
              <w:rPr>
                <w:noProof/>
                <w:webHidden/>
              </w:rPr>
              <w:fldChar w:fldCharType="end"/>
            </w:r>
          </w:hyperlink>
        </w:p>
        <w:p w14:paraId="2655D540" w14:textId="1F2C9555" w:rsidR="0055603F" w:rsidRDefault="00A17440">
          <w:pPr>
            <w:pStyle w:val="24"/>
            <w:tabs>
              <w:tab w:val="right" w:leader="dot" w:pos="9628"/>
            </w:tabs>
            <w:rPr>
              <w:rFonts w:asciiTheme="minorHAnsi" w:eastAsiaTheme="minorEastAsia" w:hAnsiTheme="minorHAnsi" w:cstheme="minorBidi"/>
              <w:noProof/>
              <w:sz w:val="22"/>
              <w:szCs w:val="22"/>
            </w:rPr>
          </w:pPr>
          <w:hyperlink w:anchor="_Toc98103063" w:history="1">
            <w:r w:rsidR="0055603F" w:rsidRPr="00CA510D">
              <w:rPr>
                <w:rStyle w:val="af8"/>
                <w:noProof/>
              </w:rPr>
              <w:t>3.1 Выбор программных решений</w:t>
            </w:r>
            <w:r w:rsidR="0055603F">
              <w:rPr>
                <w:noProof/>
                <w:webHidden/>
              </w:rPr>
              <w:tab/>
            </w:r>
            <w:r w:rsidR="0055603F">
              <w:rPr>
                <w:noProof/>
                <w:webHidden/>
              </w:rPr>
              <w:fldChar w:fldCharType="begin"/>
            </w:r>
            <w:r w:rsidR="0055603F">
              <w:rPr>
                <w:noProof/>
                <w:webHidden/>
              </w:rPr>
              <w:instrText xml:space="preserve"> PAGEREF _Toc98103063 \h </w:instrText>
            </w:r>
            <w:r w:rsidR="0055603F">
              <w:rPr>
                <w:noProof/>
                <w:webHidden/>
              </w:rPr>
            </w:r>
            <w:r w:rsidR="0055603F">
              <w:rPr>
                <w:noProof/>
                <w:webHidden/>
              </w:rPr>
              <w:fldChar w:fldCharType="separate"/>
            </w:r>
            <w:r w:rsidR="00D03801">
              <w:rPr>
                <w:noProof/>
                <w:webHidden/>
              </w:rPr>
              <w:t>53</w:t>
            </w:r>
            <w:r w:rsidR="0055603F">
              <w:rPr>
                <w:noProof/>
                <w:webHidden/>
              </w:rPr>
              <w:fldChar w:fldCharType="end"/>
            </w:r>
          </w:hyperlink>
        </w:p>
        <w:p w14:paraId="45E2B3BE" w14:textId="4BC301A8" w:rsidR="0055603F" w:rsidRDefault="00A17440">
          <w:pPr>
            <w:pStyle w:val="24"/>
            <w:tabs>
              <w:tab w:val="right" w:leader="dot" w:pos="9628"/>
            </w:tabs>
            <w:rPr>
              <w:rFonts w:asciiTheme="minorHAnsi" w:eastAsiaTheme="minorEastAsia" w:hAnsiTheme="minorHAnsi" w:cstheme="minorBidi"/>
              <w:noProof/>
              <w:sz w:val="22"/>
              <w:szCs w:val="22"/>
            </w:rPr>
          </w:pPr>
          <w:hyperlink w:anchor="_Toc98103064" w:history="1">
            <w:r w:rsidR="0055603F" w:rsidRPr="00CA510D">
              <w:rPr>
                <w:rStyle w:val="af8"/>
                <w:noProof/>
              </w:rPr>
              <w:t>3.2 Выбор инструментария разработки</w:t>
            </w:r>
            <w:r w:rsidR="0055603F">
              <w:rPr>
                <w:noProof/>
                <w:webHidden/>
              </w:rPr>
              <w:tab/>
            </w:r>
            <w:r w:rsidR="0055603F">
              <w:rPr>
                <w:noProof/>
                <w:webHidden/>
              </w:rPr>
              <w:fldChar w:fldCharType="begin"/>
            </w:r>
            <w:r w:rsidR="0055603F">
              <w:rPr>
                <w:noProof/>
                <w:webHidden/>
              </w:rPr>
              <w:instrText xml:space="preserve"> PAGEREF _Toc98103064 \h </w:instrText>
            </w:r>
            <w:r w:rsidR="0055603F">
              <w:rPr>
                <w:noProof/>
                <w:webHidden/>
              </w:rPr>
            </w:r>
            <w:r w:rsidR="0055603F">
              <w:rPr>
                <w:noProof/>
                <w:webHidden/>
              </w:rPr>
              <w:fldChar w:fldCharType="separate"/>
            </w:r>
            <w:r w:rsidR="00D03801">
              <w:rPr>
                <w:noProof/>
                <w:webHidden/>
              </w:rPr>
              <w:t>54</w:t>
            </w:r>
            <w:r w:rsidR="0055603F">
              <w:rPr>
                <w:noProof/>
                <w:webHidden/>
              </w:rPr>
              <w:fldChar w:fldCharType="end"/>
            </w:r>
          </w:hyperlink>
        </w:p>
        <w:p w14:paraId="25166268" w14:textId="51BADCAA" w:rsidR="0055603F" w:rsidRDefault="00A17440">
          <w:pPr>
            <w:pStyle w:val="24"/>
            <w:tabs>
              <w:tab w:val="right" w:leader="dot" w:pos="9628"/>
            </w:tabs>
            <w:rPr>
              <w:rFonts w:asciiTheme="minorHAnsi" w:eastAsiaTheme="minorEastAsia" w:hAnsiTheme="minorHAnsi" w:cstheme="minorBidi"/>
              <w:noProof/>
              <w:sz w:val="22"/>
              <w:szCs w:val="22"/>
            </w:rPr>
          </w:pPr>
          <w:hyperlink w:anchor="_Toc98103065" w:history="1">
            <w:r w:rsidR="0055603F" w:rsidRPr="00CA510D">
              <w:rPr>
                <w:rStyle w:val="af8"/>
                <w:noProof/>
              </w:rPr>
              <w:t xml:space="preserve">3.3 Реализация интерфейсов. Разработка </w:t>
            </w:r>
            <w:r w:rsidR="0055603F" w:rsidRPr="00CA510D">
              <w:rPr>
                <w:rStyle w:val="af8"/>
                <w:noProof/>
                <w:lang w:val="en-US"/>
              </w:rPr>
              <w:t>API</w:t>
            </w:r>
            <w:r w:rsidR="0055603F">
              <w:rPr>
                <w:noProof/>
                <w:webHidden/>
              </w:rPr>
              <w:tab/>
            </w:r>
            <w:r w:rsidR="0055603F">
              <w:rPr>
                <w:noProof/>
                <w:webHidden/>
              </w:rPr>
              <w:fldChar w:fldCharType="begin"/>
            </w:r>
            <w:r w:rsidR="0055603F">
              <w:rPr>
                <w:noProof/>
                <w:webHidden/>
              </w:rPr>
              <w:instrText xml:space="preserve"> PAGEREF _Toc98103065 \h </w:instrText>
            </w:r>
            <w:r w:rsidR="0055603F">
              <w:rPr>
                <w:noProof/>
                <w:webHidden/>
              </w:rPr>
            </w:r>
            <w:r w:rsidR="0055603F">
              <w:rPr>
                <w:noProof/>
                <w:webHidden/>
              </w:rPr>
              <w:fldChar w:fldCharType="separate"/>
            </w:r>
            <w:r w:rsidR="00D03801">
              <w:rPr>
                <w:noProof/>
                <w:webHidden/>
              </w:rPr>
              <w:t>54</w:t>
            </w:r>
            <w:r w:rsidR="0055603F">
              <w:rPr>
                <w:noProof/>
                <w:webHidden/>
              </w:rPr>
              <w:fldChar w:fldCharType="end"/>
            </w:r>
          </w:hyperlink>
        </w:p>
        <w:p w14:paraId="66C9F636" w14:textId="6BC12B0C" w:rsidR="0055603F" w:rsidRDefault="00A17440">
          <w:pPr>
            <w:pStyle w:val="12"/>
            <w:tabs>
              <w:tab w:val="right" w:leader="dot" w:pos="9628"/>
            </w:tabs>
            <w:rPr>
              <w:rFonts w:asciiTheme="minorHAnsi" w:eastAsiaTheme="minorEastAsia" w:hAnsiTheme="minorHAnsi" w:cstheme="minorBidi"/>
              <w:b w:val="0"/>
              <w:noProof/>
              <w:sz w:val="22"/>
              <w:szCs w:val="22"/>
            </w:rPr>
          </w:pPr>
          <w:hyperlink w:anchor="_Toc98103066" w:history="1">
            <w:r w:rsidR="0055603F" w:rsidRPr="00CA510D">
              <w:rPr>
                <w:rStyle w:val="af8"/>
                <w:noProof/>
              </w:rPr>
              <w:t>ЗАКЛЮЧЕНИЕ</w:t>
            </w:r>
            <w:r w:rsidR="0055603F">
              <w:rPr>
                <w:noProof/>
                <w:webHidden/>
              </w:rPr>
              <w:tab/>
            </w:r>
            <w:r w:rsidR="0055603F">
              <w:rPr>
                <w:noProof/>
                <w:webHidden/>
              </w:rPr>
              <w:fldChar w:fldCharType="begin"/>
            </w:r>
            <w:r w:rsidR="0055603F">
              <w:rPr>
                <w:noProof/>
                <w:webHidden/>
              </w:rPr>
              <w:instrText xml:space="preserve"> PAGEREF _Toc98103066 \h </w:instrText>
            </w:r>
            <w:r w:rsidR="0055603F">
              <w:rPr>
                <w:noProof/>
                <w:webHidden/>
              </w:rPr>
            </w:r>
            <w:r w:rsidR="0055603F">
              <w:rPr>
                <w:noProof/>
                <w:webHidden/>
              </w:rPr>
              <w:fldChar w:fldCharType="separate"/>
            </w:r>
            <w:r w:rsidR="00D03801">
              <w:rPr>
                <w:noProof/>
                <w:webHidden/>
              </w:rPr>
              <w:t>56</w:t>
            </w:r>
            <w:r w:rsidR="0055603F">
              <w:rPr>
                <w:noProof/>
                <w:webHidden/>
              </w:rPr>
              <w:fldChar w:fldCharType="end"/>
            </w:r>
          </w:hyperlink>
        </w:p>
        <w:p w14:paraId="6CF76BED" w14:textId="6A23B3DF" w:rsidR="0055603F" w:rsidRDefault="00A17440">
          <w:pPr>
            <w:pStyle w:val="12"/>
            <w:tabs>
              <w:tab w:val="right" w:leader="dot" w:pos="9628"/>
            </w:tabs>
            <w:rPr>
              <w:rFonts w:asciiTheme="minorHAnsi" w:eastAsiaTheme="minorEastAsia" w:hAnsiTheme="minorHAnsi" w:cstheme="minorBidi"/>
              <w:b w:val="0"/>
              <w:noProof/>
              <w:sz w:val="22"/>
              <w:szCs w:val="22"/>
            </w:rPr>
          </w:pPr>
          <w:hyperlink w:anchor="_Toc98103067" w:history="1">
            <w:r w:rsidR="0055603F" w:rsidRPr="00CA510D">
              <w:rPr>
                <w:rStyle w:val="af8"/>
                <w:noProof/>
              </w:rPr>
              <w:t>СПИСОК ИСПОЛЬЗОВАННЫХ ИСТОЧНКОВ</w:t>
            </w:r>
            <w:r w:rsidR="0055603F">
              <w:rPr>
                <w:noProof/>
                <w:webHidden/>
              </w:rPr>
              <w:tab/>
            </w:r>
            <w:r w:rsidR="0055603F">
              <w:rPr>
                <w:noProof/>
                <w:webHidden/>
              </w:rPr>
              <w:fldChar w:fldCharType="begin"/>
            </w:r>
            <w:r w:rsidR="0055603F">
              <w:rPr>
                <w:noProof/>
                <w:webHidden/>
              </w:rPr>
              <w:instrText xml:space="preserve"> PAGEREF _Toc98103067 \h </w:instrText>
            </w:r>
            <w:r w:rsidR="0055603F">
              <w:rPr>
                <w:noProof/>
                <w:webHidden/>
              </w:rPr>
            </w:r>
            <w:r w:rsidR="0055603F">
              <w:rPr>
                <w:noProof/>
                <w:webHidden/>
              </w:rPr>
              <w:fldChar w:fldCharType="separate"/>
            </w:r>
            <w:r w:rsidR="00D03801">
              <w:rPr>
                <w:noProof/>
                <w:webHidden/>
              </w:rPr>
              <w:t>57</w:t>
            </w:r>
            <w:r w:rsidR="0055603F">
              <w:rPr>
                <w:noProof/>
                <w:webHidden/>
              </w:rPr>
              <w:fldChar w:fldCharType="end"/>
            </w:r>
          </w:hyperlink>
        </w:p>
        <w:p w14:paraId="6AF45C08" w14:textId="1D58B5C6" w:rsidR="0055603F" w:rsidRDefault="00A17440">
          <w:pPr>
            <w:pStyle w:val="12"/>
            <w:tabs>
              <w:tab w:val="right" w:leader="dot" w:pos="9628"/>
            </w:tabs>
            <w:rPr>
              <w:rFonts w:asciiTheme="minorHAnsi" w:eastAsiaTheme="minorEastAsia" w:hAnsiTheme="minorHAnsi" w:cstheme="minorBidi"/>
              <w:b w:val="0"/>
              <w:noProof/>
              <w:sz w:val="22"/>
              <w:szCs w:val="22"/>
            </w:rPr>
          </w:pPr>
          <w:hyperlink w:anchor="_Toc98103068" w:history="1">
            <w:r w:rsidR="0055603F" w:rsidRPr="00CA510D">
              <w:rPr>
                <w:rStyle w:val="af8"/>
                <w:noProof/>
              </w:rPr>
              <w:t>ПРИЛОЖЕНИЕ А</w:t>
            </w:r>
            <w:r w:rsidR="0055603F">
              <w:rPr>
                <w:noProof/>
                <w:webHidden/>
              </w:rPr>
              <w:tab/>
            </w:r>
            <w:r w:rsidR="0055603F">
              <w:rPr>
                <w:noProof/>
                <w:webHidden/>
              </w:rPr>
              <w:fldChar w:fldCharType="begin"/>
            </w:r>
            <w:r w:rsidR="0055603F">
              <w:rPr>
                <w:noProof/>
                <w:webHidden/>
              </w:rPr>
              <w:instrText xml:space="preserve"> PAGEREF _Toc98103068 \h </w:instrText>
            </w:r>
            <w:r w:rsidR="0055603F">
              <w:rPr>
                <w:noProof/>
                <w:webHidden/>
              </w:rPr>
            </w:r>
            <w:r w:rsidR="0055603F">
              <w:rPr>
                <w:noProof/>
                <w:webHidden/>
              </w:rPr>
              <w:fldChar w:fldCharType="separate"/>
            </w:r>
            <w:r w:rsidR="00D03801">
              <w:rPr>
                <w:noProof/>
                <w:webHidden/>
              </w:rPr>
              <w:t>59</w:t>
            </w:r>
            <w:r w:rsidR="0055603F">
              <w:rPr>
                <w:noProof/>
                <w:webHidden/>
              </w:rPr>
              <w:fldChar w:fldCharType="end"/>
            </w:r>
          </w:hyperlink>
        </w:p>
        <w:p w14:paraId="23A9C608" w14:textId="78374030" w:rsidR="00FA1403" w:rsidRPr="00947CE6" w:rsidRDefault="00753ECD" w:rsidP="00947CE6">
          <w:pPr>
            <w:rPr>
              <w:bCs/>
            </w:rPr>
          </w:pPr>
          <w:r>
            <w:rPr>
              <w:b/>
              <w:sz w:val="32"/>
            </w:rPr>
            <w:lastRenderedPageBreak/>
            <w:fldChar w:fldCharType="end"/>
          </w:r>
        </w:p>
      </w:sdtContent>
    </w:sdt>
    <w:p w14:paraId="5FC38384" w14:textId="5BF2B69A" w:rsidR="00FA1403" w:rsidRDefault="00FA1403">
      <w:pPr>
        <w:rPr>
          <w:rFonts w:eastAsiaTheme="minorHAnsi" w:cstheme="minorBidi"/>
          <w:sz w:val="28"/>
          <w:szCs w:val="22"/>
          <w:lang w:eastAsia="en-US"/>
        </w:rPr>
      </w:pPr>
      <w:r>
        <w:br w:type="page"/>
      </w:r>
    </w:p>
    <w:p w14:paraId="5BE7BAF8" w14:textId="0EA4F0D5" w:rsidR="00FA1403" w:rsidRDefault="00FA1403" w:rsidP="0055603F">
      <w:pPr>
        <w:pStyle w:val="v1"/>
      </w:pPr>
      <w:bookmarkStart w:id="0" w:name="_Toc98103047"/>
      <w:r>
        <w:lastRenderedPageBreak/>
        <w:t>ТЕРМИНЫ И ОПРЕДЕЛЕНИЯ</w:t>
      </w:r>
      <w:bookmarkEnd w:id="0"/>
    </w:p>
    <w:p w14:paraId="53C4DE61" w14:textId="683F6DE9" w:rsidR="00667A4E" w:rsidRDefault="00667A4E" w:rsidP="008B057C">
      <w:pPr>
        <w:pStyle w:val="v3"/>
      </w:pPr>
      <w:r>
        <w:t>Вычислительный кластер — массив</w:t>
      </w:r>
      <w:r w:rsidRPr="007A03AB">
        <w:t xml:space="preserve"> вычислительных узлов</w:t>
      </w:r>
      <w:r>
        <w:t xml:space="preserve"> и хранилищ данных</w:t>
      </w:r>
      <w:r w:rsidRPr="007A03AB">
        <w:t>, связанных сетью, которые представляют комплексам программ вычислительные ресурсы для выполнения поставленных перед ними задач</w:t>
      </w:r>
    </w:p>
    <w:p w14:paraId="64685F34" w14:textId="2E449253" w:rsidR="00667A4E" w:rsidRDefault="00667A4E" w:rsidP="008B057C">
      <w:pPr>
        <w:pStyle w:val="v3"/>
      </w:pPr>
      <w:r>
        <w:t xml:space="preserve">Программный комплекс — </w:t>
      </w:r>
      <w:r w:rsidRPr="007A03AB">
        <w:t>совокупность программ, программных систем и подсистем, которые взаимодействуют для решения конечного набора вычислительных задач</w:t>
      </w:r>
    </w:p>
    <w:p w14:paraId="598DBEC4" w14:textId="4224F5A1" w:rsidR="00A71E3A" w:rsidRDefault="00A71E3A" w:rsidP="008B057C">
      <w:pPr>
        <w:pStyle w:val="v3"/>
      </w:pPr>
      <w:r>
        <w:t>Распределенная информационная система — совокупность взаимодействующих программных подсистем, каждая из которых может рассматриваться как программный модуль, исполняемый в рамках отдельного процесса</w:t>
      </w:r>
    </w:p>
    <w:p w14:paraId="37803F83" w14:textId="77777777" w:rsidR="008B057C" w:rsidRDefault="008B057C" w:rsidP="008B057C">
      <w:pPr>
        <w:pStyle w:val="v3"/>
      </w:pPr>
      <w:r>
        <w:t>Интеллектуальная система — это система с целью, обладающая возможностью накапливать и продуцировать новые знания, способная производить логические заключения подобно человеку</w:t>
      </w:r>
    </w:p>
    <w:p w14:paraId="4E115151" w14:textId="77777777" w:rsidR="008B057C" w:rsidRDefault="008B057C" w:rsidP="008B057C">
      <w:pPr>
        <w:pStyle w:val="v3"/>
      </w:pPr>
      <w:r>
        <w:t>Искусственный интеллект — это научное направление, связанное с автоматизированной обработкой информации, представленной в виде знаний</w:t>
      </w:r>
    </w:p>
    <w:p w14:paraId="1EF00572" w14:textId="1FBD76E4" w:rsidR="008B057C" w:rsidRDefault="008B057C" w:rsidP="008B057C">
      <w:pPr>
        <w:pStyle w:val="v3"/>
      </w:pPr>
      <w:r>
        <w:t>Знание — это совокупность фактов, закономерностей и эвристических правил, на базе которых возможно осуществить процесс логического вывода</w:t>
      </w:r>
    </w:p>
    <w:p w14:paraId="2DDC52D3" w14:textId="0709F55B" w:rsidR="00A71E3A" w:rsidRDefault="00A71E3A" w:rsidP="008B057C">
      <w:pPr>
        <w:pStyle w:val="v3"/>
      </w:pPr>
      <w:r>
        <w:t>Микросервис — небольшой программный компонент, решающий одну</w:t>
      </w:r>
      <w:r w:rsidRPr="005F29EE">
        <w:t xml:space="preserve"> определенную задачу</w:t>
      </w:r>
    </w:p>
    <w:p w14:paraId="241660FA" w14:textId="79A512AC" w:rsidR="00667A4E" w:rsidRDefault="00667A4E" w:rsidP="008B057C">
      <w:pPr>
        <w:pStyle w:val="v3"/>
      </w:pPr>
      <w:r>
        <w:t>Балансировка нагрузки — процесс распределения задач</w:t>
      </w:r>
      <w:r w:rsidRPr="00667A4E">
        <w:t xml:space="preserve"> между </w:t>
      </w:r>
      <w:r>
        <w:t>вычислительными сервисами</w:t>
      </w:r>
      <w:r w:rsidRPr="00667A4E">
        <w:t xml:space="preserve"> с целью оптимизации использования ресурсов, сокращен</w:t>
      </w:r>
      <w:r>
        <w:t>ия времени выполнения</w:t>
      </w:r>
      <w:r w:rsidRPr="00667A4E">
        <w:t>, горизонтального масшт</w:t>
      </w:r>
      <w:r>
        <w:t>абирования кластера</w:t>
      </w:r>
      <w:r w:rsidRPr="00667A4E">
        <w:t>, а также обеспечения отк</w:t>
      </w:r>
      <w:r>
        <w:t>азоустойчивости</w:t>
      </w:r>
      <w:r w:rsidRPr="00667A4E">
        <w:t>.</w:t>
      </w:r>
      <w:r>
        <w:t xml:space="preserve"> </w:t>
      </w:r>
    </w:p>
    <w:p w14:paraId="78623886" w14:textId="77777777" w:rsidR="00A71E3A" w:rsidRDefault="00A71E3A" w:rsidP="008B057C">
      <w:pPr>
        <w:pStyle w:val="v3"/>
      </w:pPr>
      <w:r>
        <w:t>Предметная область базы данных — часть реального мира, о которой база данных хранит, собирает и анализирует информацию</w:t>
      </w:r>
    </w:p>
    <w:p w14:paraId="6B1F5EA5" w14:textId="77777777" w:rsidR="00A71E3A" w:rsidRDefault="00A71E3A" w:rsidP="008B057C">
      <w:pPr>
        <w:pStyle w:val="v3"/>
      </w:pPr>
      <w:r>
        <w:t>Система управления базами данных — совокупность программных средств</w:t>
      </w:r>
      <w:r w:rsidRPr="000D131E">
        <w:t>, обеспечивающих управление</w:t>
      </w:r>
      <w:r>
        <w:t xml:space="preserve">, создание и использование </w:t>
      </w:r>
      <w:r w:rsidRPr="000D131E">
        <w:t>БД</w:t>
      </w:r>
    </w:p>
    <w:p w14:paraId="2D7EC46C" w14:textId="77777777" w:rsidR="00A71E3A" w:rsidRDefault="00A71E3A" w:rsidP="007F1CAB">
      <w:pPr>
        <w:pStyle w:val="v3"/>
      </w:pPr>
      <w:r>
        <w:rPr>
          <w:lang w:val="en-US"/>
        </w:rPr>
        <w:t>Go</w:t>
      </w:r>
      <w:r>
        <w:t xml:space="preserve"> —</w:t>
      </w:r>
      <w:r w:rsidRPr="00D71F99">
        <w:t xml:space="preserve"> </w:t>
      </w:r>
      <w:r>
        <w:t>императивный язык программирования</w:t>
      </w:r>
    </w:p>
    <w:p w14:paraId="73422D09" w14:textId="77777777" w:rsidR="00A71E3A" w:rsidRDefault="00A71E3A" w:rsidP="007F1CAB">
      <w:pPr>
        <w:pStyle w:val="v3"/>
      </w:pPr>
      <w:r>
        <w:rPr>
          <w:lang w:val="en-US"/>
        </w:rPr>
        <w:t>SQL</w:t>
      </w:r>
      <w:r>
        <w:t xml:space="preserve"> — декларативный язык программирования</w:t>
      </w:r>
    </w:p>
    <w:p w14:paraId="4CC6AF40" w14:textId="77777777" w:rsidR="00A71E3A" w:rsidRPr="00E9668C" w:rsidRDefault="00A71E3A" w:rsidP="007F1CAB">
      <w:pPr>
        <w:pStyle w:val="v3"/>
      </w:pPr>
      <w:r>
        <w:lastRenderedPageBreak/>
        <w:t>PostgreSQL — свободная объектно-реляционная СУБД</w:t>
      </w:r>
    </w:p>
    <w:p w14:paraId="7D3E0330" w14:textId="77777777" w:rsidR="00A71E3A" w:rsidRDefault="00A71E3A" w:rsidP="007F1CAB">
      <w:pPr>
        <w:pStyle w:val="v3"/>
      </w:pPr>
      <w:r>
        <w:t>Шардирование — метод горизонтального масштабирования записи</w:t>
      </w:r>
    </w:p>
    <w:p w14:paraId="4F0D3994" w14:textId="77777777" w:rsidR="00A71E3A" w:rsidRPr="00DD65F0" w:rsidRDefault="00A71E3A" w:rsidP="007F1CAB">
      <w:pPr>
        <w:pStyle w:val="v3"/>
      </w:pPr>
      <w:r>
        <w:t>Репликация — метод горизонтального масштабирования чтения</w:t>
      </w:r>
    </w:p>
    <w:p w14:paraId="4966C765" w14:textId="77777777" w:rsidR="00A71E3A" w:rsidRDefault="00A71E3A" w:rsidP="007F1CAB">
      <w:pPr>
        <w:pStyle w:val="v3"/>
      </w:pPr>
      <w:r>
        <w:t>Эволюционное моделирование — подход, в основе которого лежат принципы и понятийный аппарат, заимствованный из популяционной генетики, а также ряд компьютерных методов</w:t>
      </w:r>
    </w:p>
    <w:p w14:paraId="06FC455C" w14:textId="77777777" w:rsidR="00A71E3A" w:rsidRDefault="00A71E3A" w:rsidP="007F1CAB">
      <w:pPr>
        <w:pStyle w:val="v3"/>
      </w:pPr>
      <w:r>
        <w:t>Генетический алгоритм — метод эволюционного моделирования, построенный на принципах естественного отбора и генетической рекомбинации</w:t>
      </w:r>
    </w:p>
    <w:p w14:paraId="16FDA1D5" w14:textId="77777777" w:rsidR="00A71E3A" w:rsidRDefault="00A71E3A" w:rsidP="007F1CAB">
      <w:pPr>
        <w:pStyle w:val="v3"/>
      </w:pPr>
      <w:r>
        <w:t>Целевая функция — функция нескольких переменных, подлежащая оптимизации в целях решения некой задачи</w:t>
      </w:r>
    </w:p>
    <w:p w14:paraId="1B361FD4" w14:textId="77777777" w:rsidR="00A71E3A" w:rsidRDefault="00A71E3A" w:rsidP="007F1CAB">
      <w:pPr>
        <w:pStyle w:val="v3"/>
      </w:pPr>
      <w:r>
        <w:t>Агент — эволюционная единица, представляющая одно конкретное решение задачи из всего множества возможных</w:t>
      </w:r>
    </w:p>
    <w:p w14:paraId="066FCB61" w14:textId="77777777" w:rsidR="00A71E3A" w:rsidRDefault="00A71E3A" w:rsidP="007F1CAB">
      <w:pPr>
        <w:pStyle w:val="v3"/>
      </w:pPr>
      <w:r>
        <w:t>Ген — элементарная структурная единица агента, подвергающаяся модификации в ходе процесса эволюционного моделирования</w:t>
      </w:r>
    </w:p>
    <w:p w14:paraId="09DA0708" w14:textId="77777777" w:rsidR="00A71E3A" w:rsidRDefault="00A71E3A" w:rsidP="007F1CAB">
      <w:pPr>
        <w:pStyle w:val="v3"/>
      </w:pPr>
      <w:r>
        <w:t>Поколение — совокупность агентов на конкретной итерации работы генетического алгоритма</w:t>
      </w:r>
    </w:p>
    <w:p w14:paraId="0C4C79A1" w14:textId="77777777" w:rsidR="00A71E3A" w:rsidRDefault="00A71E3A" w:rsidP="007F1CAB">
      <w:pPr>
        <w:pStyle w:val="v3"/>
      </w:pPr>
      <w:r>
        <w:t>Генотип — пространство поиска решений</w:t>
      </w:r>
    </w:p>
    <w:p w14:paraId="471CF570" w14:textId="493FE342" w:rsidR="00FA1403" w:rsidRDefault="00A71E3A" w:rsidP="007F1CAB">
      <w:pPr>
        <w:pStyle w:val="v3"/>
      </w:pPr>
      <w:r>
        <w:t>Фенотип — совокупность найденных решений</w:t>
      </w:r>
    </w:p>
    <w:p w14:paraId="32FE2C46" w14:textId="1704A351" w:rsidR="00A71E3A" w:rsidRDefault="00A71E3A">
      <w:pPr>
        <w:rPr>
          <w:rFonts w:eastAsiaTheme="minorHAnsi" w:cstheme="minorBidi"/>
          <w:sz w:val="28"/>
          <w:szCs w:val="22"/>
          <w:lang w:eastAsia="en-US"/>
        </w:rPr>
      </w:pPr>
      <w:r>
        <w:br w:type="page"/>
      </w:r>
    </w:p>
    <w:p w14:paraId="6EAC86A2" w14:textId="1EF11C64" w:rsidR="00A71E3A" w:rsidRDefault="00A71E3A" w:rsidP="0055603F">
      <w:pPr>
        <w:pStyle w:val="v1"/>
      </w:pPr>
      <w:bookmarkStart w:id="1" w:name="_Toc98103048"/>
      <w:r>
        <w:lastRenderedPageBreak/>
        <w:t>ПЕРЕЧЕНЬ ОБОЗНАЧЕНИЙ И СОКРАЩЕНИЙ</w:t>
      </w:r>
      <w:bookmarkEnd w:id="1"/>
    </w:p>
    <w:p w14:paraId="52D221F0" w14:textId="5DCB551D" w:rsidR="00FD6607" w:rsidRDefault="00FD6607" w:rsidP="007F1CAB">
      <w:pPr>
        <w:pStyle w:val="v3"/>
      </w:pPr>
      <w:r>
        <w:t xml:space="preserve">ГОСТ </w:t>
      </w:r>
      <w:r w:rsidRPr="00FD6607">
        <w:t xml:space="preserve">— </w:t>
      </w:r>
      <w:r>
        <w:t>государственный стандарт</w:t>
      </w:r>
    </w:p>
    <w:p w14:paraId="5C8D1279" w14:textId="0836FEE3" w:rsidR="00747927" w:rsidRDefault="00747927" w:rsidP="007F1CAB">
      <w:pPr>
        <w:pStyle w:val="v3"/>
      </w:pPr>
      <w:r>
        <w:t>ВКРМ — выпускная квалификационная работа магистра</w:t>
      </w:r>
    </w:p>
    <w:p w14:paraId="29285987" w14:textId="5F133998" w:rsidR="00FD6607" w:rsidRDefault="00FD6607" w:rsidP="007F1CAB">
      <w:pPr>
        <w:pStyle w:val="v3"/>
      </w:pPr>
      <w:r>
        <w:t xml:space="preserve">НИР </w:t>
      </w:r>
      <w:r w:rsidR="00747927">
        <w:t>— научно-исследовательская работа</w:t>
      </w:r>
    </w:p>
    <w:p w14:paraId="7F957287" w14:textId="2F30E997" w:rsidR="00747927" w:rsidRDefault="00747927" w:rsidP="007F1CAB">
      <w:pPr>
        <w:pStyle w:val="v3"/>
      </w:pPr>
      <w:r>
        <w:t>РПЗ — расчётно-пояснительная записка</w:t>
      </w:r>
    </w:p>
    <w:p w14:paraId="541229F4" w14:textId="7AFA91DE" w:rsidR="00667A4E" w:rsidRDefault="00667A4E" w:rsidP="007F1CAB">
      <w:pPr>
        <w:pStyle w:val="v3"/>
      </w:pPr>
      <w:r>
        <w:t xml:space="preserve">ВК </w:t>
      </w:r>
      <w:r w:rsidRPr="00FD6607">
        <w:t xml:space="preserve">— </w:t>
      </w:r>
      <w:r>
        <w:t>вычислительный кластер</w:t>
      </w:r>
    </w:p>
    <w:p w14:paraId="79BAF778" w14:textId="18AA2D61" w:rsidR="00747927" w:rsidRPr="00FD6607" w:rsidRDefault="00A17440" w:rsidP="007F1CAB">
      <w:pPr>
        <w:pStyle w:val="v3"/>
      </w:pPr>
      <w:r>
        <w:t>ЭВМ</w:t>
      </w:r>
      <w:r w:rsidR="00747927">
        <w:t xml:space="preserve"> — электронно-вычислительная машина</w:t>
      </w:r>
    </w:p>
    <w:p w14:paraId="24059D7F" w14:textId="76EBEDE4" w:rsidR="00667A4E" w:rsidRDefault="00667A4E" w:rsidP="007F1CAB">
      <w:pPr>
        <w:pStyle w:val="v3"/>
      </w:pPr>
      <w:r>
        <w:t>БД — база данных</w:t>
      </w:r>
    </w:p>
    <w:p w14:paraId="0677E0DD" w14:textId="3CF86EF3" w:rsidR="00667A4E" w:rsidRDefault="00667A4E" w:rsidP="007F1CAB">
      <w:pPr>
        <w:pStyle w:val="v3"/>
      </w:pPr>
      <w:r>
        <w:t>СУБД — система управления базами данных</w:t>
      </w:r>
    </w:p>
    <w:p w14:paraId="21C52A75" w14:textId="44AA9E44" w:rsidR="00667A4E" w:rsidRDefault="00667A4E" w:rsidP="007F1CAB">
      <w:pPr>
        <w:pStyle w:val="v3"/>
      </w:pPr>
      <w:r>
        <w:t>ПрК — программный комплекс</w:t>
      </w:r>
    </w:p>
    <w:p w14:paraId="3FFA3BF4" w14:textId="77777777" w:rsidR="00667A4E" w:rsidRDefault="00667A4E" w:rsidP="007F1CAB">
      <w:pPr>
        <w:pStyle w:val="v3"/>
      </w:pPr>
      <w:r>
        <w:t>ПП — программный продукт</w:t>
      </w:r>
    </w:p>
    <w:p w14:paraId="7DDAC5EB" w14:textId="29D58C4A" w:rsidR="00667A4E" w:rsidRDefault="00667A4E" w:rsidP="007F1CAB">
      <w:pPr>
        <w:pStyle w:val="v3"/>
      </w:pPr>
      <w:r>
        <w:t>ИС — информационная система</w:t>
      </w:r>
    </w:p>
    <w:p w14:paraId="5BCCA160" w14:textId="219E79CE" w:rsidR="00FD6607" w:rsidRDefault="00747927" w:rsidP="007F1CAB">
      <w:pPr>
        <w:pStyle w:val="v3"/>
      </w:pPr>
      <w:r>
        <w:t>ИТ — информационная технология</w:t>
      </w:r>
    </w:p>
    <w:p w14:paraId="4CE7D71C" w14:textId="36DDC31F" w:rsidR="00667A4E" w:rsidRDefault="00667A4E" w:rsidP="007F1CAB">
      <w:pPr>
        <w:pStyle w:val="v3"/>
      </w:pPr>
      <w:r>
        <w:t>ИИС — интеллектуальная информационная система</w:t>
      </w:r>
    </w:p>
    <w:p w14:paraId="74935A98" w14:textId="699F4A7A" w:rsidR="00450CFF" w:rsidRDefault="00450CFF" w:rsidP="007F1CAB">
      <w:pPr>
        <w:pStyle w:val="v3"/>
      </w:pPr>
      <w:r>
        <w:t>ИИ — искусственный интеллект</w:t>
      </w:r>
    </w:p>
    <w:p w14:paraId="4743B701" w14:textId="18C60971" w:rsidR="00FD6607" w:rsidRDefault="00FD6607" w:rsidP="007F1CAB">
      <w:pPr>
        <w:pStyle w:val="v3"/>
      </w:pPr>
      <w:r>
        <w:t>АС — автоматизированная система</w:t>
      </w:r>
    </w:p>
    <w:p w14:paraId="0064E62F" w14:textId="270F14B0" w:rsidR="009C745E" w:rsidRPr="009C745E" w:rsidRDefault="009C745E" w:rsidP="007F1CAB">
      <w:pPr>
        <w:pStyle w:val="v3"/>
      </w:pPr>
      <w:r w:rsidRPr="00553C81">
        <w:t>СА</w:t>
      </w:r>
      <w:r>
        <w:t xml:space="preserve"> </w:t>
      </w:r>
      <w:r w:rsidRPr="00553C81">
        <w:t xml:space="preserve">— </w:t>
      </w:r>
      <w:r>
        <w:t>система аудита</w:t>
      </w:r>
    </w:p>
    <w:p w14:paraId="66ECA297" w14:textId="19D3E9A1" w:rsidR="00FD6607" w:rsidRDefault="00FD6607" w:rsidP="007F1CAB">
      <w:pPr>
        <w:pStyle w:val="v3"/>
      </w:pPr>
      <w:r>
        <w:t>УЗ — учётная запись</w:t>
      </w:r>
    </w:p>
    <w:p w14:paraId="71B68AB8" w14:textId="5DE5759B" w:rsidR="00FD6607" w:rsidRPr="00A32287" w:rsidRDefault="00FD6607" w:rsidP="007F1CAB">
      <w:pPr>
        <w:pStyle w:val="v3"/>
      </w:pPr>
      <w:r>
        <w:t>ТУЗ — техническая учётная запись</w:t>
      </w:r>
    </w:p>
    <w:p w14:paraId="7534280F" w14:textId="77777777" w:rsidR="00667A4E" w:rsidRDefault="00667A4E" w:rsidP="007F1CAB">
      <w:pPr>
        <w:pStyle w:val="v3"/>
      </w:pPr>
      <w:r>
        <w:t>ЦПУ — центральное процессорное устройство</w:t>
      </w:r>
    </w:p>
    <w:p w14:paraId="6CF1ADF3" w14:textId="77777777" w:rsidR="00667A4E" w:rsidRDefault="00667A4E" w:rsidP="007F1CAB">
      <w:pPr>
        <w:pStyle w:val="v3"/>
      </w:pPr>
      <w:r>
        <w:t>ПЗУ — постоянно-запоминающее устройство</w:t>
      </w:r>
    </w:p>
    <w:p w14:paraId="0EAB2FB4" w14:textId="77777777" w:rsidR="00667A4E" w:rsidRDefault="00667A4E" w:rsidP="007F1CAB">
      <w:pPr>
        <w:pStyle w:val="v3"/>
      </w:pPr>
      <w:r>
        <w:t>ОЗУ — оперативно-запоминающее устройство</w:t>
      </w:r>
    </w:p>
    <w:p w14:paraId="5851B992" w14:textId="77777777" w:rsidR="00667A4E" w:rsidRDefault="00667A4E" w:rsidP="007F1CAB">
      <w:pPr>
        <w:pStyle w:val="v3"/>
      </w:pPr>
      <w:r>
        <w:t>ЭМ — эволюционное моделирование</w:t>
      </w:r>
    </w:p>
    <w:p w14:paraId="5249042F" w14:textId="77777777" w:rsidR="00667A4E" w:rsidRDefault="00667A4E" w:rsidP="007F1CAB">
      <w:pPr>
        <w:pStyle w:val="v3"/>
      </w:pPr>
      <w:r>
        <w:t>ЭП — эволюционный процесс</w:t>
      </w:r>
    </w:p>
    <w:p w14:paraId="5632595D" w14:textId="77777777" w:rsidR="00667A4E" w:rsidRDefault="00667A4E" w:rsidP="007F1CAB">
      <w:pPr>
        <w:pStyle w:val="v3"/>
      </w:pPr>
      <w:r>
        <w:t>ГА — генетический алгоритм</w:t>
      </w:r>
    </w:p>
    <w:p w14:paraId="649B19E7" w14:textId="000E7CD8" w:rsidR="00667A4E" w:rsidRDefault="00667A4E" w:rsidP="007F1CAB">
      <w:pPr>
        <w:pStyle w:val="v3"/>
      </w:pPr>
      <w:r>
        <w:t>А</w:t>
      </w:r>
      <w:r w:rsidR="00FD6607">
        <w:t>БН — алгоритм балансировки нагрузки</w:t>
      </w:r>
    </w:p>
    <w:p w14:paraId="7ACC4F4D" w14:textId="4F648F62" w:rsidR="00FD6607" w:rsidRDefault="00FD6607" w:rsidP="007F1CAB">
      <w:pPr>
        <w:pStyle w:val="v3"/>
      </w:pPr>
      <w:r>
        <w:t>ГК —</w:t>
      </w:r>
      <w:r w:rsidR="00667A4E">
        <w:t xml:space="preserve"> генетический код</w:t>
      </w:r>
    </w:p>
    <w:p w14:paraId="484485FE" w14:textId="0BC896C9" w:rsidR="00A71E3A" w:rsidRDefault="00FD6607" w:rsidP="007F1CAB">
      <w:pPr>
        <w:pStyle w:val="v3"/>
      </w:pPr>
      <w:r>
        <w:t>ЦФ —</w:t>
      </w:r>
      <w:r w:rsidR="00667A4E">
        <w:t xml:space="preserve"> целевая функция</w:t>
      </w:r>
    </w:p>
    <w:p w14:paraId="10B45075" w14:textId="511933BA" w:rsidR="00FD6607" w:rsidRDefault="00FD6607" w:rsidP="007F1CAB">
      <w:pPr>
        <w:pStyle w:val="v3"/>
      </w:pPr>
      <w:r>
        <w:t>ПМ — программная модель</w:t>
      </w:r>
    </w:p>
    <w:p w14:paraId="480B0679" w14:textId="258C9FC5" w:rsidR="00FD6607" w:rsidRDefault="00FD6607" w:rsidP="007F1CAB">
      <w:pPr>
        <w:pStyle w:val="v3"/>
      </w:pPr>
      <w:r>
        <w:t>ММ —математическая модель</w:t>
      </w:r>
    </w:p>
    <w:p w14:paraId="27FA18EB" w14:textId="0A075D43" w:rsidR="00A71E3A" w:rsidRDefault="00747927" w:rsidP="007F1CAB">
      <w:pPr>
        <w:pStyle w:val="v3"/>
      </w:pPr>
      <w:r>
        <w:lastRenderedPageBreak/>
        <w:t>DNS — система доменных имён</w:t>
      </w:r>
    </w:p>
    <w:p w14:paraId="579196ED" w14:textId="2CA1CAB0" w:rsidR="00747927" w:rsidRDefault="00747927" w:rsidP="007F1CAB">
      <w:pPr>
        <w:pStyle w:val="v3"/>
      </w:pPr>
      <w:r>
        <w:rPr>
          <w:lang w:val="en-US"/>
        </w:rPr>
        <w:t>IP</w:t>
      </w:r>
      <w:r w:rsidRPr="00747927">
        <w:t xml:space="preserve"> — </w:t>
      </w:r>
      <w:r>
        <w:t>уникальный сетевой идентификатор</w:t>
      </w:r>
    </w:p>
    <w:p w14:paraId="55E98D04" w14:textId="50267C03" w:rsidR="009C745E" w:rsidRPr="00553C81" w:rsidRDefault="009C745E" w:rsidP="007F1CAB">
      <w:pPr>
        <w:pStyle w:val="v3"/>
      </w:pPr>
      <w:r>
        <w:rPr>
          <w:lang w:val="en-US"/>
        </w:rPr>
        <w:t>TCP</w:t>
      </w:r>
      <w:r w:rsidRPr="00553C81">
        <w:t xml:space="preserve"> — </w:t>
      </w:r>
      <w:r>
        <w:t>сетевой протокол транспортного уровня</w:t>
      </w:r>
    </w:p>
    <w:p w14:paraId="6F7061FE" w14:textId="7118E32C" w:rsidR="009C745E" w:rsidRPr="009C745E" w:rsidRDefault="009C745E" w:rsidP="007F1CAB">
      <w:pPr>
        <w:pStyle w:val="v3"/>
      </w:pPr>
      <w:r>
        <w:rPr>
          <w:lang w:val="en-US"/>
        </w:rPr>
        <w:t>ISO</w:t>
      </w:r>
      <w:r w:rsidRPr="00553C81">
        <w:t xml:space="preserve"> — </w:t>
      </w:r>
      <w:r>
        <w:t>международная организация по стандартизации</w:t>
      </w:r>
    </w:p>
    <w:p w14:paraId="6F4B8A91" w14:textId="00DE9888" w:rsidR="007415E0" w:rsidRPr="007415E0" w:rsidRDefault="007415E0" w:rsidP="007F1CAB">
      <w:pPr>
        <w:pStyle w:val="v3"/>
      </w:pPr>
      <w:r>
        <w:rPr>
          <w:lang w:val="en-US"/>
        </w:rPr>
        <w:t>OSI</w:t>
      </w:r>
      <w:r>
        <w:t xml:space="preserve"> — </w:t>
      </w:r>
      <w:r w:rsidRPr="007415E0">
        <w:t xml:space="preserve">модель взаимодействия </w:t>
      </w:r>
      <w:r>
        <w:t>открытых систем</w:t>
      </w:r>
    </w:p>
    <w:p w14:paraId="649472F7" w14:textId="445EE611" w:rsidR="00747927" w:rsidRDefault="00747927" w:rsidP="007F1CAB">
      <w:pPr>
        <w:pStyle w:val="v3"/>
      </w:pPr>
      <w:r>
        <w:rPr>
          <w:lang w:val="en-US"/>
        </w:rPr>
        <w:t>L</w:t>
      </w:r>
      <w:r w:rsidRPr="00747927">
        <w:t xml:space="preserve">4 — </w:t>
      </w:r>
      <w:r>
        <w:t xml:space="preserve">транспортный уровень модели </w:t>
      </w:r>
      <w:r>
        <w:rPr>
          <w:lang w:val="en-US"/>
        </w:rPr>
        <w:t>OSI</w:t>
      </w:r>
    </w:p>
    <w:p w14:paraId="76288814" w14:textId="40663D1A" w:rsidR="00747927" w:rsidRPr="00553C81" w:rsidRDefault="00747927" w:rsidP="007F1CAB">
      <w:pPr>
        <w:pStyle w:val="v3"/>
      </w:pPr>
      <w:r>
        <w:rPr>
          <w:lang w:val="en-US"/>
        </w:rPr>
        <w:t>L</w:t>
      </w:r>
      <w:r w:rsidRPr="00747927">
        <w:t>7 —</w:t>
      </w:r>
      <w:r>
        <w:t xml:space="preserve"> прикладной уровень модели </w:t>
      </w:r>
      <w:r>
        <w:rPr>
          <w:lang w:val="en-US"/>
        </w:rPr>
        <w:t>OSI</w:t>
      </w:r>
    </w:p>
    <w:p w14:paraId="2D42F5C6" w14:textId="62F4F1AE" w:rsidR="009C745E" w:rsidRPr="00553C81" w:rsidRDefault="009C745E" w:rsidP="007F1CAB">
      <w:pPr>
        <w:pStyle w:val="v3"/>
      </w:pPr>
      <w:r>
        <w:rPr>
          <w:lang w:val="en-US"/>
        </w:rPr>
        <w:t>URL</w:t>
      </w:r>
      <w:r w:rsidRPr="00553C81">
        <w:t xml:space="preserve"> — </w:t>
      </w:r>
      <w:r>
        <w:t>унифицированный указатель ресурса</w:t>
      </w:r>
    </w:p>
    <w:p w14:paraId="2307C56D" w14:textId="5EE30863" w:rsidR="00A02B68" w:rsidRDefault="009C745E" w:rsidP="007F1CAB">
      <w:pPr>
        <w:pStyle w:val="v3"/>
      </w:pPr>
      <w:r>
        <w:rPr>
          <w:lang w:val="en-US"/>
        </w:rPr>
        <w:t>LAN</w:t>
      </w:r>
      <w:r w:rsidRPr="00553C81">
        <w:t xml:space="preserve"> — </w:t>
      </w:r>
      <w:r>
        <w:t>локальная вычислительная сеть</w:t>
      </w:r>
    </w:p>
    <w:p w14:paraId="46C5B40D" w14:textId="712AA608" w:rsidR="00C06B1A" w:rsidRDefault="00C06B1A" w:rsidP="007F1CAB">
      <w:pPr>
        <w:pStyle w:val="v3"/>
      </w:pPr>
    </w:p>
    <w:p w14:paraId="0C30878E" w14:textId="0E1B403F" w:rsidR="00C06B1A" w:rsidRDefault="00C06B1A" w:rsidP="007F1CAB">
      <w:pPr>
        <w:pStyle w:val="v3"/>
      </w:pPr>
    </w:p>
    <w:p w14:paraId="467C7692" w14:textId="6EE09D55" w:rsidR="00C06B1A" w:rsidRDefault="00C06B1A">
      <w:pPr>
        <w:rPr>
          <w:rFonts w:eastAsiaTheme="minorHAnsi" w:cstheme="minorBidi"/>
          <w:sz w:val="28"/>
          <w:szCs w:val="22"/>
          <w:lang w:eastAsia="en-US"/>
        </w:rPr>
      </w:pPr>
      <w:r>
        <w:br w:type="page"/>
      </w:r>
    </w:p>
    <w:p w14:paraId="3A00B0F4" w14:textId="3547A4CD" w:rsidR="00C06B1A" w:rsidRPr="00760555" w:rsidRDefault="00C06B1A" w:rsidP="00753ECD">
      <w:pPr>
        <w:pStyle w:val="vf"/>
      </w:pPr>
      <w:bookmarkStart w:id="2" w:name="_Toc43561817"/>
      <w:bookmarkStart w:id="3" w:name="_Toc98103049"/>
      <w:r w:rsidRPr="00760555">
        <w:lastRenderedPageBreak/>
        <w:t>ВВЕДЕНИЕ</w:t>
      </w:r>
      <w:bookmarkEnd w:id="2"/>
      <w:bookmarkEnd w:id="3"/>
    </w:p>
    <w:p w14:paraId="163AA3EE" w14:textId="7B7BB470" w:rsidR="0072540C" w:rsidRDefault="0072540C" w:rsidP="007F1CAB">
      <w:pPr>
        <w:pStyle w:val="v0"/>
      </w:pPr>
      <w:r>
        <w:t>Вычислительный кластер – это множество вычислительных узлов, которые объединены сетью и функционируют как единое целое. Вычислительные кластеры могут быть как однородные (состоять из узлов идентичной конфигурации), так и не однородные (состоять из узлов различной конфигурации и, как следствия, узлов разных мощностей)</w:t>
      </w:r>
      <w:r w:rsidR="00FA51E1">
        <w:t xml:space="preserve"> </w:t>
      </w:r>
      <w:r w:rsidR="004B0702">
        <w:fldChar w:fldCharType="begin" w:fldLock="1"/>
      </w:r>
      <w:r w:rsidR="00EF3AFA">
        <w:instrText>ADDIN CSL_CITATION {"citationItems":[{"id":"ITEM-1","itemData":{"ISBN":"9785778236332","abstract":"В пособии содержатся материалы, которые можно использовать при изучении структурной и функциональной организации кластерных вычислительных систем, а также для освоения принципов их использования. Описываются архитектурные решения четырех актуальных программных продуктов, имеющих практическую ценность для организации параллельных вычислений: PelicanHPC, Тorque, HTCondor, Slurm. Пособие адресовано студентам, обучающимся по направлениям 09.03.01 «Информатика и вычислительная техника» и 09.03.04 «Программная инженерия», а также может быть полезно студентам-старшекурсникам и аспирантам других специальностей и преподавателям смежных дисциплин.","author":[{"dropping-particle":"","family":"Малявко","given":"А А","non-dropping-particle":"","parse-names":false,"suffix":""},{"dropping-particle":"","family":"Менжулин","given":"С А","non-dropping-particle":"","parse-names":false,"suffix":""}],"id":"ITEM-1","issued":{"date-parts":[["2018"]]},"number-of-pages":"96","publisher":"Изд-во НГТУ","publisher-place":"Новосибирск","title":"Суперкомпьютеры и системы. Построение вычислительных кластеров: учебное пособие","type":"book"},"uris":["http://www.mendeley.com/documents/?uuid=0963d278-d413-4256-96c3-89999ded0829"]}],"mendeley":{"formattedCitation":"[1]","plainTextFormattedCitation":"[1]","previouslyFormattedCitation":"[1]"},"properties":{"noteIndex":0},"schema":"https://github.com/citation-style-language/schema/raw/master/csl-citation.json"}</w:instrText>
      </w:r>
      <w:r w:rsidR="004B0702">
        <w:fldChar w:fldCharType="separate"/>
      </w:r>
      <w:r w:rsidR="00EF3AFA" w:rsidRPr="00EF3AFA">
        <w:rPr>
          <w:noProof/>
        </w:rPr>
        <w:t>[1]</w:t>
      </w:r>
      <w:r w:rsidR="004B0702">
        <w:fldChar w:fldCharType="end"/>
      </w:r>
      <w:r>
        <w:t>.</w:t>
      </w:r>
    </w:p>
    <w:p w14:paraId="62AFA2F2" w14:textId="77777777" w:rsidR="0072540C" w:rsidRDefault="0072540C" w:rsidP="007F1CAB">
      <w:pPr>
        <w:pStyle w:val="v0"/>
      </w:pPr>
      <w:r w:rsidRPr="00987049">
        <w:t>Как правило, кластерные системы применя</w:t>
      </w:r>
      <w:r>
        <w:t>ются при решении сложных вычислительных</w:t>
      </w:r>
      <w:r w:rsidRPr="00987049">
        <w:t xml:space="preserve"> за</w:t>
      </w:r>
      <w:r>
        <w:t xml:space="preserve">дач. </w:t>
      </w:r>
      <w:r w:rsidRPr="00987049">
        <w:t>Активное применение кластерные системы находят в решении задач моделирования и Data Mining. Анализ больших объемов данных требует высокой скорости их обработки. В связи с этим задачи анализа данных могут также решаться при помощи вычислительных кластеров.</w:t>
      </w:r>
    </w:p>
    <w:p w14:paraId="070B14AE" w14:textId="3C8C59DB" w:rsidR="0072540C" w:rsidRPr="00553C81" w:rsidRDefault="0072540C" w:rsidP="007F1CAB">
      <w:pPr>
        <w:pStyle w:val="v0"/>
      </w:pPr>
      <w:r w:rsidRPr="00C76E4F">
        <w:t>Кластеры стали фактическим стандартом в области высокопроизводительных вычислений. Можно с большой долей уверенности сказать, что этот подход будет актуален всегда: сколь бы совершенен не был один компьютер, кластер из узлов такого типа справится с</w:t>
      </w:r>
      <w:r w:rsidR="004B0702">
        <w:t xml:space="preserve"> любой задачей гораздо быстрее </w:t>
      </w:r>
      <w:r w:rsidR="004B0702">
        <w:fldChar w:fldCharType="begin" w:fldLock="1"/>
      </w:r>
      <w:r w:rsidR="00EF3AFA">
        <w:instrText>ADDIN CSL_CITATION {"citationItems":[{"id":"ITEM-1","itemData":{"ISBN":"9785778236332","abstract":"В пособии содержатся материалы, которые можно использовать при изучении структурной и функциональной организации кластерных вычислительных систем, а также для освоения принципов их использования. Описываются архитектурные решения четырех актуальных программных продуктов, имеющих практическую ценность для организации параллельных вычислений: PelicanHPC, Тorque, HTCondor, Slurm. Пособие адресовано студентам, обучающимся по направлениям 09.03.01 «Информатика и вычислительная техника» и 09.03.04 «Программная инженерия», а также может быть полезно студентам-старшекурсникам и аспирантам других специальностей и преподавателям смежных дисциплин.","author":[{"dropping-particle":"","family":"Малявко","given":"А А","non-dropping-particle":"","parse-names":false,"suffix":""},{"dropping-particle":"","family":"Менжулин","given":"С А","non-dropping-particle":"","parse-names":false,"suffix":""}],"id":"ITEM-1","issued":{"date-parts":[["2018"]]},"number-of-pages":"96","publisher":"Изд-во НГТУ","publisher-place":"Новосибирск","title":"Суперкомпьютеры и системы. Построение вычислительных кластеров: учебное пособие","type":"book"},"uris":["http://www.mendeley.com/documents/?uuid=0963d278-d413-4256-96c3-89999ded0829"]}],"mendeley":{"formattedCitation":"[1]","plainTextFormattedCitation":"[1]","previouslyFormattedCitation":"[1]"},"properties":{"noteIndex":0},"schema":"https://github.com/citation-style-language/schema/raw/master/csl-citation.json"}</w:instrText>
      </w:r>
      <w:r w:rsidR="004B0702">
        <w:fldChar w:fldCharType="separate"/>
      </w:r>
      <w:r w:rsidR="00EF3AFA" w:rsidRPr="00EF3AFA">
        <w:rPr>
          <w:noProof/>
        </w:rPr>
        <w:t>[1]</w:t>
      </w:r>
      <w:r w:rsidR="004B0702">
        <w:fldChar w:fldCharType="end"/>
      </w:r>
      <w:r w:rsidRPr="00C76E4F">
        <w:t>.</w:t>
      </w:r>
    </w:p>
    <w:p w14:paraId="4F2506DD" w14:textId="5489D76E" w:rsidR="0072540C" w:rsidRDefault="0072540C" w:rsidP="007F1CAB">
      <w:pPr>
        <w:pStyle w:val="v0"/>
      </w:pPr>
      <w:r>
        <w:t>Одна из основных задач, решаемая в рамках эксплуатации вычислительных кластеров, —  это распределение (балансировка) нагрузки между их узлами. Н</w:t>
      </w:r>
      <w:r w:rsidRPr="00C76E4F">
        <w:t>агрузка между ними распределяется при помощи комплекса специальных методов</w:t>
      </w:r>
      <w:r>
        <w:t xml:space="preserve">. </w:t>
      </w:r>
      <w:r w:rsidRPr="00C76E4F">
        <w:t>Эффективность кластеризации напрямую зависит от того, как</w:t>
      </w:r>
      <w:r>
        <w:t xml:space="preserve"> распределяется </w:t>
      </w:r>
      <w:r w:rsidRPr="00C76E4F">
        <w:t>нагрузка между элементами кластера</w:t>
      </w:r>
      <w:r w:rsidR="00553C81">
        <w:t xml:space="preserve">х </w:t>
      </w:r>
      <w:r w:rsidR="00553C81">
        <w:fldChar w:fldCharType="begin" w:fldLock="1"/>
      </w:r>
      <w:r w:rsidR="00E01DD9">
        <w:instrText>ADDIN CSL_CITATION {"citationItems":[{"id":"ITEM-1","itemData":{"URL":"https://habr.com/ru/company/selectel/blog/250201","accessed":{"date-parts":[["2022","2","18"]]},"author":[{"dropping-particle":"","family":"Емельянов","given":"Андрей","non-dropping-particle":"","parse-names":false,"suffix":""}],"container-title":"Habr","id":"ITEM-1","issued":{"date-parts":[["2015"]]},"title":"Балансировка нагрузки: основные алгоритмы и методы","type":"webpage"},"uris":["http://www.mendeley.com/documents/?uuid=4f6ad83c-5737-4102-a5d1-5c0dbe5794e5"]}],"mendeley":{"formattedCitation":"[2]","plainTextFormattedCitation":"[2]","previouslyFormattedCitation":"[2]"},"properties":{"noteIndex":0},"schema":"https://github.com/citation-style-language/schema/raw/master/csl-citation.json"}</w:instrText>
      </w:r>
      <w:r w:rsidR="00553C81">
        <w:fldChar w:fldCharType="separate"/>
      </w:r>
      <w:r w:rsidR="00DB4EC7" w:rsidRPr="00DB4EC7">
        <w:rPr>
          <w:noProof/>
        </w:rPr>
        <w:t>[2]</w:t>
      </w:r>
      <w:r w:rsidR="00553C81">
        <w:fldChar w:fldCharType="end"/>
      </w:r>
      <w:r>
        <w:t xml:space="preserve">. </w:t>
      </w:r>
    </w:p>
    <w:p w14:paraId="05C5155E" w14:textId="29308B21" w:rsidR="004B4E3D" w:rsidRDefault="0072540C" w:rsidP="007F1CAB">
      <w:pPr>
        <w:pStyle w:val="v0"/>
      </w:pPr>
      <w:r w:rsidRPr="008124CA">
        <w:t>Балансировка нагрузки может осуществляться при помощи как аппаратных, так и программных инструментов</w:t>
      </w:r>
      <w:r>
        <w:t xml:space="preserve">. Технологии балансировки нагрузки активно развиваются и представляют сейчас большой интерес с точки зрения </w:t>
      </w:r>
      <w:r>
        <w:rPr>
          <w:lang w:val="en-US"/>
        </w:rPr>
        <w:t>IT</w:t>
      </w:r>
      <w:r>
        <w:t>-отрасли.</w:t>
      </w:r>
    </w:p>
    <w:p w14:paraId="46563998" w14:textId="77777777" w:rsidR="004B4E3D" w:rsidRDefault="004B4E3D" w:rsidP="007F1CAB">
      <w:pPr>
        <w:pStyle w:val="v0"/>
      </w:pPr>
    </w:p>
    <w:p w14:paraId="48F2CE1E" w14:textId="3AA19556" w:rsidR="004B4E3D" w:rsidRDefault="004B4E3D">
      <w:pPr>
        <w:rPr>
          <w:rFonts w:eastAsiaTheme="minorHAnsi" w:cstheme="minorBidi"/>
          <w:sz w:val="28"/>
          <w:szCs w:val="22"/>
          <w:lang w:eastAsia="en-US"/>
        </w:rPr>
      </w:pPr>
      <w:r>
        <w:br w:type="page"/>
      </w:r>
    </w:p>
    <w:p w14:paraId="42F575C0" w14:textId="04780334" w:rsidR="004B4E3D" w:rsidRPr="008126A8" w:rsidRDefault="004B4E3D" w:rsidP="008126A8">
      <w:pPr>
        <w:pStyle w:val="1"/>
        <w:numPr>
          <w:ilvl w:val="0"/>
          <w:numId w:val="16"/>
        </w:numPr>
      </w:pPr>
      <w:bookmarkStart w:id="4" w:name="_Toc43561818"/>
      <w:bookmarkStart w:id="5" w:name="_Toc98103050"/>
      <w:r w:rsidRPr="008126A8">
        <w:lastRenderedPageBreak/>
        <w:t xml:space="preserve">Исследование </w:t>
      </w:r>
      <w:bookmarkEnd w:id="4"/>
      <w:r w:rsidRPr="008126A8">
        <w:t>проблемы распределения нагрузки в вычислительном кластере и путей её решения</w:t>
      </w:r>
      <w:bookmarkEnd w:id="5"/>
    </w:p>
    <w:p w14:paraId="1E68EB3B" w14:textId="0A319332" w:rsidR="004B4E3D" w:rsidRPr="008126A8" w:rsidRDefault="00F13D52" w:rsidP="008126A8">
      <w:pPr>
        <w:pStyle w:val="2"/>
      </w:pPr>
      <w:bookmarkStart w:id="6" w:name="_Toc98103051"/>
      <w:r w:rsidRPr="008126A8">
        <w:t>Понятие вычислительного кластера и пути его масштабирования</w:t>
      </w:r>
      <w:bookmarkEnd w:id="6"/>
    </w:p>
    <w:p w14:paraId="54A82BB7" w14:textId="7AFD7459" w:rsidR="00553C81" w:rsidRPr="007A03AB" w:rsidRDefault="00553C81" w:rsidP="007F1CAB">
      <w:pPr>
        <w:pStyle w:val="v0"/>
      </w:pPr>
      <w:r w:rsidRPr="007A03AB">
        <w:t>Функционирование вычислительных систем строи</w:t>
      </w:r>
      <w:r w:rsidR="007F1CAB">
        <w:t>тся на основе двух компонентов —</w:t>
      </w:r>
      <w:r w:rsidRPr="007A03AB">
        <w:t xml:space="preserve"> физического вычислительного кластера и программного комплекса.</w:t>
      </w:r>
    </w:p>
    <w:p w14:paraId="52A1E9BD" w14:textId="77777777" w:rsidR="00553C81" w:rsidRPr="007A03AB" w:rsidRDefault="00553C81" w:rsidP="007F1CAB">
      <w:pPr>
        <w:pStyle w:val="v0"/>
      </w:pPr>
      <w:r w:rsidRPr="007A03AB">
        <w:t>Программный комплекс представляет собой совокупность программ, программных систем и подсистем, которые взаимодействуют для решения конечного набора вычислительных задач. Для функционирования программных комплексов необходимы вычислительные ресурсы в виде электронно-вычислительной техники.</w:t>
      </w:r>
    </w:p>
    <w:p w14:paraId="2890E4D5" w14:textId="16D809BA" w:rsidR="00553C81" w:rsidRDefault="00553C81" w:rsidP="007F1CAB">
      <w:pPr>
        <w:pStyle w:val="v0"/>
      </w:pPr>
      <w:r w:rsidRPr="007A03AB">
        <w:t xml:space="preserve"> Вычислительный кластер является массивов вычислительных узлов</w:t>
      </w:r>
      <w:r>
        <w:t xml:space="preserve"> и хранилищ данных</w:t>
      </w:r>
      <w:r w:rsidRPr="007A03AB">
        <w:t>, связанных сетью, которые представляют комплексам программ вычислительные ресурсы для выполнения поставленных перед ними задач</w:t>
      </w:r>
      <w:r>
        <w:t xml:space="preserve"> (рис. </w:t>
      </w:r>
      <w:r>
        <w:fldChar w:fldCharType="begin"/>
      </w:r>
      <w:r>
        <w:instrText xml:space="preserve"> REF _Ref76851450 \h </w:instrText>
      </w:r>
      <w:r w:rsidRPr="00927F1F">
        <w:instrText xml:space="preserve">\# \0 </w:instrText>
      </w:r>
      <w:r w:rsidR="007F1CAB">
        <w:instrText xml:space="preserve"> \* MERGEFORMAT </w:instrText>
      </w:r>
      <w:r>
        <w:fldChar w:fldCharType="separate"/>
      </w:r>
      <w:r w:rsidR="00D03801">
        <w:t>1</w:t>
      </w:r>
      <w:r>
        <w:fldChar w:fldCharType="end"/>
      </w:r>
      <w:r>
        <w:t>)</w:t>
      </w:r>
      <w:r w:rsidRPr="007A03AB">
        <w:t>.</w:t>
      </w:r>
    </w:p>
    <w:p w14:paraId="59A78BCE" w14:textId="77777777" w:rsidR="00553C81" w:rsidRPr="003872D9" w:rsidRDefault="00553C81" w:rsidP="00553C81">
      <w:pPr>
        <w:pStyle w:val="v7"/>
        <w:rPr>
          <w:lang w:val="en-US"/>
        </w:rPr>
      </w:pPr>
      <w:r>
        <w:drawing>
          <wp:inline distT="0" distB="0" distL="0" distR="0" wp14:anchorId="006A7D14" wp14:editId="6B07D908">
            <wp:extent cx="3871202" cy="3001993"/>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вычислительный_кластер.JPG"/>
                    <pic:cNvPicPr/>
                  </pic:nvPicPr>
                  <pic:blipFill>
                    <a:blip r:embed="rId15">
                      <a:extLst>
                        <a:ext uri="{28A0092B-C50C-407E-A947-70E740481C1C}">
                          <a14:useLocalDpi xmlns:a14="http://schemas.microsoft.com/office/drawing/2010/main" val="0"/>
                        </a:ext>
                      </a:extLst>
                    </a:blip>
                    <a:stretch>
                      <a:fillRect/>
                    </a:stretch>
                  </pic:blipFill>
                  <pic:spPr>
                    <a:xfrm>
                      <a:off x="0" y="0"/>
                      <a:ext cx="3894924" cy="3020389"/>
                    </a:xfrm>
                    <a:prstGeom prst="rect">
                      <a:avLst/>
                    </a:prstGeom>
                  </pic:spPr>
                </pic:pic>
              </a:graphicData>
            </a:graphic>
          </wp:inline>
        </w:drawing>
      </w:r>
    </w:p>
    <w:p w14:paraId="0BAB422B" w14:textId="1DD41B68" w:rsidR="00553C81" w:rsidRDefault="00553C81" w:rsidP="00553C81">
      <w:pPr>
        <w:pStyle w:val="v5"/>
      </w:pPr>
      <w:bookmarkStart w:id="7" w:name="_Ref76851450"/>
      <w:r>
        <w:t xml:space="preserve">Рисунок </w:t>
      </w:r>
      <w:r>
        <w:fldChar w:fldCharType="begin"/>
      </w:r>
      <w:r w:rsidRPr="007F1CAB">
        <w:instrText xml:space="preserve"> SEQ Рисунок \* ARABIC </w:instrText>
      </w:r>
      <w:r>
        <w:fldChar w:fldCharType="separate"/>
      </w:r>
      <w:r w:rsidR="00D03801">
        <w:rPr>
          <w:noProof/>
        </w:rPr>
        <w:t>1</w:t>
      </w:r>
      <w:r>
        <w:rPr>
          <w:noProof/>
        </w:rPr>
        <w:fldChar w:fldCharType="end"/>
      </w:r>
      <w:bookmarkEnd w:id="7"/>
      <w:r>
        <w:t xml:space="preserve"> – Вычислительный кластер</w:t>
      </w:r>
    </w:p>
    <w:p w14:paraId="4416276A" w14:textId="77777777" w:rsidR="00553C81" w:rsidRDefault="00553C81" w:rsidP="007F1CAB">
      <w:pPr>
        <w:pStyle w:val="v0"/>
      </w:pPr>
      <w:r>
        <w:lastRenderedPageBreak/>
        <w:t>Обычно к вычислительным кластерам предъявляются следующие требования:</w:t>
      </w:r>
    </w:p>
    <w:p w14:paraId="20F2E567" w14:textId="77777777" w:rsidR="00553C81" w:rsidRPr="007F1CAB" w:rsidRDefault="00553C81" w:rsidP="007F1CAB">
      <w:pPr>
        <w:pStyle w:val="v"/>
      </w:pPr>
      <w:r w:rsidRPr="007F1CAB">
        <w:t>доступность;</w:t>
      </w:r>
    </w:p>
    <w:p w14:paraId="2157565E" w14:textId="77777777" w:rsidR="00553C81" w:rsidRPr="007F1CAB" w:rsidRDefault="00553C81" w:rsidP="007F1CAB">
      <w:pPr>
        <w:pStyle w:val="v"/>
      </w:pPr>
      <w:r w:rsidRPr="007F1CAB">
        <w:t>быстродействие;</w:t>
      </w:r>
    </w:p>
    <w:p w14:paraId="2E992599" w14:textId="77777777" w:rsidR="00553C81" w:rsidRPr="007F1CAB" w:rsidRDefault="00553C81" w:rsidP="007F1CAB">
      <w:pPr>
        <w:pStyle w:val="v"/>
      </w:pPr>
      <w:r w:rsidRPr="007F1CAB">
        <w:t>масштабируемость.</w:t>
      </w:r>
    </w:p>
    <w:p w14:paraId="44442311" w14:textId="1EC9E9D5" w:rsidR="00553C81" w:rsidRDefault="00553C81" w:rsidP="007F1CAB">
      <w:pPr>
        <w:pStyle w:val="v0"/>
      </w:pPr>
      <w:r>
        <w:t xml:space="preserve">Кластеры могут иметь различную организационную структуру </w:t>
      </w:r>
      <w:r w:rsidR="007F1CAB">
        <w:fldChar w:fldCharType="begin" w:fldLock="1"/>
      </w:r>
      <w:r w:rsidR="00EF3AFA">
        <w:instrText>ADDIN CSL_CITATION {"citationItems":[{"id":"ITEM-1","itemData":{"ISBN":"9785778236332","abstract":"В пособии содержатся материалы, которые можно использовать при изучении структурной и функциональной организации кластерных вычислительных систем, а также для освоения принципов их использования. Описываются архитектурные решения четырех актуальных программных продуктов, имеющих практическую ценность для организации параллельных вычислений: PelicanHPC, Тorque, HTCondor, Slurm. Пособие адресовано студентам, обучающимся по направлениям 09.03.01 «Информатика и вычислительная техника» и 09.03.04 «Программная инженерия», а также может быть полезно студентам-старшекурсникам и аспирантам других специальностей и преподавателям смежных дисциплин.","author":[{"dropping-particle":"","family":"Малявко","given":"А А","non-dropping-particle":"","parse-names":false,"suffix":""},{"dropping-particle":"","family":"Менжулин","given":"С А","non-dropping-particle":"","parse-names":false,"suffix":""}],"id":"ITEM-1","issued":{"date-parts":[["2018"]]},"number-of-pages":"96","publisher":"Изд-во НГТУ","publisher-place":"Новосибирск","title":"Суперкомпьютеры и системы. Построение вычислительных кластеров: учебное пособие","type":"book"},"uris":["http://www.mendeley.com/documents/?uuid=0963d278-d413-4256-96c3-89999ded0829"]}],"mendeley":{"formattedCitation":"[1]","plainTextFormattedCitation":"[1]","previouslyFormattedCitation":"[1]"},"properties":{"noteIndex":0},"schema":"https://github.com/citation-style-language/schema/raw/master/csl-citation.json"}</w:instrText>
      </w:r>
      <w:r w:rsidR="007F1CAB">
        <w:fldChar w:fldCharType="separate"/>
      </w:r>
      <w:r w:rsidR="00EF3AFA" w:rsidRPr="00EF3AFA">
        <w:rPr>
          <w:noProof/>
        </w:rPr>
        <w:t>[1]</w:t>
      </w:r>
      <w:r w:rsidR="007F1CAB">
        <w:fldChar w:fldCharType="end"/>
      </w:r>
      <w:r>
        <w:t>. По физической реализации кластеры бывают:</w:t>
      </w:r>
    </w:p>
    <w:p w14:paraId="05021DC5" w14:textId="77777777" w:rsidR="00553C81" w:rsidRDefault="00553C81" w:rsidP="00553C81">
      <w:pPr>
        <w:pStyle w:val="v"/>
      </w:pPr>
      <w:r>
        <w:t>Специализированные кластеры (суперкомпьютеры). Используются для решение особо трудоемких в плане вычислительных ресурсов задач. Для организации таких кластеров используется специальные программно-аппаратные решения.</w:t>
      </w:r>
    </w:p>
    <w:p w14:paraId="3D3CB2D5" w14:textId="77777777" w:rsidR="00553C81" w:rsidRDefault="00553C81" w:rsidP="00553C81">
      <w:pPr>
        <w:pStyle w:val="v"/>
      </w:pPr>
      <w:r>
        <w:t>Кластеры на основе локальных сетей из персональных компьютеров. Для организации работы таких кластеров достаточно обеспечить доступность между узлами и установить дополнительное программное обеспечение. Такие кластеры не годятся для использования в реальных проектах, но могут применяться для обучения.</w:t>
      </w:r>
    </w:p>
    <w:p w14:paraId="5CA56BEB" w14:textId="77777777" w:rsidR="00553C81" w:rsidRDefault="00553C81" w:rsidP="00553C81">
      <w:pPr>
        <w:pStyle w:val="v"/>
      </w:pPr>
      <w:r>
        <w:t>Кластеры на основе виртуальных машин или контейнеров. Все компоненты программной системы запускаются на виртуальных машинах или контейнерах, а сам физический кластер только предоставляет ресурсы для функционирования этих виртуальных сред. Кластер может быть не однородным и состоять из вычислительных узлов разных мощностей.</w:t>
      </w:r>
    </w:p>
    <w:p w14:paraId="512A0EB5" w14:textId="77777777" w:rsidR="00553C81" w:rsidRDefault="00553C81" w:rsidP="00553C81">
      <w:pPr>
        <w:pStyle w:val="v"/>
      </w:pPr>
      <w:r>
        <w:t>Кластеры на основе физических серверов. Кластер представляет из себя набор серверов, которые могут взаимодействовать между друг-другом через сеть. Каждый узел такого кластера является самостоятельной вычислительной машиной. Также допускается гетерогенность такого кластера.</w:t>
      </w:r>
    </w:p>
    <w:p w14:paraId="558304A7" w14:textId="154FC53B" w:rsidR="00553C81" w:rsidRDefault="00553C81" w:rsidP="007F1CAB">
      <w:pPr>
        <w:pStyle w:val="v0"/>
      </w:pPr>
      <w:r>
        <w:t>Кроме структуры вычислительные кластеры можно классифицировать по однородности</w:t>
      </w:r>
      <w:r w:rsidR="007F1CAB" w:rsidRPr="007F1CAB">
        <w:t xml:space="preserve"> </w:t>
      </w:r>
      <w:r w:rsidR="007F1CAB">
        <w:fldChar w:fldCharType="begin" w:fldLock="1"/>
      </w:r>
      <w:r w:rsidR="00EF3AFA">
        <w:instrText>ADDIN CSL_CITATION {"citationItems":[{"id":"ITEM-1","itemData":{"ISBN":"9785778236332","abstract":"В пособии содержатся материалы, которые можно использовать при изучении структурной и функциональной организации кластерных вычислительных систем, а также для освоения принципов их использования. Описываются архитектурные решения четырех актуальных программных продуктов, имеющих практическую ценность для организации параллельных вычислений: PelicanHPC, Тorque, HTCondor, Slurm. Пособие адресовано студентам, обучающимся по направлениям 09.03.01 «Информатика и вычислительная техника» и 09.03.04 «Программная инженерия», а также может быть полезно студентам-старшекурсникам и аспирантам других специальностей и преподавателям смежных дисциплин.","author":[{"dropping-particle":"","family":"Малявко","given":"А А","non-dropping-particle":"","parse-names":false,"suffix":""},{"dropping-particle":"","family":"Менжулин","given":"С А","non-dropping-particle":"","parse-names":false,"suffix":""}],"id":"ITEM-1","issued":{"date-parts":[["2018"]]},"number-of-pages":"96","publisher":"Изд-во НГТУ","publisher-place":"Новосибирск","title":"Суперкомпьютеры и системы. Построение вычислительных кластеров: учебное пособие","type":"book"},"uris":["http://www.mendeley.com/documents/?uuid=0963d278-d413-4256-96c3-89999ded0829"]}],"mendeley":{"formattedCitation":"[1]","plainTextFormattedCitation":"[1]","previouslyFormattedCitation":"[1]"},"properties":{"noteIndex":0},"schema":"https://github.com/citation-style-language/schema/raw/master/csl-citation.json"}</w:instrText>
      </w:r>
      <w:r w:rsidR="007F1CAB">
        <w:fldChar w:fldCharType="separate"/>
      </w:r>
      <w:r w:rsidR="00EF3AFA" w:rsidRPr="00EF3AFA">
        <w:rPr>
          <w:noProof/>
        </w:rPr>
        <w:t>[1]</w:t>
      </w:r>
      <w:r w:rsidR="007F1CAB">
        <w:fldChar w:fldCharType="end"/>
      </w:r>
      <w:r>
        <w:t>:</w:t>
      </w:r>
    </w:p>
    <w:p w14:paraId="1E565EC6" w14:textId="77777777" w:rsidR="00553C81" w:rsidRDefault="00553C81" w:rsidP="00553C81">
      <w:pPr>
        <w:pStyle w:val="v"/>
      </w:pPr>
      <w:r>
        <w:t>Гомогенные. Все узлы кластера имеют одинаковую конфигурацию (ЦП, ОЗУ, ПЗУ).</w:t>
      </w:r>
      <w:r w:rsidRPr="008946E6">
        <w:t xml:space="preserve"> </w:t>
      </w:r>
      <w:r>
        <w:t>В случае гомогенного кластера задача распределения нагрузки между вычислительными узлами значительно упрощается.</w:t>
      </w:r>
    </w:p>
    <w:p w14:paraId="7EAD8BF6" w14:textId="2C600227" w:rsidR="00553C81" w:rsidRDefault="00553C81" w:rsidP="00553C81">
      <w:pPr>
        <w:pStyle w:val="v"/>
      </w:pPr>
      <w:r>
        <w:lastRenderedPageBreak/>
        <w:t>Гетерогенные. В качестве узлов кластера могут выступать любые вычислители, что может приводить к неравномерности загрузки узлов и проблеме распределения вычислительных задач.</w:t>
      </w:r>
    </w:p>
    <w:p w14:paraId="62DF5E11" w14:textId="3D63C312" w:rsidR="00553C81" w:rsidRDefault="00553C81" w:rsidP="007F1CAB">
      <w:pPr>
        <w:pStyle w:val="v0"/>
      </w:pPr>
      <w:r>
        <w:t xml:space="preserve">Также среди вычислительных кластеров выделяют по архитектурному признаку вертикальные и горизонтальные архитектуры </w:t>
      </w:r>
      <w:r w:rsidR="00273B16">
        <w:fldChar w:fldCharType="begin" w:fldLock="1"/>
      </w:r>
      <w:r w:rsidR="00DB4EC7">
        <w:instrText>ADDIN CSL_CITATION {"citationItems":[{"id":"ITEM-1","itemData":{"URL":"https://www.bytemag.ru/articles/detail.php?ID=6670","accessed":{"date-parts":[["2022","2","26"]]},"author":[{"dropping-particle":"","family":"Спиряев","given":"Олег","non-dropping-particle":"","parse-names":false,"suffix":""}],"container-title":"BYTE","id":"ITEM-1","issued":{"date-parts":[["2004"]]},"title":"Вертикальное и горизонтальное масштабирование систем","type":"webpage"},"uris":["http://www.mendeley.com/documents/?uuid=d5a173cd-ded8-4519-ad60-afdde37aa8bd"]}],"mendeley":{"formattedCitation":"[3]","plainTextFormattedCitation":"[3]","previouslyFormattedCitation":"[3]"},"properties":{"noteIndex":0},"schema":"https://github.com/citation-style-language/schema/raw/master/csl-citation.json"}</w:instrText>
      </w:r>
      <w:r w:rsidR="00273B16">
        <w:fldChar w:fldCharType="separate"/>
      </w:r>
      <w:r w:rsidR="00DB4EC7" w:rsidRPr="00DB4EC7">
        <w:rPr>
          <w:noProof/>
        </w:rPr>
        <w:t>[3]</w:t>
      </w:r>
      <w:r w:rsidR="00273B16">
        <w:fldChar w:fldCharType="end"/>
      </w:r>
      <w:r>
        <w:t xml:space="preserve">. Сравнительный анализ этих архитектур представлен в таблице </w:t>
      </w:r>
      <w:r>
        <w:fldChar w:fldCharType="begin"/>
      </w:r>
      <w:r>
        <w:instrText xml:space="preserve"> REF _Ref76922529 \h </w:instrText>
      </w:r>
      <w:r w:rsidRPr="00366DA5">
        <w:instrText xml:space="preserve">\# \0 </w:instrText>
      </w:r>
      <w:r>
        <w:instrText xml:space="preserve"> \* MERGEFORMAT </w:instrText>
      </w:r>
      <w:r>
        <w:fldChar w:fldCharType="separate"/>
      </w:r>
      <w:r w:rsidR="00D03801">
        <w:t>1</w:t>
      </w:r>
      <w:r>
        <w:fldChar w:fldCharType="end"/>
      </w:r>
      <w:r>
        <w:t>.</w:t>
      </w:r>
      <w:r w:rsidR="00483B2A">
        <w:t xml:space="preserve"> </w:t>
      </w:r>
    </w:p>
    <w:p w14:paraId="2E289C33" w14:textId="45F0BABB" w:rsidR="00553C81" w:rsidRPr="00F742B4" w:rsidRDefault="00553C81" w:rsidP="00296BA5">
      <w:pPr>
        <w:pStyle w:val="v9"/>
        <w:rPr>
          <w:noProof/>
        </w:rPr>
      </w:pPr>
      <w:bookmarkStart w:id="8" w:name="_Ref76922529"/>
      <w:r w:rsidRPr="00F742B4">
        <w:t xml:space="preserve">Таблица </w:t>
      </w:r>
      <w:r>
        <w:fldChar w:fldCharType="begin"/>
      </w:r>
      <w:r w:rsidRPr="008D1A33">
        <w:instrText xml:space="preserve"> SEQ Таблица \* ARABIC </w:instrText>
      </w:r>
      <w:r>
        <w:fldChar w:fldCharType="separate"/>
      </w:r>
      <w:r w:rsidR="00D03801">
        <w:rPr>
          <w:noProof/>
        </w:rPr>
        <w:t>1</w:t>
      </w:r>
      <w:r>
        <w:rPr>
          <w:noProof/>
        </w:rPr>
        <w:fldChar w:fldCharType="end"/>
      </w:r>
      <w:bookmarkEnd w:id="8"/>
      <w:r w:rsidRPr="00F742B4">
        <w:t xml:space="preserve"> – Сравнение гор</w:t>
      </w:r>
      <w:bookmarkStart w:id="9" w:name="_GoBack"/>
      <w:bookmarkEnd w:id="9"/>
      <w:r w:rsidRPr="00F742B4">
        <w:t>изонтальных и вертикальных</w:t>
      </w:r>
      <w:r>
        <w:t xml:space="preserve"> архитектур</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9"/>
        <w:gridCol w:w="3345"/>
        <w:gridCol w:w="3440"/>
      </w:tblGrid>
      <w:tr w:rsidR="00553C81" w14:paraId="19F9F1AB" w14:textId="77777777" w:rsidTr="007F1CAB">
        <w:tc>
          <w:tcPr>
            <w:tcW w:w="2321" w:type="dxa"/>
            <w:shd w:val="clear" w:color="auto" w:fill="auto"/>
          </w:tcPr>
          <w:p w14:paraId="66FD2B30" w14:textId="77777777" w:rsidR="00553C81" w:rsidRPr="00E556A8" w:rsidRDefault="00553C81" w:rsidP="00296BA5">
            <w:pPr>
              <w:pStyle w:val="vb"/>
            </w:pPr>
            <w:r>
              <w:t>Параметры</w:t>
            </w:r>
          </w:p>
        </w:tc>
        <w:tc>
          <w:tcPr>
            <w:tcW w:w="3349" w:type="dxa"/>
            <w:shd w:val="clear" w:color="auto" w:fill="auto"/>
          </w:tcPr>
          <w:p w14:paraId="196EC866" w14:textId="77777777" w:rsidR="00553C81" w:rsidRPr="003823B1" w:rsidRDefault="00553C81" w:rsidP="00296BA5">
            <w:pPr>
              <w:pStyle w:val="vb"/>
            </w:pPr>
            <w:r>
              <w:t>Вертикальные системы</w:t>
            </w:r>
          </w:p>
        </w:tc>
        <w:tc>
          <w:tcPr>
            <w:tcW w:w="3544" w:type="dxa"/>
          </w:tcPr>
          <w:p w14:paraId="4A0AC37A" w14:textId="77777777" w:rsidR="00553C81" w:rsidRDefault="00553C81" w:rsidP="00296BA5">
            <w:pPr>
              <w:pStyle w:val="vb"/>
            </w:pPr>
            <w:r>
              <w:t>Горизонтальные системы</w:t>
            </w:r>
          </w:p>
        </w:tc>
      </w:tr>
      <w:tr w:rsidR="00553C81" w14:paraId="63741745" w14:textId="77777777" w:rsidTr="007F1CAB">
        <w:tc>
          <w:tcPr>
            <w:tcW w:w="2321" w:type="dxa"/>
            <w:shd w:val="clear" w:color="auto" w:fill="auto"/>
          </w:tcPr>
          <w:p w14:paraId="24B8F880" w14:textId="77777777" w:rsidR="00553C81" w:rsidRPr="0016194C" w:rsidRDefault="00553C81" w:rsidP="000A2A6B">
            <w:pPr>
              <w:pStyle w:val="vc"/>
              <w:spacing w:line="276" w:lineRule="auto"/>
            </w:pPr>
            <w:r>
              <w:t>Память</w:t>
            </w:r>
          </w:p>
        </w:tc>
        <w:tc>
          <w:tcPr>
            <w:tcW w:w="3349" w:type="dxa"/>
            <w:shd w:val="clear" w:color="auto" w:fill="auto"/>
          </w:tcPr>
          <w:p w14:paraId="672215FF" w14:textId="77777777" w:rsidR="00553C81" w:rsidRPr="0016194C" w:rsidRDefault="00553C81" w:rsidP="000A2A6B">
            <w:pPr>
              <w:pStyle w:val="vc"/>
              <w:spacing w:line="276" w:lineRule="auto"/>
            </w:pPr>
            <w:r>
              <w:t>Совместно используемая</w:t>
            </w:r>
          </w:p>
        </w:tc>
        <w:tc>
          <w:tcPr>
            <w:tcW w:w="3544" w:type="dxa"/>
          </w:tcPr>
          <w:p w14:paraId="21B2CD20" w14:textId="77777777" w:rsidR="00553C81" w:rsidRPr="0016194C" w:rsidRDefault="00553C81" w:rsidP="000A2A6B">
            <w:pPr>
              <w:pStyle w:val="vc"/>
              <w:spacing w:line="276" w:lineRule="auto"/>
            </w:pPr>
            <w:r>
              <w:t>Выделенная</w:t>
            </w:r>
          </w:p>
        </w:tc>
      </w:tr>
      <w:tr w:rsidR="00553C81" w14:paraId="40752B4C" w14:textId="77777777" w:rsidTr="007F1CAB">
        <w:tc>
          <w:tcPr>
            <w:tcW w:w="2321" w:type="dxa"/>
            <w:shd w:val="clear" w:color="auto" w:fill="auto"/>
          </w:tcPr>
          <w:p w14:paraId="77AD9951" w14:textId="77777777" w:rsidR="00553C81" w:rsidRPr="0016194C" w:rsidRDefault="00553C81" w:rsidP="000A2A6B">
            <w:pPr>
              <w:pStyle w:val="vc"/>
              <w:spacing w:line="276" w:lineRule="auto"/>
            </w:pPr>
            <w:r>
              <w:t>Потоки исполнения</w:t>
            </w:r>
          </w:p>
        </w:tc>
        <w:tc>
          <w:tcPr>
            <w:tcW w:w="3349" w:type="dxa"/>
            <w:shd w:val="clear" w:color="auto" w:fill="auto"/>
          </w:tcPr>
          <w:p w14:paraId="59DF9DCD" w14:textId="77777777" w:rsidR="00553C81" w:rsidRPr="0016194C" w:rsidRDefault="00553C81" w:rsidP="000A2A6B">
            <w:pPr>
              <w:pStyle w:val="vc"/>
              <w:spacing w:line="276" w:lineRule="auto"/>
            </w:pPr>
            <w:r>
              <w:t>Множество взаимосвязанных потоков</w:t>
            </w:r>
          </w:p>
        </w:tc>
        <w:tc>
          <w:tcPr>
            <w:tcW w:w="3544" w:type="dxa"/>
          </w:tcPr>
          <w:p w14:paraId="72B5B888" w14:textId="77777777" w:rsidR="00553C81" w:rsidRPr="0016194C" w:rsidRDefault="00553C81" w:rsidP="000A2A6B">
            <w:pPr>
              <w:pStyle w:val="vc"/>
              <w:spacing w:line="276" w:lineRule="auto"/>
            </w:pPr>
            <w:r>
              <w:t>Множество независимых потоков</w:t>
            </w:r>
          </w:p>
        </w:tc>
      </w:tr>
      <w:tr w:rsidR="00553C81" w14:paraId="19B56B95" w14:textId="77777777" w:rsidTr="007F1CAB">
        <w:tc>
          <w:tcPr>
            <w:tcW w:w="2321" w:type="dxa"/>
            <w:shd w:val="clear" w:color="auto" w:fill="auto"/>
          </w:tcPr>
          <w:p w14:paraId="6A0AE00B" w14:textId="77777777" w:rsidR="00553C81" w:rsidRDefault="00553C81" w:rsidP="000A2A6B">
            <w:pPr>
              <w:pStyle w:val="vc"/>
              <w:spacing w:line="276" w:lineRule="auto"/>
            </w:pPr>
            <w:r>
              <w:t>Соединение</w:t>
            </w:r>
          </w:p>
        </w:tc>
        <w:tc>
          <w:tcPr>
            <w:tcW w:w="3349" w:type="dxa"/>
            <w:shd w:val="clear" w:color="auto" w:fill="auto"/>
          </w:tcPr>
          <w:p w14:paraId="3E41F33E" w14:textId="77777777" w:rsidR="00553C81" w:rsidRPr="001C1C95" w:rsidRDefault="00553C81" w:rsidP="000A2A6B">
            <w:pPr>
              <w:pStyle w:val="vc"/>
              <w:spacing w:line="276" w:lineRule="auto"/>
            </w:pPr>
            <w:r>
              <w:t>Высокопроизводительная шина</w:t>
            </w:r>
          </w:p>
        </w:tc>
        <w:tc>
          <w:tcPr>
            <w:tcW w:w="3544" w:type="dxa"/>
          </w:tcPr>
          <w:p w14:paraId="031D64EC" w14:textId="77777777" w:rsidR="00553C81" w:rsidRDefault="00553C81" w:rsidP="000A2A6B">
            <w:pPr>
              <w:pStyle w:val="vc"/>
              <w:spacing w:line="276" w:lineRule="auto"/>
            </w:pPr>
            <w:r>
              <w:t>Стандартные сетевые технологии</w:t>
            </w:r>
          </w:p>
        </w:tc>
      </w:tr>
      <w:tr w:rsidR="00553C81" w14:paraId="5CBD2895" w14:textId="77777777" w:rsidTr="007F1CAB">
        <w:tc>
          <w:tcPr>
            <w:tcW w:w="2321" w:type="dxa"/>
            <w:shd w:val="clear" w:color="auto" w:fill="auto"/>
          </w:tcPr>
          <w:p w14:paraId="5FECEF4C" w14:textId="77777777" w:rsidR="00553C81" w:rsidRDefault="00553C81" w:rsidP="000A2A6B">
            <w:pPr>
              <w:pStyle w:val="vc"/>
              <w:spacing w:line="276" w:lineRule="auto"/>
            </w:pPr>
            <w:r>
              <w:t>Количество ОС</w:t>
            </w:r>
          </w:p>
        </w:tc>
        <w:tc>
          <w:tcPr>
            <w:tcW w:w="3349" w:type="dxa"/>
            <w:shd w:val="clear" w:color="auto" w:fill="auto"/>
          </w:tcPr>
          <w:p w14:paraId="1FA521FC" w14:textId="77777777" w:rsidR="00553C81" w:rsidRDefault="00553C81" w:rsidP="000A2A6B">
            <w:pPr>
              <w:pStyle w:val="vc"/>
              <w:spacing w:line="276" w:lineRule="auto"/>
            </w:pPr>
            <w:r>
              <w:t>Одна копия ОС для всех центральных процессоров</w:t>
            </w:r>
          </w:p>
        </w:tc>
        <w:tc>
          <w:tcPr>
            <w:tcW w:w="3544" w:type="dxa"/>
          </w:tcPr>
          <w:p w14:paraId="1D157F30" w14:textId="77777777" w:rsidR="00553C81" w:rsidRDefault="00553C81" w:rsidP="000A2A6B">
            <w:pPr>
              <w:pStyle w:val="vc"/>
              <w:spacing w:line="276" w:lineRule="auto"/>
            </w:pPr>
            <w:r>
              <w:t>Отдельная ОС для каждого вычислительного узла со своими ЦП</w:t>
            </w:r>
          </w:p>
        </w:tc>
      </w:tr>
      <w:tr w:rsidR="00553C81" w14:paraId="1105B79F" w14:textId="77777777" w:rsidTr="007F1CAB">
        <w:tc>
          <w:tcPr>
            <w:tcW w:w="2321" w:type="dxa"/>
            <w:shd w:val="clear" w:color="auto" w:fill="auto"/>
          </w:tcPr>
          <w:p w14:paraId="5FCAB54B" w14:textId="77777777" w:rsidR="00553C81" w:rsidRDefault="00553C81" w:rsidP="000A2A6B">
            <w:pPr>
              <w:pStyle w:val="vc"/>
              <w:spacing w:line="276" w:lineRule="auto"/>
            </w:pPr>
            <w:r>
              <w:t>Компоновка</w:t>
            </w:r>
          </w:p>
        </w:tc>
        <w:tc>
          <w:tcPr>
            <w:tcW w:w="3349" w:type="dxa"/>
            <w:shd w:val="clear" w:color="auto" w:fill="auto"/>
          </w:tcPr>
          <w:p w14:paraId="7E99DDED" w14:textId="77777777" w:rsidR="00553C81" w:rsidRDefault="00553C81" w:rsidP="000A2A6B">
            <w:pPr>
              <w:pStyle w:val="vc"/>
              <w:spacing w:line="276" w:lineRule="auto"/>
            </w:pPr>
            <w:r>
              <w:t>В одном шкафу</w:t>
            </w:r>
          </w:p>
        </w:tc>
        <w:tc>
          <w:tcPr>
            <w:tcW w:w="3544" w:type="dxa"/>
          </w:tcPr>
          <w:p w14:paraId="6FE3CB93" w14:textId="77777777" w:rsidR="00553C81" w:rsidRDefault="00553C81" w:rsidP="000A2A6B">
            <w:pPr>
              <w:pStyle w:val="vc"/>
              <w:spacing w:line="276" w:lineRule="auto"/>
            </w:pPr>
            <w:r>
              <w:t>Могут находиться на разных континентах</w:t>
            </w:r>
          </w:p>
        </w:tc>
      </w:tr>
      <w:tr w:rsidR="00553C81" w14:paraId="5777DEA5" w14:textId="77777777" w:rsidTr="007F1CAB">
        <w:tc>
          <w:tcPr>
            <w:tcW w:w="2321" w:type="dxa"/>
            <w:shd w:val="clear" w:color="auto" w:fill="auto"/>
          </w:tcPr>
          <w:p w14:paraId="236213EC" w14:textId="77777777" w:rsidR="00553C81" w:rsidRDefault="00553C81" w:rsidP="000A2A6B">
            <w:pPr>
              <w:pStyle w:val="vc"/>
              <w:spacing w:line="276" w:lineRule="auto"/>
            </w:pPr>
            <w:r>
              <w:t>Оборудование</w:t>
            </w:r>
          </w:p>
        </w:tc>
        <w:tc>
          <w:tcPr>
            <w:tcW w:w="3349" w:type="dxa"/>
            <w:shd w:val="clear" w:color="auto" w:fill="auto"/>
          </w:tcPr>
          <w:p w14:paraId="04A31151" w14:textId="77777777" w:rsidR="00553C81" w:rsidRDefault="00553C81" w:rsidP="000A2A6B">
            <w:pPr>
              <w:pStyle w:val="vc"/>
              <w:spacing w:line="276" w:lineRule="auto"/>
            </w:pPr>
            <w:r>
              <w:t>Обычное или специальное высокопроизводительное</w:t>
            </w:r>
          </w:p>
        </w:tc>
        <w:tc>
          <w:tcPr>
            <w:tcW w:w="3544" w:type="dxa"/>
          </w:tcPr>
          <w:p w14:paraId="7EDBF5F6" w14:textId="77777777" w:rsidR="00553C81" w:rsidRDefault="00553C81" w:rsidP="000A2A6B">
            <w:pPr>
              <w:pStyle w:val="vc"/>
              <w:spacing w:line="276" w:lineRule="auto"/>
            </w:pPr>
            <w:r>
              <w:t>Обычное</w:t>
            </w:r>
          </w:p>
        </w:tc>
      </w:tr>
      <w:tr w:rsidR="00553C81" w14:paraId="159E9944" w14:textId="77777777" w:rsidTr="007F1CAB">
        <w:tc>
          <w:tcPr>
            <w:tcW w:w="2321" w:type="dxa"/>
            <w:shd w:val="clear" w:color="auto" w:fill="auto"/>
          </w:tcPr>
          <w:p w14:paraId="2CA53895" w14:textId="77777777" w:rsidR="00553C81" w:rsidRDefault="00553C81" w:rsidP="000A2A6B">
            <w:pPr>
              <w:pStyle w:val="vc"/>
              <w:spacing w:line="276" w:lineRule="auto"/>
            </w:pPr>
            <w:r>
              <w:t>Масштабирование</w:t>
            </w:r>
          </w:p>
        </w:tc>
        <w:tc>
          <w:tcPr>
            <w:tcW w:w="3349" w:type="dxa"/>
            <w:shd w:val="clear" w:color="auto" w:fill="auto"/>
          </w:tcPr>
          <w:p w14:paraId="59788165" w14:textId="77777777" w:rsidR="00553C81" w:rsidRDefault="00553C81" w:rsidP="000A2A6B">
            <w:pPr>
              <w:pStyle w:val="vc"/>
              <w:spacing w:line="276" w:lineRule="auto"/>
            </w:pPr>
            <w:r>
              <w:t>Установка более мощных компонентов</w:t>
            </w:r>
          </w:p>
        </w:tc>
        <w:tc>
          <w:tcPr>
            <w:tcW w:w="3544" w:type="dxa"/>
          </w:tcPr>
          <w:p w14:paraId="7F08F4A7" w14:textId="77777777" w:rsidR="00553C81" w:rsidRDefault="00553C81" w:rsidP="000A2A6B">
            <w:pPr>
              <w:pStyle w:val="vc"/>
              <w:spacing w:line="276" w:lineRule="auto"/>
            </w:pPr>
            <w:r>
              <w:t>Добавление дополнительных узлов</w:t>
            </w:r>
          </w:p>
        </w:tc>
      </w:tr>
    </w:tbl>
    <w:p w14:paraId="780A8304" w14:textId="77777777" w:rsidR="00F13D52" w:rsidRPr="00F13D52" w:rsidRDefault="00F13D52" w:rsidP="007F1CAB">
      <w:pPr>
        <w:pStyle w:val="v0"/>
      </w:pPr>
    </w:p>
    <w:p w14:paraId="4656D2EB" w14:textId="77777777" w:rsidR="005D3D87" w:rsidRDefault="005D3D87" w:rsidP="005D3D87">
      <w:pPr>
        <w:pStyle w:val="v0"/>
      </w:pPr>
      <w:r>
        <w:t>Наращивать мощность вычислительного кластера можно экстенсивным или интенсивным путем.</w:t>
      </w:r>
    </w:p>
    <w:p w14:paraId="0BE65E83" w14:textId="77777777" w:rsidR="005D3D87" w:rsidRDefault="005D3D87" w:rsidP="005D3D87">
      <w:pPr>
        <w:pStyle w:val="v0"/>
      </w:pPr>
      <w:r>
        <w:t xml:space="preserve">Под экстенсивным ростом производительности вычислительного кластера будем понимать увеличение количества рабочих узлов. </w:t>
      </w:r>
    </w:p>
    <w:p w14:paraId="1FC4729A" w14:textId="77777777" w:rsidR="005D3D87" w:rsidRDefault="005D3D87" w:rsidP="005D3D87">
      <w:pPr>
        <w:pStyle w:val="v0"/>
      </w:pPr>
      <w:r>
        <w:lastRenderedPageBreak/>
        <w:t>В случае интенсивного способа наращивания мощности кластера будем понимать увеличение количества ядер, частоты процессора, объема постоянной и оперативной памяти и т.п. в рамках отдельных узлов вычислительной системы.</w:t>
      </w:r>
    </w:p>
    <w:p w14:paraId="4E6D3B76" w14:textId="115E5AD3" w:rsidR="005D3D87" w:rsidRDefault="005D3D87" w:rsidP="005D3D87">
      <w:pPr>
        <w:pStyle w:val="v0"/>
      </w:pPr>
      <w:r>
        <w:t xml:space="preserve">В области информационных технологий также распространены понятия вертикального и горизонтального масштабирования, которые применяются не к самому физическому вычислительному кластеру, а к программам и программным системам, которые на них эксплуатируются </w:t>
      </w:r>
      <w:r w:rsidR="00051ADA">
        <w:fldChar w:fldCharType="begin" w:fldLock="1"/>
      </w:r>
      <w:r w:rsidR="00DB4EC7">
        <w:instrText>ADDIN CSL_CITATION {"citationItems":[{"id":"ITEM-1","itemData":{"DOI":"10.1016/j.future.2017.10.044","ISSN":"0167739X","abstract":"Dynamic Voltage and Frequency Scaling (DVFS), CPU pinning, horizontal, and vertical scaling, are four techniques that have been proposed as actuators to control the performance and energy consumption on data center servers. This work investigates the utility of these four actuators, and quantifies the power-performance tradeoffs associated with them. Using replicas of the German Wikipedia running on our local testbed, we perform a set of experiments to quantify the influence of DVFS, vertical and horizontal scaling, and CPU pinning on end-to-end response time (average and tail), throughput, and power consumption with different workloads. Results of the experiments show that DVFS rarely reduces the power consumption of underloaded servers by more than 5%, but it can be used to limit the maximal power consumption of a saturated server by up to 20% (at a cost of performance degradation). CPU pinning reduces the power consumption of underloaded server (by up to 7%) at the cost of performance degradation, which can be limited by choosing an appropriate CPU pinning scheme. Horizontal and vertical scaling improves both the average and tail response time, but the improvement is not proportional to the amount of resources added. The load balancing strategy has a big impact on the tail response time of horizontally scaled applications.","author":[{"dropping-particle":"","family":"Krzywda","given":"Jakub","non-dropping-particle":"","parse-names":false,"suffix":""},{"dropping-particle":"","family":"Ali-Eldin","given":"Ahmed","non-dropping-particle":"","parse-names":false,"suffix":""},{"dropping-particle":"","family":"Carlson","given":"Trevor E.","non-dropping-particle":"","parse-names":false,"suffix":""},{"dropping-particle":"","family":"Östberg","given":"Per Olov","non-dropping-particle":"","parse-names":false,"suffix":""},{"dropping-particle":"","family":"Elmroth","given":"Erik","non-dropping-particle":"","parse-names":false,"suffix":""}],"container-title":"Future Generation Computer Systems","id":"ITEM-1","issue":"November","issued":{"date-parts":[["2018"]]},"page":"114-128","title":"Power-performance tradeoffs in data center servers: DVFS, CPU pinning, horizontal, and vertical scaling","type":"article-journal","volume":"81"},"uris":["http://www.mendeley.com/documents/?uuid=ab4b2334-3d29-467c-a55e-9dc89ee419f4"]}],"mendeley":{"formattedCitation":"[4]","plainTextFormattedCitation":"[4]","previouslyFormattedCitation":"[4]"},"properties":{"noteIndex":0},"schema":"https://github.com/citation-style-language/schema/raw/master/csl-citation.json"}</w:instrText>
      </w:r>
      <w:r w:rsidR="00051ADA">
        <w:fldChar w:fldCharType="separate"/>
      </w:r>
      <w:r w:rsidR="00DB4EC7" w:rsidRPr="00DB4EC7">
        <w:rPr>
          <w:noProof/>
        </w:rPr>
        <w:t>[4]</w:t>
      </w:r>
      <w:r w:rsidR="00051ADA">
        <w:fldChar w:fldCharType="end"/>
      </w:r>
      <w:r>
        <w:t xml:space="preserve">. </w:t>
      </w:r>
    </w:p>
    <w:p w14:paraId="4F8EFC93" w14:textId="5103B133" w:rsidR="005D3D87" w:rsidRDefault="005D3D87" w:rsidP="005D3D87">
      <w:pPr>
        <w:pStyle w:val="v0"/>
      </w:pPr>
      <w:r>
        <w:t>Несмотря на это принципиальное различие</w:t>
      </w:r>
      <w:r w:rsidRPr="00372646">
        <w:t xml:space="preserve"> </w:t>
      </w:r>
      <w:r>
        <w:t xml:space="preserve">приведенных понятий, терминология горизонтального и вертикального масштабирования также довольно часто применяется в контексте производительности вычислительных кластеров (рис. </w:t>
      </w:r>
      <w:r>
        <w:fldChar w:fldCharType="begin"/>
      </w:r>
      <w:r>
        <w:instrText xml:space="preserve"> REF _Ref97308770 \h \</w:instrText>
      </w:r>
      <w:r w:rsidRPr="00372646">
        <w:instrText xml:space="preserve"># \0 </w:instrText>
      </w:r>
      <w:r>
        <w:instrText xml:space="preserve"> \* MERGEFORMAT </w:instrText>
      </w:r>
      <w:r>
        <w:fldChar w:fldCharType="separate"/>
      </w:r>
      <w:r w:rsidR="00D03801">
        <w:t>2</w:t>
      </w:r>
      <w:r>
        <w:fldChar w:fldCharType="end"/>
      </w:r>
      <w:r>
        <w:t>).</w:t>
      </w:r>
    </w:p>
    <w:p w14:paraId="3B7C8405" w14:textId="77777777" w:rsidR="005D3D87" w:rsidRDefault="005D3D87" w:rsidP="00446ED6">
      <w:pPr>
        <w:pStyle w:val="v7"/>
      </w:pPr>
      <w:r>
        <w:drawing>
          <wp:inline distT="0" distB="0" distL="0" distR="0" wp14:anchorId="2DDACD24" wp14:editId="3DFCA410">
            <wp:extent cx="5621572" cy="2700311"/>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горизонтальное_и_вертикальное_масштабирование_2.jpg"/>
                    <pic:cNvPicPr/>
                  </pic:nvPicPr>
                  <pic:blipFill rotWithShape="1">
                    <a:blip r:embed="rId16" cstate="print">
                      <a:extLst>
                        <a:ext uri="{28A0092B-C50C-407E-A947-70E740481C1C}">
                          <a14:useLocalDpi xmlns:a14="http://schemas.microsoft.com/office/drawing/2010/main" val="0"/>
                        </a:ext>
                      </a:extLst>
                    </a:blip>
                    <a:srcRect l="3676" t="10243" r="5086"/>
                    <a:stretch/>
                  </pic:blipFill>
                  <pic:spPr bwMode="auto">
                    <a:xfrm>
                      <a:off x="0" y="0"/>
                      <a:ext cx="5723266" cy="2749159"/>
                    </a:xfrm>
                    <a:prstGeom prst="rect">
                      <a:avLst/>
                    </a:prstGeom>
                    <a:ln>
                      <a:noFill/>
                    </a:ln>
                    <a:extLst>
                      <a:ext uri="{53640926-AAD7-44D8-BBD7-CCE9431645EC}">
                        <a14:shadowObscured xmlns:a14="http://schemas.microsoft.com/office/drawing/2010/main"/>
                      </a:ext>
                    </a:extLst>
                  </pic:spPr>
                </pic:pic>
              </a:graphicData>
            </a:graphic>
          </wp:inline>
        </w:drawing>
      </w:r>
    </w:p>
    <w:p w14:paraId="32E18DE2" w14:textId="2FAB9B9D" w:rsidR="005D3D87" w:rsidRDefault="005D3D87" w:rsidP="00446ED6">
      <w:pPr>
        <w:pStyle w:val="v5"/>
      </w:pPr>
      <w:bookmarkStart w:id="10" w:name="_Ref97308770"/>
      <w:r>
        <w:t xml:space="preserve">Рисунок </w:t>
      </w:r>
      <w:r>
        <w:fldChar w:fldCharType="begin"/>
      </w:r>
      <w:r w:rsidRPr="00A021BD">
        <w:instrText xml:space="preserve"> SEQ Рисунок \* ARABIC </w:instrText>
      </w:r>
      <w:r>
        <w:fldChar w:fldCharType="separate"/>
      </w:r>
      <w:r w:rsidR="00D03801">
        <w:rPr>
          <w:noProof/>
        </w:rPr>
        <w:t>2</w:t>
      </w:r>
      <w:r>
        <w:rPr>
          <w:noProof/>
        </w:rPr>
        <w:fldChar w:fldCharType="end"/>
      </w:r>
      <w:bookmarkEnd w:id="10"/>
      <w:r>
        <w:t xml:space="preserve"> – Вертикальное и горизонтальное масштабирование кластера</w:t>
      </w:r>
    </w:p>
    <w:p w14:paraId="120CD751" w14:textId="77777777" w:rsidR="005D3D87" w:rsidRDefault="005D3D87" w:rsidP="005D3D87">
      <w:pPr>
        <w:pStyle w:val="af9"/>
      </w:pPr>
      <w:r>
        <w:t xml:space="preserve">С интенсивным путем наращивания мощностей со временем все больше проблем. Такой вид масштабирования весьма удобен с точки зрения обслуживания и администрирования кластера. Он подразумевает замену компонентов уже сконфигурированной в кластере машины более мощными. В случае с памятью (как ПЗУ, так ОЗУ) проблем действительно не возникает. Узким местом при данном подходе является процессор. Здесь присутствуют как финансовые препятствия (рост стоимости не пропорционален </w:t>
      </w:r>
      <w:r>
        <w:lastRenderedPageBreak/>
        <w:t>производительности), так и технологические (существует потолок частоты и количества ядер процессора).</w:t>
      </w:r>
    </w:p>
    <w:p w14:paraId="11AD0B75" w14:textId="7EF48E76" w:rsidR="005D3D87" w:rsidRPr="00C93F52" w:rsidRDefault="005D3D87" w:rsidP="005D3D87">
      <w:pPr>
        <w:pStyle w:val="af9"/>
      </w:pPr>
      <w:r>
        <w:t xml:space="preserve">Финансовое препятствие возникает вследствие усложнения техпроцесса при производстве чипов с транзисторами крайне малых размеров. На данный момент один транзистор с нормой 22 нм стоит дороже, чем транзистор, выполненный на норме 28 нм, что является прямым противоречием для всеми известного закона Мура </w:t>
      </w:r>
      <w:r w:rsidR="00CD53F4">
        <w:fldChar w:fldCharType="begin" w:fldLock="1"/>
      </w:r>
      <w:r w:rsidR="00DB4EC7">
        <w:instrText>ADDIN CSL_CITATION {"citationItems":[{"id":"ITEM-1","itemData":{"URL":"https://habr.com/ru/post/453438","abstract":"Странные вещи творятся на процессорном рынке. Мировой лидер в лице фирмы Intel пятый год бьется в попытках перейти на 10 нм техпроцесс. Изначально заявляли о переходе на 10 нм в 2015-м году, потом в 2016-м, 2017-м… На дворе 2019-й, а 10-нм от Intel в серии так и нет. Ну как нет, есть отдельные опытные/инженерные образцы, но высокий выход годных — проблема. Реальный переход ожидается не раньше 2022 года уже. Собственно, это и стало причиной дефицита процессоров Intel на рынке. Для его преодоления компания расширяет производство модифицированных 14 нм процессоров (те же Lake только в профиль) и даже возвращается к 22 нм. Казалось бы, регресс налицо. А в это время корейский Samsung, тайваньский TSMC и примкнувший к ним AMD с платформой ZEN 2 рапортуют о вводе в серию аж 7 нм и вот-вот перейдут на 5 нм. Достали из пыльного шкафа «закон Мура» и объявили его живее всех живых. Скоро будет и 3 нм, и 2 нм, и даже 1 нм (sic!) — pourquoi pas?! Что же произошло? Неужто ушлые азиаты обошли клятых пендосов в ключевой отрасли? Можно открывать шампанское?","accessed":{"date-parts":[["2022","3","11"]]},"container-title":"Habr","id":"ITEM-1","issued":{"date-parts":[["2019"]]},"title":"Технологии микроэлектроники на пальцах : «закона Мура», маркетинговые ходы и почему нанометры нынче не те. Часть 1","type":"webpage"},"uris":["http://www.mendeley.com/documents/?uuid=35e94477-1778-45a8-9263-b4b5e0eaf3ee"]},{"id":"ITEM-2","itemData":{"URL":"https://habr.com/ru/post/456298","abstract":"В первой части мы рассмотрели вкратце физику кремния, технологии микроэлектроники и технологические ограничения. Теперь поговорим о физических ограничениях и физических эффектов, которые влияют на размеры элементов в транзисторе. Их много, поэтому пройдемся по основным. Здесь придется уже влезть в физику, иначе ника","accessed":{"date-parts":[["2022","3","13"]]},"container-title":"Habr","id":"ITEM-2","issued":{"date-parts":[["2019"]]},"title":"Технологии микроэлектроники на пальцах : «закона Мура», маркетинговые ходы и почему нанометры нынче не те. Часть 2","type":"webpage"},"uris":["http://www.mendeley.com/documents/?uuid=19841d20-b58a-4247-ad68-0d84ea099e27"]},{"id":"ITEM-3","itemData":{"URL":"https://habr.com/ru/post/456306","abstract":"В третьей части автор оригинальной статьи рассуждает о Зеленограде, памяти и смысле миниатюризации на пальцах.","accessed":{"date-parts":[["2022","3","13"]]},"container-title":"Habr","id":"ITEM-3","issued":{"date-parts":[["2019"]]},"title":"Технологии микроэлектроники на пальцах : «закона Мура», маркетинговые ходы и почему нанометры нынче не те. Часть 3","type":"webpage"},"uris":["http://www.mendeley.com/documents/?uuid=cbf50915-9e2f-4f53-ba9f-90920db26e99"]}],"mendeley":{"formattedCitation":"[5–7]","plainTextFormattedCitation":"[5–7]","previouslyFormattedCitation":"[5–7]"},"properties":{"noteIndex":0},"schema":"https://github.com/citation-style-language/schema/raw/master/csl-citation.json"}</w:instrText>
      </w:r>
      <w:r w:rsidR="00CD53F4">
        <w:fldChar w:fldCharType="separate"/>
      </w:r>
      <w:r w:rsidR="00DB4EC7" w:rsidRPr="00DB4EC7">
        <w:rPr>
          <w:noProof/>
        </w:rPr>
        <w:t>[5–7]</w:t>
      </w:r>
      <w:r w:rsidR="00CD53F4">
        <w:fldChar w:fldCharType="end"/>
      </w:r>
      <w:r>
        <w:t>.</w:t>
      </w:r>
    </w:p>
    <w:p w14:paraId="369D307E" w14:textId="77777777" w:rsidR="005D3D87" w:rsidRDefault="005D3D87" w:rsidP="005D3D87">
      <w:pPr>
        <w:pStyle w:val="af9"/>
      </w:pPr>
      <w:r>
        <w:t>Технологическое препятствие представляет собой совокупность факторов физического характера. Тут можно выделить проблемы литографии, туннельного эффекта, возможности пробоя.</w:t>
      </w:r>
      <w:r w:rsidRPr="00392E2B">
        <w:t xml:space="preserve"> </w:t>
      </w:r>
      <w:r>
        <w:t>Даже если бы эти проблемы были решены, то в конце концов возникла бы проблема более фундаментального характера — не представляется возможным сделать транзистор размером с пару атомов.</w:t>
      </w:r>
    </w:p>
    <w:p w14:paraId="475A12F6" w14:textId="77777777" w:rsidR="005D3D87" w:rsidRPr="00AD614C" w:rsidRDefault="005D3D87" w:rsidP="005D3D87">
      <w:pPr>
        <w:pStyle w:val="af9"/>
      </w:pPr>
      <w:r>
        <w:t>Добавление нового узла не является простым процессом. Возможность такого хода должна быть предусмотрена как работающим на кластере программным обеспечением, так и архитектурой самого кластера.</w:t>
      </w:r>
      <w:r w:rsidRPr="00435E3D">
        <w:t xml:space="preserve"> </w:t>
      </w:r>
      <w:r>
        <w:t>Для горизонтальной масштабируемости кластера должны решаться следующие задачи:</w:t>
      </w:r>
    </w:p>
    <w:p w14:paraId="65964241" w14:textId="77777777" w:rsidR="005D3D87" w:rsidRDefault="005D3D87" w:rsidP="005D3D87">
      <w:pPr>
        <w:pStyle w:val="aff"/>
        <w:numPr>
          <w:ilvl w:val="0"/>
          <w:numId w:val="15"/>
        </w:numPr>
        <w:ind w:firstLine="709"/>
      </w:pPr>
      <w:r>
        <w:t>распределение (балансировка) нагрузки;</w:t>
      </w:r>
    </w:p>
    <w:p w14:paraId="50789E1D" w14:textId="77777777" w:rsidR="005D3D87" w:rsidRDefault="005D3D87" w:rsidP="005D3D87">
      <w:pPr>
        <w:pStyle w:val="aff"/>
        <w:numPr>
          <w:ilvl w:val="0"/>
          <w:numId w:val="15"/>
        </w:numPr>
        <w:ind w:firstLine="709"/>
      </w:pPr>
      <w:r>
        <w:t>обеспечение отказоустойчивости и доступности;</w:t>
      </w:r>
    </w:p>
    <w:p w14:paraId="3E56AAF5" w14:textId="77777777" w:rsidR="005D3D87" w:rsidRDefault="005D3D87" w:rsidP="005D3D87">
      <w:pPr>
        <w:pStyle w:val="aff"/>
        <w:numPr>
          <w:ilvl w:val="0"/>
          <w:numId w:val="15"/>
        </w:numPr>
        <w:ind w:firstLine="709"/>
      </w:pPr>
      <w:r>
        <w:t>обеспечение возможности репликации и шардирования данных;</w:t>
      </w:r>
    </w:p>
    <w:p w14:paraId="1DE94C7A" w14:textId="56F51052" w:rsidR="005D3D87" w:rsidRDefault="005D3D87" w:rsidP="005D3D87">
      <w:pPr>
        <w:pStyle w:val="af9"/>
      </w:pPr>
      <w:r>
        <w:t xml:space="preserve">Для распределения вычислительной нагрузки используются балансировщики сетевого трафика на различных уровнях (прикладном, транспортном или сетевом), а также брокеры сообщений (например, </w:t>
      </w:r>
      <w:r>
        <w:rPr>
          <w:lang w:val="en-US"/>
        </w:rPr>
        <w:t>Apache</w:t>
      </w:r>
      <w:r w:rsidRPr="00D24597">
        <w:t xml:space="preserve"> </w:t>
      </w:r>
      <w:r>
        <w:rPr>
          <w:lang w:val="en-US"/>
        </w:rPr>
        <w:t>Kafka</w:t>
      </w:r>
      <w:r w:rsidRPr="00D24597">
        <w:t xml:space="preserve"> </w:t>
      </w:r>
      <w:r>
        <w:t>или</w:t>
      </w:r>
      <w:r w:rsidRPr="00D24597">
        <w:t xml:space="preserve"> </w:t>
      </w:r>
      <w:r>
        <w:rPr>
          <w:lang w:val="en-US"/>
        </w:rPr>
        <w:t>RabbitMQ</w:t>
      </w:r>
      <w:r>
        <w:t>)</w:t>
      </w:r>
      <w:r w:rsidR="00D14F20">
        <w:t xml:space="preserve"> </w:t>
      </w:r>
      <w:r w:rsidR="00D14F20">
        <w:fldChar w:fldCharType="begin" w:fldLock="1"/>
      </w:r>
      <w:r w:rsidR="00DB4EC7">
        <w:instrText>ADDIN CSL_CITATION {"citationItems":[{"id":"ITEM-1","itemData":{"DOI":"10.46548/21vek-2021-1053-0005","abstract":"В настоящее время большое развитие получила идея микросервисной архитектуры. В статье обсуждаются вопросы организации обмена сообщениями между сервисами в микросервисной экосистеме при помощи брокера сообщений Apache Kafka и распределенного хранилища Apache Zookeeper. В контексте микросервисов, сервис - это не какой-то класс или функция, а изолированное приложение, которое отвечает на запросы. Оно способно также отправлять запросы, иметь свою собственную базу данных и необходимый набор библиотек и фреймворков. Сервис не должен быть зависим от конкретного языка программирования, он должен предоставлять интерфейс для обращения к нему, это и есть изолированность, то есть для каждого сервиса можно подобрать тот стек технологий, который подходит для решения задач данного сервиса. Принято создавать сервисы максимально компактными (отсюда и название – «микросервис»), которые решают конкретные бизнес-задачи. В статье рассматривается реализация простого приложения, написанного на языках Java c использованием фреймворка Spring Boot и Golang вместе с пакетом kafka-go. Данные стек технологий сегодня самый популярный в контексте высоконагруженных и распределенных систем, как вместе, так и по отдельности. Так же показывается независимость приложения от конкретного языка программирования. Демонстрируются идеи построения масштабируемых приложений на абстракциях и подходах. Исследование показало полезность и популярность брокеров сообщений и самой идеи обмена сообщениями между сервисами посредством рассмотренного подхода.","author":[{"dropping-particle":"","family":"Тамбовцев, А Ю Смольянов","given":"А Г","non-dropping-particle":"","parse-names":false,"suffix":""}],"container-title":"XXI ВЕК: ИТОГИ ПРОШЛОГО И ПРОБЛЕМЫ НАСТОЯЩЕГО ПЛЮС","id":"ITEM-1","issue":"53","issued":{"date-parts":[["2021"]]},"page":"31-34","title":"О практических аспектах создания приложений микросервисной архитектуры совместно с распределённым программным брокером сообщений Apache Kafka","type":"article-journal","volume":"1"},"uris":["http://www.mendeley.com/documents/?uuid=08f9223f-20df-4e53-8915-4fa78b3652f9"]}],"mendeley":{"formattedCitation":"[8]","plainTextFormattedCitation":"[8]","previouslyFormattedCitation":"[8]"},"properties":{"noteIndex":0},"schema":"https://github.com/citation-style-language/schema/raw/master/csl-citation.json"}</w:instrText>
      </w:r>
      <w:r w:rsidR="00D14F20">
        <w:fldChar w:fldCharType="separate"/>
      </w:r>
      <w:r w:rsidR="00DB4EC7" w:rsidRPr="00DB4EC7">
        <w:rPr>
          <w:noProof/>
        </w:rPr>
        <w:t>[8]</w:t>
      </w:r>
      <w:r w:rsidR="00D14F20">
        <w:fldChar w:fldCharType="end"/>
      </w:r>
      <w:r>
        <w:t>.</w:t>
      </w:r>
      <w:r w:rsidRPr="00D24597">
        <w:t xml:space="preserve"> </w:t>
      </w:r>
      <w:r>
        <w:t xml:space="preserve">В совокупности брокеры сообщений и балансировщики трафика позволяют равномерно распределять нагрузку на узлы вычислительной системы независимо от количества этих узлов (рис. </w:t>
      </w:r>
      <w:r>
        <w:fldChar w:fldCharType="begin"/>
      </w:r>
      <w:r>
        <w:instrText xml:space="preserve"> REF _Ref96273876 \h \</w:instrText>
      </w:r>
      <w:r w:rsidRPr="009F5F64">
        <w:instrText xml:space="preserve"># \0 </w:instrText>
      </w:r>
      <w:r>
        <w:fldChar w:fldCharType="separate"/>
      </w:r>
      <w:r w:rsidR="00D03801">
        <w:t>3</w:t>
      </w:r>
      <w:r>
        <w:fldChar w:fldCharType="end"/>
      </w:r>
      <w:r>
        <w:t>).</w:t>
      </w:r>
    </w:p>
    <w:p w14:paraId="1A27A523" w14:textId="77777777" w:rsidR="005D3D87" w:rsidRDefault="005D3D87" w:rsidP="005D3D87">
      <w:pPr>
        <w:pStyle w:val="aff3"/>
      </w:pPr>
      <w:r>
        <w:lastRenderedPageBreak/>
        <w:drawing>
          <wp:inline distT="0" distB="0" distL="0" distR="0" wp14:anchorId="202EC651" wp14:editId="3D7AD65C">
            <wp:extent cx="5956864" cy="217070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балансировщик_брокер.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07235" cy="2189061"/>
                    </a:xfrm>
                    <a:prstGeom prst="rect">
                      <a:avLst/>
                    </a:prstGeom>
                  </pic:spPr>
                </pic:pic>
              </a:graphicData>
            </a:graphic>
          </wp:inline>
        </w:drawing>
      </w:r>
    </w:p>
    <w:p w14:paraId="7DF6E7C2" w14:textId="1554CC0D" w:rsidR="005D3D87" w:rsidRPr="00F742B4" w:rsidRDefault="005D3D87" w:rsidP="005D3D87">
      <w:pPr>
        <w:pStyle w:val="af9"/>
      </w:pPr>
      <w:bookmarkStart w:id="11" w:name="_Ref96273876"/>
      <w:r>
        <w:t xml:space="preserve">Рисунок </w:t>
      </w:r>
      <w:r>
        <w:rPr>
          <w:noProof/>
        </w:rPr>
        <w:fldChar w:fldCharType="begin"/>
      </w:r>
      <w:r>
        <w:rPr>
          <w:noProof/>
        </w:rPr>
        <w:instrText xml:space="preserve"> SEQ Рисунок \* ARABIC </w:instrText>
      </w:r>
      <w:r>
        <w:rPr>
          <w:noProof/>
        </w:rPr>
        <w:fldChar w:fldCharType="separate"/>
      </w:r>
      <w:r w:rsidR="00D03801">
        <w:rPr>
          <w:noProof/>
        </w:rPr>
        <w:t>3</w:t>
      </w:r>
      <w:r>
        <w:rPr>
          <w:noProof/>
        </w:rPr>
        <w:fldChar w:fldCharType="end"/>
      </w:r>
      <w:bookmarkEnd w:id="11"/>
      <w:r>
        <w:t xml:space="preserve"> – Комбинирование балансировщика и брокера сообщений</w:t>
      </w:r>
    </w:p>
    <w:p w14:paraId="0425F896" w14:textId="77777777" w:rsidR="005D3D87" w:rsidRPr="000865E7" w:rsidRDefault="005D3D87" w:rsidP="005D3D87">
      <w:pPr>
        <w:pStyle w:val="af9"/>
      </w:pPr>
      <w:r>
        <w:t xml:space="preserve">Для обеспечения доступности и отказоустойчивости на программном уровне обычно применяются системы оркестрации (например, </w:t>
      </w:r>
      <w:r>
        <w:rPr>
          <w:lang w:val="en-US"/>
        </w:rPr>
        <w:t>Kubernetes</w:t>
      </w:r>
      <w:r>
        <w:t xml:space="preserve">). При таком подходе отдельные компоненты информационной системы, работающие на кластере, можно рассматривать как программные </w:t>
      </w:r>
      <w:r>
        <w:rPr>
          <w:lang w:val="en-US"/>
        </w:rPr>
        <w:t>master</w:t>
      </w:r>
      <w:r w:rsidRPr="0070555D">
        <w:t>-</w:t>
      </w:r>
      <w:r>
        <w:rPr>
          <w:lang w:val="en-US"/>
        </w:rPr>
        <w:t>slave</w:t>
      </w:r>
      <w:r w:rsidRPr="0070555D">
        <w:t xml:space="preserve"> </w:t>
      </w:r>
      <w:r>
        <w:t xml:space="preserve">и </w:t>
      </w:r>
      <w:r>
        <w:rPr>
          <w:lang w:val="en-US"/>
        </w:rPr>
        <w:t>multimaster</w:t>
      </w:r>
      <w:r w:rsidRPr="0070555D">
        <w:t xml:space="preserve"> решения со встроенным</w:t>
      </w:r>
      <w:r>
        <w:t>и механизмами отказоустойчивости.</w:t>
      </w:r>
    </w:p>
    <w:p w14:paraId="3FBE56C1" w14:textId="01AE820D" w:rsidR="005D3D87" w:rsidRDefault="005D3D87" w:rsidP="005D3D87">
      <w:pPr>
        <w:pStyle w:val="af9"/>
      </w:pPr>
      <w:r>
        <w:t xml:space="preserve">Для распределенных вычислений и хранения данных на кластерах используются целые технологические стеки, например, </w:t>
      </w:r>
      <w:r>
        <w:rPr>
          <w:lang w:val="en-US"/>
        </w:rPr>
        <w:t>Hadoop</w:t>
      </w:r>
      <w:r w:rsidRPr="00050D38">
        <w:t xml:space="preserve"> (</w:t>
      </w:r>
      <w:r>
        <w:t xml:space="preserve">рис. </w:t>
      </w:r>
      <w:r>
        <w:fldChar w:fldCharType="begin"/>
      </w:r>
      <w:r>
        <w:instrText xml:space="preserve"> REF _Ref96273898 \h </w:instrText>
      </w:r>
      <w:r w:rsidRPr="003A6BB6">
        <w:instrText xml:space="preserve">\# \0 </w:instrText>
      </w:r>
      <w:r>
        <w:fldChar w:fldCharType="separate"/>
      </w:r>
      <w:r w:rsidR="00D03801">
        <w:t>4</w:t>
      </w:r>
      <w:r>
        <w:fldChar w:fldCharType="end"/>
      </w:r>
      <w:r w:rsidRPr="00050D38">
        <w:t>).</w:t>
      </w:r>
    </w:p>
    <w:p w14:paraId="0412EFCD" w14:textId="77777777" w:rsidR="005D3D87" w:rsidRDefault="005D3D87" w:rsidP="005D3D87">
      <w:pPr>
        <w:pStyle w:val="aff3"/>
      </w:pPr>
      <w:r>
        <w:drawing>
          <wp:inline distT="0" distB="0" distL="0" distR="0" wp14:anchorId="2C7E6575" wp14:editId="080711C6">
            <wp:extent cx="5957621" cy="2830664"/>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doop.JPG"/>
                    <pic:cNvPicPr/>
                  </pic:nvPicPr>
                  <pic:blipFill>
                    <a:blip r:embed="rId18">
                      <a:extLst>
                        <a:ext uri="{28A0092B-C50C-407E-A947-70E740481C1C}">
                          <a14:useLocalDpi xmlns:a14="http://schemas.microsoft.com/office/drawing/2010/main" val="0"/>
                        </a:ext>
                      </a:extLst>
                    </a:blip>
                    <a:stretch>
                      <a:fillRect/>
                    </a:stretch>
                  </pic:blipFill>
                  <pic:spPr>
                    <a:xfrm>
                      <a:off x="0" y="0"/>
                      <a:ext cx="6074218" cy="2886063"/>
                    </a:xfrm>
                    <a:prstGeom prst="rect">
                      <a:avLst/>
                    </a:prstGeom>
                  </pic:spPr>
                </pic:pic>
              </a:graphicData>
            </a:graphic>
          </wp:inline>
        </w:drawing>
      </w:r>
    </w:p>
    <w:p w14:paraId="65863C19" w14:textId="47EB8F86" w:rsidR="005D3D87" w:rsidRPr="006662C1" w:rsidRDefault="005D3D87" w:rsidP="005D3D87">
      <w:pPr>
        <w:pStyle w:val="aff1"/>
      </w:pPr>
      <w:bookmarkStart w:id="12" w:name="_Ref96273898"/>
      <w:r>
        <w:t xml:space="preserve">Рисунок </w:t>
      </w:r>
      <w:r>
        <w:rPr>
          <w:noProof/>
        </w:rPr>
        <w:fldChar w:fldCharType="begin"/>
      </w:r>
      <w:r w:rsidRPr="00125C1C">
        <w:rPr>
          <w:noProof/>
        </w:rPr>
        <w:instrText xml:space="preserve"> SEQ Рисунок \* ARABIC </w:instrText>
      </w:r>
      <w:r>
        <w:rPr>
          <w:noProof/>
        </w:rPr>
        <w:fldChar w:fldCharType="separate"/>
      </w:r>
      <w:r w:rsidR="00D03801">
        <w:rPr>
          <w:noProof/>
        </w:rPr>
        <w:t>4</w:t>
      </w:r>
      <w:r>
        <w:rPr>
          <w:noProof/>
        </w:rPr>
        <w:fldChar w:fldCharType="end"/>
      </w:r>
      <w:bookmarkEnd w:id="12"/>
      <w:r w:rsidRPr="006662C1">
        <w:t xml:space="preserve"> – </w:t>
      </w:r>
      <w:r>
        <w:t xml:space="preserve">Технологический стек </w:t>
      </w:r>
      <w:r>
        <w:rPr>
          <w:lang w:val="en-US"/>
        </w:rPr>
        <w:t>Hadoop</w:t>
      </w:r>
      <w:r w:rsidRPr="006662C1">
        <w:t>.</w:t>
      </w:r>
    </w:p>
    <w:p w14:paraId="69BC86DD" w14:textId="77777777" w:rsidR="005D3D87" w:rsidRPr="006662C1" w:rsidRDefault="005D3D87" w:rsidP="005D3D87">
      <w:pPr>
        <w:pStyle w:val="af9"/>
      </w:pPr>
      <w:r>
        <w:t xml:space="preserve">Совокупность программных компонентов </w:t>
      </w:r>
      <w:r>
        <w:rPr>
          <w:lang w:val="en-US"/>
        </w:rPr>
        <w:t>Hadoop</w:t>
      </w:r>
      <w:r>
        <w:t xml:space="preserve"> вместе с технологиями виртуализации и контейнеризации даёт возможность ещё сильнее абстрагироваться от физической конфигурации вычислительного кластера.</w:t>
      </w:r>
    </w:p>
    <w:p w14:paraId="008EA8D3" w14:textId="77777777" w:rsidR="005D3D87" w:rsidRDefault="005D3D87" w:rsidP="005D3D87">
      <w:pPr>
        <w:pStyle w:val="af9"/>
      </w:pPr>
      <w:r>
        <w:lastRenderedPageBreak/>
        <w:t xml:space="preserve">Экстенсивный путь развития вычислительных кластеров весьма перспективен. </w:t>
      </w:r>
    </w:p>
    <w:p w14:paraId="7BEF66A3" w14:textId="77777777" w:rsidR="005D3D87" w:rsidRDefault="005D3D87" w:rsidP="005D3D87">
      <w:pPr>
        <w:pStyle w:val="af9"/>
      </w:pPr>
      <w:r>
        <w:t xml:space="preserve">Одним из факторов является то, что потенциал интенсивного наращивания мощностей ограничен, а рост стоимости непропорционален. </w:t>
      </w:r>
    </w:p>
    <w:p w14:paraId="63EAE56C" w14:textId="2A418011" w:rsidR="004B4E3D" w:rsidRDefault="005D3D87" w:rsidP="005D3D87">
      <w:pPr>
        <w:pStyle w:val="v0"/>
      </w:pPr>
      <w:r>
        <w:t>Вторым основным фактором можно выделить наличие и дальнейшее развитие информационных технологий, позволяющих эффективнее эксплуатировать гетерогенные вычислительные кластеры с большим количеством узлов.</w:t>
      </w:r>
    </w:p>
    <w:p w14:paraId="58FDF0F1" w14:textId="0EA4A15A" w:rsidR="00F13D52" w:rsidRDefault="007C03A9" w:rsidP="008126A8">
      <w:pPr>
        <w:pStyle w:val="2"/>
      </w:pPr>
      <w:bookmarkStart w:id="13" w:name="_Toc98103052"/>
      <w:r>
        <w:t>Задача распределения нагрузки в кластере и методы её решения</w:t>
      </w:r>
      <w:bookmarkEnd w:id="13"/>
    </w:p>
    <w:p w14:paraId="6EE8BC4B" w14:textId="77777777" w:rsidR="007C03A9" w:rsidRDefault="007C03A9" w:rsidP="007C03A9">
      <w:pPr>
        <w:pStyle w:val="af9"/>
      </w:pPr>
      <w:r>
        <w:t xml:space="preserve">Балансировка нагрузки </w:t>
      </w:r>
      <w:r w:rsidRPr="00D70850">
        <w:t>осуществляется при помощи целог</w:t>
      </w:r>
      <w:r>
        <w:t>о комплекса подходов и методов</w:t>
      </w:r>
      <w:r w:rsidRPr="00D70850">
        <w:t>, соответствующим следующим уровням модели OSI:</w:t>
      </w:r>
    </w:p>
    <w:p w14:paraId="718C86E6" w14:textId="77777777" w:rsidR="007C03A9" w:rsidRDefault="007C03A9" w:rsidP="007C03A9">
      <w:pPr>
        <w:pStyle w:val="aff"/>
        <w:numPr>
          <w:ilvl w:val="0"/>
          <w:numId w:val="15"/>
        </w:numPr>
        <w:ind w:firstLine="709"/>
      </w:pPr>
      <w:r>
        <w:t>сетевой;</w:t>
      </w:r>
    </w:p>
    <w:p w14:paraId="372016EC" w14:textId="77777777" w:rsidR="007C03A9" w:rsidRDefault="007C03A9" w:rsidP="007C03A9">
      <w:pPr>
        <w:pStyle w:val="aff"/>
        <w:numPr>
          <w:ilvl w:val="0"/>
          <w:numId w:val="15"/>
        </w:numPr>
        <w:ind w:firstLine="709"/>
      </w:pPr>
      <w:r>
        <w:t>транспортный;</w:t>
      </w:r>
    </w:p>
    <w:p w14:paraId="651C2ED4" w14:textId="77777777" w:rsidR="007C03A9" w:rsidRDefault="007C03A9" w:rsidP="007C03A9">
      <w:pPr>
        <w:pStyle w:val="aff"/>
        <w:numPr>
          <w:ilvl w:val="0"/>
          <w:numId w:val="15"/>
        </w:numPr>
        <w:ind w:firstLine="709"/>
      </w:pPr>
      <w:r>
        <w:t>прикладной.</w:t>
      </w:r>
    </w:p>
    <w:p w14:paraId="053D65B8" w14:textId="77777777" w:rsidR="007C03A9" w:rsidRDefault="007C03A9" w:rsidP="007C03A9">
      <w:pPr>
        <w:pStyle w:val="af9"/>
      </w:pPr>
      <w:r>
        <w:t xml:space="preserve">В случае балансировки на сетевом уровне предполагается, что задача распределения нагрузки осуществляются посредством </w:t>
      </w:r>
      <w:r>
        <w:rPr>
          <w:lang w:val="en-US"/>
        </w:rPr>
        <w:t>IP</w:t>
      </w:r>
      <w:r>
        <w:t xml:space="preserve">-адресов. Подразумевается, что за один конкретный </w:t>
      </w:r>
      <w:r>
        <w:rPr>
          <w:lang w:val="en-US"/>
        </w:rPr>
        <w:t>IP</w:t>
      </w:r>
      <w:r>
        <w:t>-адрес отвечает сразу несколько физических машин. Данный вид балансировки может осуществляться с помощью следующих методов:</w:t>
      </w:r>
    </w:p>
    <w:p w14:paraId="1F73EA22" w14:textId="77777777" w:rsidR="007C03A9" w:rsidRDefault="007C03A9" w:rsidP="007C03A9">
      <w:pPr>
        <w:pStyle w:val="aff"/>
        <w:numPr>
          <w:ilvl w:val="0"/>
          <w:numId w:val="15"/>
        </w:numPr>
        <w:ind w:firstLine="709"/>
      </w:pPr>
      <w:r>
        <w:t>DNS-балансировка;</w:t>
      </w:r>
    </w:p>
    <w:p w14:paraId="3CE9ED39" w14:textId="77777777" w:rsidR="007C03A9" w:rsidRDefault="007C03A9" w:rsidP="007C03A9">
      <w:pPr>
        <w:pStyle w:val="aff"/>
        <w:numPr>
          <w:ilvl w:val="0"/>
          <w:numId w:val="15"/>
        </w:numPr>
        <w:ind w:firstLine="709"/>
      </w:pPr>
      <w:r>
        <w:rPr>
          <w:lang w:val="en-US"/>
        </w:rPr>
        <w:t>NLB</w:t>
      </w:r>
      <w:r>
        <w:t>-балансировка;</w:t>
      </w:r>
    </w:p>
    <w:p w14:paraId="753E797F" w14:textId="77777777" w:rsidR="007C03A9" w:rsidRDefault="007C03A9" w:rsidP="007C03A9">
      <w:pPr>
        <w:pStyle w:val="aff"/>
        <w:numPr>
          <w:ilvl w:val="0"/>
          <w:numId w:val="15"/>
        </w:numPr>
        <w:ind w:firstLine="709"/>
      </w:pPr>
      <w:r>
        <w:t>балансировка с помощью дополнительных маршрутизаторов;</w:t>
      </w:r>
    </w:p>
    <w:p w14:paraId="78C7FC83" w14:textId="77777777" w:rsidR="007C03A9" w:rsidRDefault="007C03A9" w:rsidP="007C03A9">
      <w:pPr>
        <w:pStyle w:val="aff"/>
        <w:numPr>
          <w:ilvl w:val="0"/>
          <w:numId w:val="15"/>
        </w:numPr>
        <w:ind w:firstLine="709"/>
      </w:pPr>
      <w:r>
        <w:t>балансировка по территориальному признаку.</w:t>
      </w:r>
    </w:p>
    <w:p w14:paraId="2B2F25B4" w14:textId="77777777" w:rsidR="007C03A9" w:rsidRDefault="007C03A9" w:rsidP="007C03A9">
      <w:pPr>
        <w:pStyle w:val="af9"/>
      </w:pPr>
      <w:r>
        <w:t>При балансировке на транспортном уровне распределение нагрузки осуществляется через так-называемые прокси-серверы. В отличии от сетевого уровня, где идет простое перенаправление запроса, в случае балансировки на транспортном уровне прокси-сервер выступает в качестве посредника и может добавлять в запрос дополнительные заголовки.</w:t>
      </w:r>
    </w:p>
    <w:p w14:paraId="01F65B2C" w14:textId="55762A19" w:rsidR="007C03A9" w:rsidRDefault="007C03A9" w:rsidP="007C03A9">
      <w:pPr>
        <w:pStyle w:val="v0"/>
      </w:pPr>
      <w:r>
        <w:lastRenderedPageBreak/>
        <w:t xml:space="preserve">В случае, если балансировка нагрузки осуществляется на прикладном уровне, сервера-посредники, распределяющие нагрузку, работают как «умные прокси-серверы». Балансировщики нагрузки прикладного уровня анализируют содержимое клиентских запросов и перенаправляют их на различные серверы системы в зависимости от целевого контента и типа операций с ним. Наиболее популярные примеры решений для балансировки нагрузки на прикладном уровне – это </w:t>
      </w:r>
      <w:r>
        <w:rPr>
          <w:lang w:val="en-US"/>
        </w:rPr>
        <w:t>Nginx</w:t>
      </w:r>
      <w:r>
        <w:t xml:space="preserve"> и </w:t>
      </w:r>
      <w:r>
        <w:rPr>
          <w:lang w:val="en-US"/>
        </w:rPr>
        <w:t>PGpool</w:t>
      </w:r>
      <w:r>
        <w:t xml:space="preserve"> </w:t>
      </w:r>
      <w:r>
        <w:fldChar w:fldCharType="begin" w:fldLock="1"/>
      </w:r>
      <w:r w:rsidR="00E01DD9">
        <w:instrText>ADDIN CSL_CITATION {"citationItems":[{"id":"ITEM-1","itemData":{"URL":"https://habr.com/ru/company/selectel/blog/250201","accessed":{"date-parts":[["2022","2","18"]]},"author":[{"dropping-particle":"","family":"Емельянов","given":"Андрей","non-dropping-particle":"","parse-names":false,"suffix":""}],"container-title":"Habr","id":"ITEM-1","issued":{"date-parts":[["2015"]]},"title":"Балансировка нагрузки: основные алгоритмы и методы","type":"webpage"},"uris":["http://www.mendeley.com/documents/?uuid=4f6ad83c-5737-4102-a5d1-5c0dbe5794e5"]}],"mendeley":{"formattedCitation":"[2]","plainTextFormattedCitation":"[2]","previouslyFormattedCitation":"[2]"},"properties":{"noteIndex":0},"schema":"https://github.com/citation-style-language/schema/raw/master/csl-citation.json"}</w:instrText>
      </w:r>
      <w:r>
        <w:fldChar w:fldCharType="separate"/>
      </w:r>
      <w:r w:rsidR="00DB4EC7" w:rsidRPr="00DB4EC7">
        <w:rPr>
          <w:noProof/>
        </w:rPr>
        <w:t>[2]</w:t>
      </w:r>
      <w:r>
        <w:fldChar w:fldCharType="end"/>
      </w:r>
      <w:r w:rsidRPr="00927F1F">
        <w:t xml:space="preserve">. </w:t>
      </w:r>
      <w:r>
        <w:t>Первый используется в составе веб-систем, где необходимо распределять запросы между различными сервисами, а второй в системах баз данных.</w:t>
      </w:r>
    </w:p>
    <w:p w14:paraId="50F3AA8A" w14:textId="77777777" w:rsidR="00B96F1D" w:rsidRDefault="00B96F1D" w:rsidP="00B96F1D">
      <w:pPr>
        <w:pStyle w:val="af9"/>
      </w:pPr>
      <w:r w:rsidRPr="00927F1F">
        <w:t xml:space="preserve">Существует много различных алгоритмов и методов балансировки нагрузки. Выбирая конкретный алгоритм, нужно исходить, во-первых, из специфики конкретного проекта, а во-вторых </w:t>
      </w:r>
      <w:r>
        <w:t>— из целей, которые необходимо</w:t>
      </w:r>
      <w:r w:rsidRPr="00927F1F">
        <w:t xml:space="preserve"> достичь.</w:t>
      </w:r>
    </w:p>
    <w:p w14:paraId="2EE24003" w14:textId="77777777" w:rsidR="00B96F1D" w:rsidRDefault="00B96F1D" w:rsidP="00B96F1D">
      <w:pPr>
        <w:pStyle w:val="af9"/>
      </w:pPr>
      <w:r>
        <w:t>Из числа целей, которые необходимо достичь в рамках решения задачи балансировка, можно выделить следующие:</w:t>
      </w:r>
    </w:p>
    <w:p w14:paraId="38BE6F55" w14:textId="77777777" w:rsidR="00B96F1D" w:rsidRDefault="00B96F1D" w:rsidP="00B96F1D">
      <w:pPr>
        <w:pStyle w:val="aff"/>
        <w:numPr>
          <w:ilvl w:val="0"/>
          <w:numId w:val="15"/>
        </w:numPr>
        <w:ind w:firstLine="709"/>
      </w:pPr>
      <w:r>
        <w:t>справедливость: гарантируется, что однотипные запросы равноправны и обрабатываются с одинаковой степенью приоритета;</w:t>
      </w:r>
    </w:p>
    <w:p w14:paraId="7CC1EB37" w14:textId="77777777" w:rsidR="00B96F1D" w:rsidRDefault="00B96F1D" w:rsidP="00B96F1D">
      <w:pPr>
        <w:pStyle w:val="aff"/>
        <w:numPr>
          <w:ilvl w:val="0"/>
          <w:numId w:val="15"/>
        </w:numPr>
        <w:ind w:firstLine="709"/>
      </w:pPr>
      <w:r>
        <w:t>эффективность (равномерность): не допускается ситуации, когда один сервера загружен на 100%, а другой простаивает;</w:t>
      </w:r>
    </w:p>
    <w:p w14:paraId="366986EE" w14:textId="77777777" w:rsidR="00B96F1D" w:rsidRDefault="00B96F1D" w:rsidP="00B96F1D">
      <w:pPr>
        <w:pStyle w:val="aff"/>
        <w:numPr>
          <w:ilvl w:val="0"/>
          <w:numId w:val="15"/>
        </w:numPr>
        <w:ind w:firstLine="709"/>
      </w:pPr>
      <w:r>
        <w:t>минимальное время выполнения: обеспечивается минимально возможный интервал между начало и окончанием обработки запроса;</w:t>
      </w:r>
    </w:p>
    <w:p w14:paraId="096A2C4F" w14:textId="77777777" w:rsidR="00B96F1D" w:rsidRDefault="00B96F1D" w:rsidP="00B96F1D">
      <w:pPr>
        <w:pStyle w:val="aff"/>
        <w:numPr>
          <w:ilvl w:val="0"/>
          <w:numId w:val="15"/>
        </w:numPr>
        <w:ind w:firstLine="709"/>
      </w:pPr>
      <w:r>
        <w:t>минимальное время отклика: обеспечивается минимальный временной интервал между запросом и откликом пользователю.</w:t>
      </w:r>
    </w:p>
    <w:p w14:paraId="49328FFE" w14:textId="77777777" w:rsidR="00B96F1D" w:rsidRDefault="00B96F1D" w:rsidP="00B96F1D">
      <w:pPr>
        <w:pStyle w:val="aff"/>
        <w:numPr>
          <w:ilvl w:val="0"/>
          <w:numId w:val="15"/>
        </w:numPr>
        <w:ind w:firstLine="709"/>
      </w:pPr>
      <w:r>
        <w:t>детерминируемость: в эквивалентных условиях алгоритм работает одинаково;</w:t>
      </w:r>
    </w:p>
    <w:p w14:paraId="33CACD14" w14:textId="77777777" w:rsidR="00B96F1D" w:rsidRDefault="00B96F1D" w:rsidP="00B96F1D">
      <w:pPr>
        <w:pStyle w:val="aff"/>
        <w:numPr>
          <w:ilvl w:val="0"/>
          <w:numId w:val="15"/>
        </w:numPr>
        <w:ind w:firstLine="709"/>
      </w:pPr>
      <w:r>
        <w:t xml:space="preserve">масштабируемость: при росте нагрузки эффективность и стабильность и предсказуемость работы алгоритма не снижается. </w:t>
      </w:r>
    </w:p>
    <w:p w14:paraId="062A4EE3" w14:textId="77777777" w:rsidR="00B96F1D" w:rsidRDefault="00B96F1D" w:rsidP="00B96F1D">
      <w:pPr>
        <w:pStyle w:val="af9"/>
      </w:pPr>
      <w:r>
        <w:t xml:space="preserve">Round Robin, или алгоритм кругового обслуживания, представляет собой перебор по кругу: первый запрос передаётся первому серверу, затем </w:t>
      </w:r>
      <w:r>
        <w:lastRenderedPageBreak/>
        <w:t>следующий запрос передаётся второму и так до достижения последнего сервера, а затем всё начинается сначала.</w:t>
      </w:r>
    </w:p>
    <w:p w14:paraId="20210D0B" w14:textId="68618FEF" w:rsidR="00B96F1D" w:rsidRDefault="00B96F1D" w:rsidP="00B96F1D">
      <w:pPr>
        <w:pStyle w:val="af9"/>
      </w:pPr>
      <w:r>
        <w:t>Самой распространённой имплементацией этого алгоритма является, конечно же, метод балансировки Round Robin DNS. Как известно, любой DNS-сервер хранит пару «имя хоста — IP-адрес» для каждой машины в определённом домене</w:t>
      </w:r>
      <w:r w:rsidR="000A2A6B">
        <w:t xml:space="preserve"> </w:t>
      </w:r>
      <w:r w:rsidR="000A2A6B">
        <w:fldChar w:fldCharType="begin" w:fldLock="1"/>
      </w:r>
      <w:r w:rsidR="00E01DD9">
        <w:instrText>ADDIN CSL_CITATION {"citationItems":[{"id":"ITEM-1","itemData":{"URL":"https://habr.com/ru/company/selectel/blog/250201","accessed":{"date-parts":[["2022","2","18"]]},"author":[{"dropping-particle":"","family":"Емельянов","given":"Андрей","non-dropping-particle":"","parse-names":false,"suffix":""}],"container-title":"Habr","id":"ITEM-1","issued":{"date-parts":[["2015"]]},"title":"Балансировка нагрузки: основные алгоритмы и методы","type":"webpage"},"uris":["http://www.mendeley.com/documents/?uuid=4f6ad83c-5737-4102-a5d1-5c0dbe5794e5"]}],"mendeley":{"formattedCitation":"[2]","plainTextFormattedCitation":"[2]","previouslyFormattedCitation":"[2]"},"properties":{"noteIndex":0},"schema":"https://github.com/citation-style-language/schema/raw/master/csl-citation.json"}</w:instrText>
      </w:r>
      <w:r w:rsidR="000A2A6B">
        <w:fldChar w:fldCharType="separate"/>
      </w:r>
      <w:r w:rsidR="00DB4EC7" w:rsidRPr="00DB4EC7">
        <w:rPr>
          <w:noProof/>
        </w:rPr>
        <w:t>[2]</w:t>
      </w:r>
      <w:r w:rsidR="000A2A6B">
        <w:fldChar w:fldCharType="end"/>
      </w:r>
      <w:r>
        <w:t>.</w:t>
      </w:r>
    </w:p>
    <w:p w14:paraId="2EFE29C7" w14:textId="77777777" w:rsidR="00B96F1D" w:rsidRDefault="00B96F1D" w:rsidP="00B96F1D">
      <w:pPr>
        <w:pStyle w:val="af9"/>
      </w:pPr>
      <w:r w:rsidRPr="00927F1F">
        <w:t>В числе несомненных плюсов этого алгоритма следует назвать, во-первых, независимость от протокола высокого уровня. Для работы по алгоритму Round Robin используется любой протокол, в котором обращение к серверу идёт по имени.</w:t>
      </w:r>
    </w:p>
    <w:p w14:paraId="67957568" w14:textId="77777777" w:rsidR="00B96F1D" w:rsidRDefault="00B96F1D" w:rsidP="00B96F1D">
      <w:pPr>
        <w:pStyle w:val="af9"/>
      </w:pPr>
      <w:r>
        <w:t>Использование алгоритма Round Robin не требует связи между серверами, поэтому он может использоваться как для локальной, так и для глобальной балансировки. Решения на базе алгоритма Round Robin отличаются низкой стоимостью: чтобы они начали работать, достаточно просто добавить несколько записей в DNS.</w:t>
      </w:r>
    </w:p>
    <w:p w14:paraId="6BC606DF" w14:textId="56632BCE" w:rsidR="00B96F1D" w:rsidRDefault="00B96F1D" w:rsidP="00B96F1D">
      <w:pPr>
        <w:pStyle w:val="af9"/>
      </w:pPr>
      <w:r w:rsidRPr="00927F1F">
        <w:t>Алгоритм Round Robin имеет и целый ряд существенных недостатков недостатков. Чтобы распределение нагрузки по этому алгоритму отвечало упомянутым выше критериями справедливости и эффективности, нужно, чтобы у каждого сервера был в наличии одинаковый набор ресурсов</w:t>
      </w:r>
      <w:r w:rsidRPr="003535DE">
        <w:t xml:space="preserve"> (рис. </w:t>
      </w:r>
      <w:r>
        <w:fldChar w:fldCharType="begin"/>
      </w:r>
      <w:r>
        <w:instrText xml:space="preserve"> REF _Ref97667133 \h \</w:instrText>
      </w:r>
      <w:r w:rsidRPr="00607D07">
        <w:instrText xml:space="preserve"># \0 </w:instrText>
      </w:r>
      <w:r>
        <w:fldChar w:fldCharType="separate"/>
      </w:r>
      <w:r w:rsidR="00D03801">
        <w:t>5</w:t>
      </w:r>
      <w:r>
        <w:fldChar w:fldCharType="end"/>
      </w:r>
      <w:r w:rsidRPr="003535DE">
        <w:t>)</w:t>
      </w:r>
      <w:r w:rsidRPr="00927F1F">
        <w:t>. При выполнении всех операций также должно быть задействовано одинаковое</w:t>
      </w:r>
      <w:r>
        <w:t xml:space="preserve"> количество ресурсов. В современной</w:t>
      </w:r>
      <w:r w:rsidRPr="00927F1F">
        <w:t xml:space="preserve"> практике эти условия в большинстве слу</w:t>
      </w:r>
      <w:r w:rsidR="008910FD">
        <w:t xml:space="preserve">чаев оказываются невыполнимыми </w:t>
      </w:r>
      <w:r w:rsidR="008910FD">
        <w:fldChar w:fldCharType="begin" w:fldLock="1"/>
      </w:r>
      <w:r w:rsidR="00E01DD9">
        <w:instrText>ADDIN CSL_CITATION {"citationItems":[{"id":"ITEM-1","itemData":{"URL":"https://habr.com/ru/company/selectel/blog/250201","accessed":{"date-parts":[["2022","2","18"]]},"author":[{"dropping-particle":"","family":"Емельянов","given":"Андрей","non-dropping-particle":"","parse-names":false,"suffix":""}],"container-title":"Habr","id":"ITEM-1","issued":{"date-parts":[["2015"]]},"title":"Балансировка нагрузки: основные алгоритмы и методы","type":"webpage"},"uris":["http://www.mendeley.com/documents/?uuid=4f6ad83c-5737-4102-a5d1-5c0dbe5794e5"]}],"mendeley":{"formattedCitation":"[2]","plainTextFormattedCitation":"[2]","previouslyFormattedCitation":"[2]"},"properties":{"noteIndex":0},"schema":"https://github.com/citation-style-language/schema/raw/master/csl-citation.json"}</w:instrText>
      </w:r>
      <w:r w:rsidR="008910FD">
        <w:fldChar w:fldCharType="separate"/>
      </w:r>
      <w:r w:rsidR="00DB4EC7" w:rsidRPr="00DB4EC7">
        <w:rPr>
          <w:noProof/>
        </w:rPr>
        <w:t>[2]</w:t>
      </w:r>
      <w:r w:rsidR="008910FD">
        <w:fldChar w:fldCharType="end"/>
      </w:r>
      <w:r w:rsidRPr="00927F1F">
        <w:t>.</w:t>
      </w:r>
    </w:p>
    <w:p w14:paraId="27028F07" w14:textId="77777777" w:rsidR="00B96F1D" w:rsidRPr="00125C1C" w:rsidRDefault="00B96F1D" w:rsidP="00B96F1D">
      <w:pPr>
        <w:pStyle w:val="aff3"/>
        <w:rPr>
          <w:lang w:val="en-US"/>
        </w:rPr>
      </w:pPr>
      <w:r>
        <w:lastRenderedPageBreak/>
        <w:drawing>
          <wp:inline distT="0" distB="0" distL="0" distR="0" wp14:anchorId="1D086BB3" wp14:editId="4483131C">
            <wp:extent cx="5947410" cy="47815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bin_LoadBalance.jpg"/>
                    <pic:cNvPicPr/>
                  </pic:nvPicPr>
                  <pic:blipFill>
                    <a:blip r:embed="rId19">
                      <a:extLst>
                        <a:ext uri="{28A0092B-C50C-407E-A947-70E740481C1C}">
                          <a14:useLocalDpi xmlns:a14="http://schemas.microsoft.com/office/drawing/2010/main" val="0"/>
                        </a:ext>
                      </a:extLst>
                    </a:blip>
                    <a:stretch>
                      <a:fillRect/>
                    </a:stretch>
                  </pic:blipFill>
                  <pic:spPr>
                    <a:xfrm>
                      <a:off x="0" y="0"/>
                      <a:ext cx="5961744" cy="4793074"/>
                    </a:xfrm>
                    <a:prstGeom prst="rect">
                      <a:avLst/>
                    </a:prstGeom>
                  </pic:spPr>
                </pic:pic>
              </a:graphicData>
            </a:graphic>
          </wp:inline>
        </w:drawing>
      </w:r>
    </w:p>
    <w:p w14:paraId="2835B651" w14:textId="669F7187" w:rsidR="00B96F1D" w:rsidRPr="00B96F1D" w:rsidRDefault="00B96F1D" w:rsidP="00B96F1D">
      <w:pPr>
        <w:pStyle w:val="aff1"/>
        <w:rPr>
          <w:lang w:val="en-US"/>
        </w:rPr>
      </w:pPr>
      <w:bookmarkStart w:id="14" w:name="_Ref97667133"/>
      <w:r>
        <w:t>Рисунок</w:t>
      </w:r>
      <w:r w:rsidRPr="00B96F1D">
        <w:rPr>
          <w:lang w:val="en-US"/>
        </w:rPr>
        <w:t xml:space="preserve"> </w:t>
      </w:r>
      <w:r>
        <w:rPr>
          <w:noProof/>
        </w:rPr>
        <w:fldChar w:fldCharType="begin"/>
      </w:r>
      <w:r w:rsidRPr="006D0201">
        <w:rPr>
          <w:noProof/>
          <w:lang w:val="en-US"/>
        </w:rPr>
        <w:instrText xml:space="preserve"> SEQ </w:instrText>
      </w:r>
      <w:r w:rsidRPr="006D0201">
        <w:rPr>
          <w:noProof/>
        </w:rPr>
        <w:instrText>Рисунок</w:instrText>
      </w:r>
      <w:r w:rsidRPr="006D0201">
        <w:rPr>
          <w:noProof/>
          <w:lang w:val="en-US"/>
        </w:rPr>
        <w:instrText xml:space="preserve"> \* ARABIC </w:instrText>
      </w:r>
      <w:r>
        <w:rPr>
          <w:noProof/>
        </w:rPr>
        <w:fldChar w:fldCharType="separate"/>
      </w:r>
      <w:r w:rsidR="00D03801">
        <w:rPr>
          <w:noProof/>
          <w:lang w:val="en-US"/>
        </w:rPr>
        <w:t>5</w:t>
      </w:r>
      <w:r>
        <w:rPr>
          <w:noProof/>
        </w:rPr>
        <w:fldChar w:fldCharType="end"/>
      </w:r>
      <w:bookmarkEnd w:id="14"/>
      <w:r w:rsidRPr="00B96F1D">
        <w:rPr>
          <w:lang w:val="en-US"/>
        </w:rPr>
        <w:t xml:space="preserve"> – Round Robin.</w:t>
      </w:r>
    </w:p>
    <w:p w14:paraId="2AFDFFFE" w14:textId="77777777" w:rsidR="00B96F1D" w:rsidRDefault="00B96F1D" w:rsidP="00B96F1D">
      <w:pPr>
        <w:pStyle w:val="af9"/>
        <w:rPr>
          <w:shd w:val="clear" w:color="auto" w:fill="FFFFFF"/>
          <w:lang w:eastAsia="ru-RU"/>
        </w:rPr>
      </w:pPr>
      <w:r w:rsidRPr="00B96F1D">
        <w:rPr>
          <w:sz w:val="27"/>
          <w:szCs w:val="27"/>
          <w:lang w:val="en-US" w:eastAsia="ru-RU"/>
        </w:rPr>
        <w:t xml:space="preserve">Weighted Round Robin. </w:t>
      </w:r>
      <w:r>
        <w:rPr>
          <w:shd w:val="clear" w:color="auto" w:fill="FFFFFF"/>
          <w:lang w:eastAsia="ru-RU"/>
        </w:rPr>
        <w:t xml:space="preserve">Это </w:t>
      </w:r>
      <w:r w:rsidRPr="00927F1F">
        <w:rPr>
          <w:shd w:val="clear" w:color="auto" w:fill="FFFFFF"/>
          <w:lang w:eastAsia="ru-RU"/>
        </w:rPr>
        <w:t>усовершенствованная версия алгоритма Round Robin. Суть усовершенствований заключается в следующем: каждому серверу присваивается весовой коэффициент в соответствии с его производительностью и мощностью. Это помогает распределять нагрузку более гибко: серверы с большим весом обрабатывают больше запросов. Однако всех проблем с от</w:t>
      </w:r>
      <w:r>
        <w:rPr>
          <w:shd w:val="clear" w:color="auto" w:fill="FFFFFF"/>
          <w:lang w:eastAsia="ru-RU"/>
        </w:rPr>
        <w:t xml:space="preserve">казоустойчивостью это отнюдь не </w:t>
      </w:r>
      <w:r w:rsidRPr="00927F1F">
        <w:rPr>
          <w:shd w:val="clear" w:color="auto" w:fill="FFFFFF"/>
          <w:lang w:eastAsia="ru-RU"/>
        </w:rPr>
        <w:t>решает. Более эффективную балансировку обеспечивают другие методы, в которых при планировании и распределении нагрузки учитывается большее количество параметров.</w:t>
      </w:r>
    </w:p>
    <w:p w14:paraId="6D526B9E" w14:textId="4064EADD" w:rsidR="00B96F1D" w:rsidRDefault="00B96F1D" w:rsidP="00B96F1D">
      <w:pPr>
        <w:pStyle w:val="af9"/>
        <w:rPr>
          <w:sz w:val="27"/>
          <w:szCs w:val="27"/>
          <w:lang w:eastAsia="ru-RU"/>
        </w:rPr>
      </w:pPr>
      <w:r w:rsidRPr="00927F1F">
        <w:rPr>
          <w:sz w:val="27"/>
          <w:szCs w:val="27"/>
          <w:lang w:eastAsia="ru-RU"/>
        </w:rPr>
        <w:t>Least Connections</w:t>
      </w:r>
      <w:r>
        <w:rPr>
          <w:sz w:val="27"/>
          <w:szCs w:val="27"/>
          <w:lang w:eastAsia="ru-RU"/>
        </w:rPr>
        <w:t xml:space="preserve">. Его особенность в том, что он </w:t>
      </w:r>
      <w:r w:rsidRPr="00927F1F">
        <w:rPr>
          <w:sz w:val="27"/>
          <w:szCs w:val="27"/>
          <w:lang w:eastAsia="ru-RU"/>
        </w:rPr>
        <w:t>учитывает количество подключений, поддерживаемых серверами в текущий момент времени. Каждый следующий вопрос передаётся серверу с наименьшим количеством активных подключений</w:t>
      </w:r>
      <w:r w:rsidRPr="00112B48">
        <w:rPr>
          <w:sz w:val="27"/>
          <w:szCs w:val="27"/>
          <w:lang w:eastAsia="ru-RU"/>
        </w:rPr>
        <w:t xml:space="preserve"> (</w:t>
      </w:r>
      <w:r>
        <w:rPr>
          <w:sz w:val="27"/>
          <w:szCs w:val="27"/>
          <w:lang w:eastAsia="ru-RU"/>
        </w:rPr>
        <w:t xml:space="preserve">рис. </w:t>
      </w:r>
      <w:r>
        <w:rPr>
          <w:sz w:val="27"/>
          <w:szCs w:val="27"/>
          <w:lang w:eastAsia="ru-RU"/>
        </w:rPr>
        <w:fldChar w:fldCharType="begin"/>
      </w:r>
      <w:r>
        <w:rPr>
          <w:sz w:val="27"/>
          <w:szCs w:val="27"/>
          <w:lang w:eastAsia="ru-RU"/>
        </w:rPr>
        <w:instrText xml:space="preserve"> REF _Ref97667085 \h </w:instrText>
      </w:r>
      <w:r w:rsidRPr="00607D07">
        <w:rPr>
          <w:sz w:val="27"/>
          <w:szCs w:val="27"/>
          <w:lang w:eastAsia="ru-RU"/>
        </w:rPr>
        <w:instrText xml:space="preserve">\# \0 </w:instrText>
      </w:r>
      <w:r>
        <w:rPr>
          <w:sz w:val="27"/>
          <w:szCs w:val="27"/>
          <w:lang w:eastAsia="ru-RU"/>
        </w:rPr>
      </w:r>
      <w:r>
        <w:rPr>
          <w:sz w:val="27"/>
          <w:szCs w:val="27"/>
          <w:lang w:eastAsia="ru-RU"/>
        </w:rPr>
        <w:fldChar w:fldCharType="separate"/>
      </w:r>
      <w:r w:rsidR="00D03801">
        <w:rPr>
          <w:sz w:val="27"/>
          <w:szCs w:val="27"/>
          <w:lang w:eastAsia="ru-RU"/>
        </w:rPr>
        <w:t>6</w:t>
      </w:r>
      <w:r>
        <w:rPr>
          <w:sz w:val="27"/>
          <w:szCs w:val="27"/>
          <w:lang w:eastAsia="ru-RU"/>
        </w:rPr>
        <w:fldChar w:fldCharType="end"/>
      </w:r>
      <w:r w:rsidRPr="00112B48">
        <w:rPr>
          <w:sz w:val="27"/>
          <w:szCs w:val="27"/>
          <w:lang w:eastAsia="ru-RU"/>
        </w:rPr>
        <w:t>)</w:t>
      </w:r>
      <w:r>
        <w:rPr>
          <w:sz w:val="27"/>
          <w:szCs w:val="27"/>
          <w:lang w:eastAsia="ru-RU"/>
        </w:rPr>
        <w:t>.</w:t>
      </w:r>
    </w:p>
    <w:p w14:paraId="0DF77D05" w14:textId="77777777" w:rsidR="00B96F1D" w:rsidRPr="00125C1C" w:rsidRDefault="00B96F1D" w:rsidP="00B96F1D">
      <w:pPr>
        <w:pStyle w:val="aff3"/>
        <w:rPr>
          <w:lang w:val="en-US"/>
        </w:rPr>
      </w:pPr>
      <w:r>
        <w:lastRenderedPageBreak/>
        <w:drawing>
          <wp:inline distT="0" distB="0" distL="0" distR="0" wp14:anchorId="3289FA08" wp14:editId="68065F7C">
            <wp:extent cx="5889625" cy="3495675"/>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east+connection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4271" cy="3510303"/>
                    </a:xfrm>
                    <a:prstGeom prst="rect">
                      <a:avLst/>
                    </a:prstGeom>
                  </pic:spPr>
                </pic:pic>
              </a:graphicData>
            </a:graphic>
          </wp:inline>
        </w:drawing>
      </w:r>
    </w:p>
    <w:p w14:paraId="6A83DC97" w14:textId="630975B4" w:rsidR="00B96F1D" w:rsidRPr="00112B48" w:rsidRDefault="00B96F1D" w:rsidP="00B96F1D">
      <w:pPr>
        <w:pStyle w:val="aff1"/>
      </w:pPr>
      <w:bookmarkStart w:id="15" w:name="_Ref97667085"/>
      <w:r>
        <w:t xml:space="preserve">Рисунок </w:t>
      </w:r>
      <w:r>
        <w:rPr>
          <w:noProof/>
        </w:rPr>
        <w:fldChar w:fldCharType="begin"/>
      </w:r>
      <w:r w:rsidRPr="00112B48">
        <w:rPr>
          <w:noProof/>
        </w:rPr>
        <w:instrText xml:space="preserve"> SEQ Рисунок \* ARABIC </w:instrText>
      </w:r>
      <w:r>
        <w:rPr>
          <w:noProof/>
        </w:rPr>
        <w:fldChar w:fldCharType="separate"/>
      </w:r>
      <w:r w:rsidR="00D03801">
        <w:rPr>
          <w:noProof/>
        </w:rPr>
        <w:t>6</w:t>
      </w:r>
      <w:r>
        <w:rPr>
          <w:noProof/>
        </w:rPr>
        <w:fldChar w:fldCharType="end"/>
      </w:r>
      <w:bookmarkEnd w:id="15"/>
      <w:r w:rsidRPr="006662C1">
        <w:t xml:space="preserve"> – </w:t>
      </w:r>
      <w:r w:rsidRPr="00927F1F">
        <w:rPr>
          <w:sz w:val="27"/>
          <w:szCs w:val="27"/>
          <w:lang w:eastAsia="ru-RU"/>
        </w:rPr>
        <w:t>Least Connections</w:t>
      </w:r>
      <w:r w:rsidRPr="006662C1">
        <w:t>.</w:t>
      </w:r>
    </w:p>
    <w:p w14:paraId="5FB27A66" w14:textId="6F83DBE7" w:rsidR="00B96F1D" w:rsidRDefault="00B96F1D" w:rsidP="00B96F1D">
      <w:pPr>
        <w:pStyle w:val="af9"/>
        <w:rPr>
          <w:sz w:val="27"/>
          <w:szCs w:val="27"/>
          <w:lang w:eastAsia="ru-RU"/>
        </w:rPr>
      </w:pPr>
      <w:r w:rsidRPr="00927F1F">
        <w:rPr>
          <w:sz w:val="27"/>
          <w:szCs w:val="27"/>
          <w:lang w:eastAsia="ru-RU"/>
        </w:rPr>
        <w:t>Существует усовершенствованный вариант этого алгоритма, предназначенный в первую очередь для использования в кластерах, состоящих из серверов с разными техническими характеристиками и разной производительностью. Он называется Weighted Least Connections и учитывает при распределении нагрузки не только количество активных подключений, но и весовой коэффициент серверов</w:t>
      </w:r>
      <w:r w:rsidR="008910FD">
        <w:rPr>
          <w:sz w:val="27"/>
          <w:szCs w:val="27"/>
          <w:lang w:eastAsia="ru-RU"/>
        </w:rPr>
        <w:t xml:space="preserve"> </w:t>
      </w:r>
      <w:r w:rsidR="008910FD">
        <w:rPr>
          <w:sz w:val="27"/>
          <w:szCs w:val="27"/>
          <w:lang w:eastAsia="ru-RU"/>
        </w:rPr>
        <w:fldChar w:fldCharType="begin" w:fldLock="1"/>
      </w:r>
      <w:r w:rsidR="00E01DD9">
        <w:rPr>
          <w:sz w:val="27"/>
          <w:szCs w:val="27"/>
          <w:lang w:eastAsia="ru-RU"/>
        </w:rPr>
        <w:instrText>ADDIN CSL_CITATION {"citationItems":[{"id":"ITEM-1","itemData":{"URL":"https://habr.com/ru/company/selectel/blog/250201","accessed":{"date-parts":[["2022","2","18"]]},"author":[{"dropping-particle":"","family":"Емельянов","given":"Андрей","non-dropping-particle":"","parse-names":false,"suffix":""}],"container-title":"Habr","id":"ITEM-1","issued":{"date-parts":[["2015"]]},"title":"Балансировка нагрузки: основные алгоритмы и методы","type":"webpage"},"uris":["http://www.mendeley.com/documents/?uuid=4f6ad83c-5737-4102-a5d1-5c0dbe5794e5"]}],"mendeley":{"formattedCitation":"[2]","plainTextFormattedCitation":"[2]","previouslyFormattedCitation":"[2]"},"properties":{"noteIndex":0},"schema":"https://github.com/citation-style-language/schema/raw/master/csl-citation.json"}</w:instrText>
      </w:r>
      <w:r w:rsidR="008910FD">
        <w:rPr>
          <w:sz w:val="27"/>
          <w:szCs w:val="27"/>
          <w:lang w:eastAsia="ru-RU"/>
        </w:rPr>
        <w:fldChar w:fldCharType="separate"/>
      </w:r>
      <w:r w:rsidR="00DB4EC7" w:rsidRPr="00DB4EC7">
        <w:rPr>
          <w:noProof/>
          <w:sz w:val="27"/>
          <w:szCs w:val="27"/>
          <w:lang w:eastAsia="ru-RU"/>
        </w:rPr>
        <w:t>[2]</w:t>
      </w:r>
      <w:r w:rsidR="008910FD">
        <w:rPr>
          <w:sz w:val="27"/>
          <w:szCs w:val="27"/>
          <w:lang w:eastAsia="ru-RU"/>
        </w:rPr>
        <w:fldChar w:fldCharType="end"/>
      </w:r>
      <w:r w:rsidRPr="00927F1F">
        <w:rPr>
          <w:sz w:val="27"/>
          <w:szCs w:val="27"/>
          <w:lang w:eastAsia="ru-RU"/>
        </w:rPr>
        <w:t>.</w:t>
      </w:r>
    </w:p>
    <w:p w14:paraId="5D0E8A52" w14:textId="77777777" w:rsidR="00B96F1D" w:rsidRPr="00927F1F" w:rsidRDefault="00B96F1D" w:rsidP="00B96F1D">
      <w:pPr>
        <w:pStyle w:val="af9"/>
        <w:rPr>
          <w:sz w:val="27"/>
          <w:szCs w:val="27"/>
          <w:lang w:val="en-US" w:eastAsia="ru-RU"/>
        </w:rPr>
      </w:pPr>
      <w:r w:rsidRPr="00927F1F">
        <w:rPr>
          <w:sz w:val="27"/>
          <w:szCs w:val="27"/>
          <w:lang w:eastAsia="ru-RU"/>
        </w:rPr>
        <w:t>В</w:t>
      </w:r>
      <w:r w:rsidRPr="00927F1F">
        <w:rPr>
          <w:sz w:val="27"/>
          <w:szCs w:val="27"/>
          <w:lang w:val="en-US" w:eastAsia="ru-RU"/>
        </w:rPr>
        <w:t xml:space="preserve"> </w:t>
      </w:r>
      <w:r w:rsidRPr="00927F1F">
        <w:rPr>
          <w:sz w:val="27"/>
          <w:szCs w:val="27"/>
          <w:lang w:eastAsia="ru-RU"/>
        </w:rPr>
        <w:t>числе</w:t>
      </w:r>
      <w:r w:rsidRPr="00927F1F">
        <w:rPr>
          <w:sz w:val="27"/>
          <w:szCs w:val="27"/>
          <w:lang w:val="en-US" w:eastAsia="ru-RU"/>
        </w:rPr>
        <w:t xml:space="preserve"> </w:t>
      </w:r>
      <w:r w:rsidRPr="00927F1F">
        <w:rPr>
          <w:sz w:val="27"/>
          <w:szCs w:val="27"/>
          <w:lang w:eastAsia="ru-RU"/>
        </w:rPr>
        <w:t>других</w:t>
      </w:r>
      <w:r w:rsidRPr="00927F1F">
        <w:rPr>
          <w:sz w:val="27"/>
          <w:szCs w:val="27"/>
          <w:lang w:val="en-US" w:eastAsia="ru-RU"/>
        </w:rPr>
        <w:t xml:space="preserve"> </w:t>
      </w:r>
      <w:r w:rsidRPr="00927F1F">
        <w:rPr>
          <w:sz w:val="27"/>
          <w:szCs w:val="27"/>
          <w:lang w:eastAsia="ru-RU"/>
        </w:rPr>
        <w:t>усовершенствованных</w:t>
      </w:r>
      <w:r w:rsidRPr="00927F1F">
        <w:rPr>
          <w:sz w:val="27"/>
          <w:szCs w:val="27"/>
          <w:lang w:val="en-US" w:eastAsia="ru-RU"/>
        </w:rPr>
        <w:t xml:space="preserve"> </w:t>
      </w:r>
      <w:r w:rsidRPr="00927F1F">
        <w:rPr>
          <w:sz w:val="27"/>
          <w:szCs w:val="27"/>
          <w:lang w:eastAsia="ru-RU"/>
        </w:rPr>
        <w:t>вариантов</w:t>
      </w:r>
      <w:r w:rsidRPr="00927F1F">
        <w:rPr>
          <w:sz w:val="27"/>
          <w:szCs w:val="27"/>
          <w:lang w:val="en-US" w:eastAsia="ru-RU"/>
        </w:rPr>
        <w:t xml:space="preserve"> </w:t>
      </w:r>
      <w:r w:rsidRPr="00927F1F">
        <w:rPr>
          <w:sz w:val="27"/>
          <w:szCs w:val="27"/>
          <w:lang w:eastAsia="ru-RU"/>
        </w:rPr>
        <w:t>алгоритма</w:t>
      </w:r>
      <w:r w:rsidRPr="00927F1F">
        <w:rPr>
          <w:sz w:val="27"/>
          <w:szCs w:val="27"/>
          <w:lang w:val="en-US" w:eastAsia="ru-RU"/>
        </w:rPr>
        <w:t xml:space="preserve"> Least Connections </w:t>
      </w:r>
      <w:r w:rsidRPr="00927F1F">
        <w:rPr>
          <w:sz w:val="27"/>
          <w:szCs w:val="27"/>
          <w:lang w:eastAsia="ru-RU"/>
        </w:rPr>
        <w:t>следует</w:t>
      </w:r>
      <w:r w:rsidRPr="00927F1F">
        <w:rPr>
          <w:sz w:val="27"/>
          <w:szCs w:val="27"/>
          <w:lang w:val="en-US" w:eastAsia="ru-RU"/>
        </w:rPr>
        <w:t xml:space="preserve"> </w:t>
      </w:r>
      <w:r w:rsidRPr="00927F1F">
        <w:rPr>
          <w:sz w:val="27"/>
          <w:szCs w:val="27"/>
          <w:lang w:eastAsia="ru-RU"/>
        </w:rPr>
        <w:t>прежде</w:t>
      </w:r>
      <w:r w:rsidRPr="00927F1F">
        <w:rPr>
          <w:sz w:val="27"/>
          <w:szCs w:val="27"/>
          <w:lang w:val="en-US" w:eastAsia="ru-RU"/>
        </w:rPr>
        <w:t xml:space="preserve"> </w:t>
      </w:r>
      <w:r w:rsidRPr="00927F1F">
        <w:rPr>
          <w:sz w:val="27"/>
          <w:szCs w:val="27"/>
          <w:lang w:eastAsia="ru-RU"/>
        </w:rPr>
        <w:t>всего</w:t>
      </w:r>
      <w:r w:rsidRPr="00927F1F">
        <w:rPr>
          <w:sz w:val="27"/>
          <w:szCs w:val="27"/>
          <w:lang w:val="en-US" w:eastAsia="ru-RU"/>
        </w:rPr>
        <w:t xml:space="preserve"> </w:t>
      </w:r>
      <w:r w:rsidRPr="00927F1F">
        <w:rPr>
          <w:sz w:val="27"/>
          <w:szCs w:val="27"/>
          <w:lang w:eastAsia="ru-RU"/>
        </w:rPr>
        <w:t>выделить</w:t>
      </w:r>
      <w:r w:rsidRPr="00927F1F">
        <w:rPr>
          <w:sz w:val="27"/>
          <w:szCs w:val="27"/>
          <w:lang w:val="en-US" w:eastAsia="ru-RU"/>
        </w:rPr>
        <w:t xml:space="preserve"> Locality-Based Least Connection Scheduling </w:t>
      </w:r>
      <w:r w:rsidRPr="00927F1F">
        <w:rPr>
          <w:sz w:val="27"/>
          <w:szCs w:val="27"/>
          <w:lang w:eastAsia="ru-RU"/>
        </w:rPr>
        <w:t>и</w:t>
      </w:r>
      <w:r w:rsidRPr="00927F1F">
        <w:rPr>
          <w:sz w:val="27"/>
          <w:szCs w:val="27"/>
          <w:lang w:val="en-US" w:eastAsia="ru-RU"/>
        </w:rPr>
        <w:t xml:space="preserve"> Locality-Based Least Connection Scheduli</w:t>
      </w:r>
      <w:r>
        <w:rPr>
          <w:sz w:val="27"/>
          <w:szCs w:val="27"/>
          <w:lang w:val="en-US" w:eastAsia="ru-RU"/>
        </w:rPr>
        <w:t>ng with Replication Scheduling.</w:t>
      </w:r>
    </w:p>
    <w:p w14:paraId="11DD61E1" w14:textId="77777777" w:rsidR="00B96F1D" w:rsidRPr="00927F1F" w:rsidRDefault="00B96F1D" w:rsidP="00B96F1D">
      <w:pPr>
        <w:pStyle w:val="af9"/>
        <w:rPr>
          <w:sz w:val="27"/>
          <w:szCs w:val="27"/>
          <w:lang w:eastAsia="ru-RU"/>
        </w:rPr>
      </w:pPr>
      <w:r w:rsidRPr="00927F1F">
        <w:rPr>
          <w:sz w:val="27"/>
          <w:szCs w:val="27"/>
          <w:lang w:eastAsia="ru-RU"/>
        </w:rPr>
        <w:t>Первый метод был создан специально для кэширующих прокси-серверов. Его суть заключается в следующем: наибольшее количество запросов передаётся серверам с наименьшим количеством активных подключений. За каждым из клиентских серверов закрепляется группа клиентских IP. Запросы с этих IP направляются на «родной» сервер, если он не загружен полностью. В противном случае запрос будет перенаправлен на другой сервер (он должен быть загружен менее чем наполовину).</w:t>
      </w:r>
    </w:p>
    <w:p w14:paraId="7500B267" w14:textId="77777777" w:rsidR="00B96F1D" w:rsidRPr="00927F1F" w:rsidRDefault="00B96F1D" w:rsidP="00B96F1D">
      <w:pPr>
        <w:pStyle w:val="af9"/>
        <w:rPr>
          <w:sz w:val="27"/>
          <w:szCs w:val="27"/>
          <w:lang w:eastAsia="ru-RU"/>
        </w:rPr>
      </w:pPr>
      <w:r w:rsidRPr="00927F1F">
        <w:rPr>
          <w:sz w:val="27"/>
          <w:szCs w:val="27"/>
          <w:lang w:eastAsia="ru-RU"/>
        </w:rPr>
        <w:t xml:space="preserve">В алгоритме Locality-Based Least Connection Scheduling with Replication Scheduling каждый IP-адрес или группа IP-адресов закрепляется не за отдельным </w:t>
      </w:r>
      <w:r w:rsidRPr="00927F1F">
        <w:rPr>
          <w:sz w:val="27"/>
          <w:szCs w:val="27"/>
          <w:lang w:eastAsia="ru-RU"/>
        </w:rPr>
        <w:lastRenderedPageBreak/>
        <w:t>сервером, а за целой группой серверов. Запрос передаётся наименее загруженному серверу из группы. Если же все серверы из «родной» группы перегружены, то будет зарезервирован новый сервер. Этот новый сервер будет добавлен к группе, обслуживающей IP, с которого был отправлен запрос. В свою очередь наиболее загруженный сервер из этой группы будет удалён — это позволяет избежать избыточной репликации.</w:t>
      </w:r>
    </w:p>
    <w:p w14:paraId="36C90611" w14:textId="77777777" w:rsidR="00B96F1D" w:rsidRPr="008931C1" w:rsidRDefault="00B96F1D" w:rsidP="00B96F1D">
      <w:pPr>
        <w:pStyle w:val="af9"/>
      </w:pPr>
      <w:r>
        <w:t xml:space="preserve">Можно также выделить 2 интересных алгоритма базирующиеся на идее кэширования. </w:t>
      </w:r>
      <w:r w:rsidRPr="008931C1">
        <w:rPr>
          <w:lang w:val="en-US"/>
        </w:rPr>
        <w:t>Destination</w:t>
      </w:r>
      <w:r w:rsidRPr="00B96F1D">
        <w:t xml:space="preserve"> </w:t>
      </w:r>
      <w:r w:rsidRPr="008931C1">
        <w:rPr>
          <w:lang w:val="en-US"/>
        </w:rPr>
        <w:t>Hash</w:t>
      </w:r>
      <w:r w:rsidRPr="00B96F1D">
        <w:t xml:space="preserve"> </w:t>
      </w:r>
      <w:r w:rsidRPr="008931C1">
        <w:rPr>
          <w:lang w:val="en-US"/>
        </w:rPr>
        <w:t>Scheduling</w:t>
      </w:r>
      <w:r w:rsidRPr="00B96F1D">
        <w:t xml:space="preserve"> </w:t>
      </w:r>
      <w:r>
        <w:t>и</w:t>
      </w:r>
      <w:r w:rsidRPr="00B96F1D">
        <w:t xml:space="preserve"> </w:t>
      </w:r>
      <w:r w:rsidRPr="008931C1">
        <w:rPr>
          <w:lang w:val="en-US"/>
        </w:rPr>
        <w:t>Source</w:t>
      </w:r>
      <w:r w:rsidRPr="00B96F1D">
        <w:t xml:space="preserve"> </w:t>
      </w:r>
      <w:r w:rsidRPr="008931C1">
        <w:rPr>
          <w:lang w:val="en-US"/>
        </w:rPr>
        <w:t>Hash</w:t>
      </w:r>
      <w:r w:rsidRPr="00B96F1D">
        <w:t xml:space="preserve"> </w:t>
      </w:r>
      <w:r w:rsidRPr="008931C1">
        <w:rPr>
          <w:lang w:val="en-US"/>
        </w:rPr>
        <w:t>Scheduling</w:t>
      </w:r>
      <w:r>
        <w:t>.</w:t>
      </w:r>
    </w:p>
    <w:p w14:paraId="58FA7C56" w14:textId="77777777" w:rsidR="00B96F1D" w:rsidRDefault="00B96F1D" w:rsidP="00B96F1D">
      <w:pPr>
        <w:pStyle w:val="af9"/>
      </w:pPr>
      <w:r>
        <w:t>Алгоритм Destination Hash Scheduling был создан для работы с кластером кэширующих прокси-серверов, но он часто используется и в других случаях. В этом алгоритме сервер, обрабатывающий запрос, выбирается из статической таблицы по IP-адресу получателя.</w:t>
      </w:r>
    </w:p>
    <w:p w14:paraId="1C80D7FF" w14:textId="77777777" w:rsidR="00B96F1D" w:rsidRDefault="00B96F1D" w:rsidP="00B96F1D">
      <w:pPr>
        <w:pStyle w:val="af9"/>
      </w:pPr>
      <w:r>
        <w:t>Алгоритм Source Hash Scheduling основывается на тех же самых принципах, что и предыдущий, только сервер, который будет обрабатывать запрос, выбирается из таблицы по IP-адресу отправителя.</w:t>
      </w:r>
    </w:p>
    <w:p w14:paraId="18FA1098" w14:textId="5D40F604" w:rsidR="00560893" w:rsidRDefault="00B96F1D" w:rsidP="00560893">
      <w:pPr>
        <w:pStyle w:val="af9"/>
      </w:pPr>
      <w:r w:rsidRPr="00EF79FE">
        <w:t>Sticky Sessions — алгоритм распределения входящих запросов, при котором соединения передаются на один и тот же сервер группы. Он используется, например, в веб-сервере Nginx. Сессии пользователя могут быть закреплены за конкрет</w:t>
      </w:r>
      <w:r>
        <w:t>ным сервером с помощью метода I</w:t>
      </w:r>
      <w:r w:rsidRPr="00EF79FE">
        <w:t>. С помощью этого метода запросы распределяются по серверам на основе</w:t>
      </w:r>
      <w:r>
        <w:t xml:space="preserve"> IP-aдреса клиента. М</w:t>
      </w:r>
      <w:r w:rsidRPr="00EF79FE">
        <w:t>етод гарантирует, что запросы одного и того же клиента будет перед</w:t>
      </w:r>
      <w:r>
        <w:t xml:space="preserve">аваться на один и тот же сервер </w:t>
      </w:r>
      <w:r w:rsidRPr="00125C1C">
        <w:t>(</w:t>
      </w:r>
      <w:r>
        <w:t xml:space="preserve">рис. </w:t>
      </w:r>
      <w:r>
        <w:fldChar w:fldCharType="begin"/>
      </w:r>
      <w:r>
        <w:instrText xml:space="preserve"> REF _Ref97667053 \h </w:instrText>
      </w:r>
      <w:r w:rsidRPr="00607D07">
        <w:instrText xml:space="preserve">\# \0 </w:instrText>
      </w:r>
      <w:r>
        <w:fldChar w:fldCharType="separate"/>
      </w:r>
      <w:r w:rsidR="00D03801">
        <w:t>7</w:t>
      </w:r>
      <w:r>
        <w:fldChar w:fldCharType="end"/>
      </w:r>
      <w:r w:rsidRPr="00125C1C">
        <w:t>)</w:t>
      </w:r>
      <w:r w:rsidRPr="00EF79FE">
        <w:t>. Если закреплённый за конкретным адресом сервер недоступен, запрос будет перенаправлен на другой сервер.</w:t>
      </w:r>
    </w:p>
    <w:p w14:paraId="73CE3F9A" w14:textId="77777777" w:rsidR="00B96F1D" w:rsidRPr="00125C1C" w:rsidRDefault="00B96F1D" w:rsidP="00B96F1D">
      <w:pPr>
        <w:pStyle w:val="aff3"/>
        <w:rPr>
          <w:lang w:val="en-US"/>
        </w:rPr>
      </w:pPr>
      <w:r>
        <w:lastRenderedPageBreak/>
        <w:drawing>
          <wp:inline distT="0" distB="0" distL="0" distR="0" wp14:anchorId="17BF2DE1" wp14:editId="53E214CE">
            <wp:extent cx="5862985" cy="498157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ssion_Stickiness.png"/>
                    <pic:cNvPicPr/>
                  </pic:nvPicPr>
                  <pic:blipFill rotWithShape="1">
                    <a:blip r:embed="rId21">
                      <a:extLst>
                        <a:ext uri="{28A0092B-C50C-407E-A947-70E740481C1C}">
                          <a14:useLocalDpi xmlns:a14="http://schemas.microsoft.com/office/drawing/2010/main" val="0"/>
                        </a:ext>
                      </a:extLst>
                    </a:blip>
                    <a:srcRect l="9020" t="7430" r="7793" b="6578"/>
                    <a:stretch/>
                  </pic:blipFill>
                  <pic:spPr bwMode="auto">
                    <a:xfrm>
                      <a:off x="0" y="0"/>
                      <a:ext cx="5890115" cy="5004627"/>
                    </a:xfrm>
                    <a:prstGeom prst="rect">
                      <a:avLst/>
                    </a:prstGeom>
                    <a:ln>
                      <a:noFill/>
                    </a:ln>
                    <a:extLst>
                      <a:ext uri="{53640926-AAD7-44D8-BBD7-CCE9431645EC}">
                        <a14:shadowObscured xmlns:a14="http://schemas.microsoft.com/office/drawing/2010/main"/>
                      </a:ext>
                    </a:extLst>
                  </pic:spPr>
                </pic:pic>
              </a:graphicData>
            </a:graphic>
          </wp:inline>
        </w:drawing>
      </w:r>
    </w:p>
    <w:p w14:paraId="4A6AE95C" w14:textId="04EC7AB6" w:rsidR="00B96F1D" w:rsidRDefault="00B96F1D" w:rsidP="00B96F1D">
      <w:pPr>
        <w:pStyle w:val="aff1"/>
      </w:pPr>
      <w:bookmarkStart w:id="16" w:name="_Ref97667053"/>
      <w:r>
        <w:t xml:space="preserve">Рисунок </w:t>
      </w:r>
      <w:r>
        <w:rPr>
          <w:noProof/>
        </w:rPr>
        <w:fldChar w:fldCharType="begin"/>
      </w:r>
      <w:r w:rsidRPr="00112B48">
        <w:rPr>
          <w:noProof/>
        </w:rPr>
        <w:instrText xml:space="preserve"> SEQ Рисунок \* ARABIC </w:instrText>
      </w:r>
      <w:r>
        <w:rPr>
          <w:noProof/>
        </w:rPr>
        <w:fldChar w:fldCharType="separate"/>
      </w:r>
      <w:r w:rsidR="00D03801">
        <w:rPr>
          <w:noProof/>
        </w:rPr>
        <w:t>7</w:t>
      </w:r>
      <w:r>
        <w:rPr>
          <w:noProof/>
        </w:rPr>
        <w:fldChar w:fldCharType="end"/>
      </w:r>
      <w:r w:rsidRPr="006662C1">
        <w:t xml:space="preserve"> – </w:t>
      </w:r>
      <w:r w:rsidRPr="00EF79FE">
        <w:t>Sticky Sessions</w:t>
      </w:r>
      <w:r w:rsidRPr="006662C1">
        <w:t>.</w:t>
      </w:r>
      <w:bookmarkEnd w:id="16"/>
    </w:p>
    <w:p w14:paraId="0C945EE7" w14:textId="6D9490EA" w:rsidR="00375170" w:rsidRDefault="00B96F1D" w:rsidP="00044A50">
      <w:pPr>
        <w:pStyle w:val="v0"/>
      </w:pPr>
      <w:r w:rsidRPr="00EF79FE">
        <w:t>Применение этого метода сопряжено с некоторыми проблемами. Проблемы с привязкой сессий могут возникнуть, если клиент использует динамический IP. В ситуации, когда большое количество запросов проходит через один прокси-сервер, балансировку вряд ли можно назвать эффективной и справедливой. Описанные проблемы, однако, можно решить, используя cookies. В коммерческой версии Nginx имеется специальный модуль sticky, который как раз использует cookies для балансировки. Есть у него и бесплатные аналоги — например, nginx-sticky-module.</w:t>
      </w:r>
    </w:p>
    <w:p w14:paraId="3F044090" w14:textId="7B4E6EEF" w:rsidR="00044A50" w:rsidRDefault="00044A50" w:rsidP="00044A50">
      <w:pPr>
        <w:pStyle w:val="2"/>
        <w:rPr>
          <w:rFonts w:eastAsiaTheme="minorHAnsi"/>
          <w:lang w:eastAsia="en-US"/>
        </w:rPr>
      </w:pPr>
      <w:bookmarkStart w:id="17" w:name="_Toc98103053"/>
      <w:r>
        <w:rPr>
          <w:rFonts w:eastAsiaTheme="minorHAnsi"/>
          <w:lang w:eastAsia="en-US"/>
        </w:rPr>
        <w:t>Эволюционное моделирование как метод оптимизации</w:t>
      </w:r>
      <w:bookmarkEnd w:id="17"/>
    </w:p>
    <w:p w14:paraId="2BA51216" w14:textId="04C4E64E" w:rsidR="00044A50" w:rsidRDefault="00044A50" w:rsidP="00044A50">
      <w:pPr>
        <w:pStyle w:val="v0"/>
      </w:pPr>
      <w:r>
        <w:t xml:space="preserve">Эволюционное моделирование (ЭМ) – это группа эвристических методов, которые заимствуют принципы и понятийный аппарат у популяционной </w:t>
      </w:r>
      <w:r>
        <w:lastRenderedPageBreak/>
        <w:t>генетики (рис.</w:t>
      </w:r>
      <w:r w:rsidRPr="00CA4051">
        <w:t xml:space="preserve"> </w:t>
      </w:r>
      <w:r>
        <w:fldChar w:fldCharType="begin"/>
      </w:r>
      <w:r>
        <w:instrText xml:space="preserve"> REF _Ref71573409 \h </w:instrText>
      </w:r>
      <w:r w:rsidRPr="00CA4051">
        <w:instrText xml:space="preserve">\# \0 </w:instrText>
      </w:r>
      <w:r>
        <w:instrText xml:space="preserve"> \* MERGEFORMAT </w:instrText>
      </w:r>
      <w:r>
        <w:fldChar w:fldCharType="separate"/>
      </w:r>
      <w:r w:rsidR="00D03801">
        <w:t>8</w:t>
      </w:r>
      <w:r>
        <w:fldChar w:fldCharType="end"/>
      </w:r>
      <w:r>
        <w:t xml:space="preserve">). Эти методы позволяют осуществлять поиск решения для задач оптимизации </w:t>
      </w:r>
      <w:r>
        <w:fldChar w:fldCharType="begin" w:fldLock="1"/>
      </w:r>
      <w:r w:rsidR="00E01DD9">
        <w:instrText>ADDIN CSL_CITATION {"citationItems":[{"id":"ITEM-1","itemData":{"ISBN":"9785976512641","abstract":"Рассматриваются принципы и методы эволюционного моделирования. Особое внимание уделяется главному методу эволюционного моделирования – генетическому алгоритму. Приводятся конкретные примеры егоприменения к решению различных задач оптимизации. Монография предназначена для специалистов в области информационных технологий, а также для студентов, магистрантов и аспирантов, обучающихся по направлениям «Информатика и вычислительная техника», «Информационные системы».","author":[{"dropping-particle":"","family":"Аверченков","given":"В И","non-dropping-particle":"","parse-names":false,"suffix":""},{"dropping-particle":"","family":"Казаков","given":"П В","non-dropping-particle":"","parse-names":false,"suffix":""}],"id":"ITEM-1","issued":{"date-parts":[["2016"]]},"number-of-pages":"200","publisher":"ФЛИНТА","publisher-place":"Москва","title":"Эволюционное моделирование и его применение","type":"book"},"uris":["http://www.mendeley.com/documents/?uuid=ff085305-2aa0-4ebb-8bb9-dea0a3cae090"]}],"mendeley":{"formattedCitation":"[9]","plainTextFormattedCitation":"[9]","previouslyFormattedCitation":"[11]"},"properties":{"noteIndex":0},"schema":"https://github.com/citation-style-language/schema/raw/master/csl-citation.json"}</w:instrText>
      </w:r>
      <w:r>
        <w:fldChar w:fldCharType="separate"/>
      </w:r>
      <w:r w:rsidR="00E01DD9" w:rsidRPr="00E01DD9">
        <w:rPr>
          <w:noProof/>
        </w:rPr>
        <w:t>[9]</w:t>
      </w:r>
      <w:r>
        <w:fldChar w:fldCharType="end"/>
      </w:r>
      <w:r>
        <w:t xml:space="preserve">. ЭМ эксплуатирует идею «мягких вычислений» </w:t>
      </w:r>
      <w:r>
        <w:fldChar w:fldCharType="begin" w:fldLock="1"/>
      </w:r>
      <w:r w:rsidR="00E01DD9">
        <w:instrText>ADDIN CSL_CITATION {"citationItems":[{"id":"ITEM-1","itemData":{"DOI":"10.1109/52.329401","ISSN":"07407459","abstract":"Discusses soft computing, a collection of methodologies that aim to exploit the tolerance for imprecision and uncertainty to achieve tractability, robustness, and low solution cost. Its principal constituents are fuzzy logic, neurocomputing, and probabilistic reasoning. Soft computing is likely to play an increasingly important role in many application areas, including software engineering. The role model for soft computing is the human mind. © 1994 IEEE","author":[{"dropping-particle":"","family":"Zadeh","given":"Lotfi A.","non-dropping-particle":"","parse-names":false,"suffix":""}],"container-title":"IEEE Software","id":"ITEM-1","issue":"6","issued":{"date-parts":[["1994"]]},"page":"48-56","title":"Soft Computing and Fuzzy Logic","type":"article-journal","volume":"11"},"uris":["http://www.mendeley.com/documents/?uuid=a15650d1-9248-461b-afea-f31a43edf778"]}],"mendeley":{"formattedCitation":"[10]","plainTextFormattedCitation":"[10]","previouslyFormattedCitation":"[12]"},"properties":{"noteIndex":0},"schema":"https://github.com/citation-style-language/schema/raw/master/csl-citation.json"}</w:instrText>
      </w:r>
      <w:r>
        <w:fldChar w:fldCharType="separate"/>
      </w:r>
      <w:r w:rsidR="00E01DD9" w:rsidRPr="00E01DD9">
        <w:rPr>
          <w:noProof/>
        </w:rPr>
        <w:t>[10]</w:t>
      </w:r>
      <w:r>
        <w:fldChar w:fldCharType="end"/>
      </w:r>
      <w:r>
        <w:t>.</w:t>
      </w:r>
    </w:p>
    <w:p w14:paraId="76B38F50" w14:textId="77777777" w:rsidR="00044A50" w:rsidRDefault="00044A50" w:rsidP="00044A50">
      <w:pPr>
        <w:pStyle w:val="v7"/>
      </w:pPr>
      <w:r>
        <w:drawing>
          <wp:inline distT="0" distB="0" distL="0" distR="0" wp14:anchorId="07FA94A9" wp14:editId="3325DE94">
            <wp:extent cx="5892693" cy="3800475"/>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моделирование и проектирования.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73833" cy="3852806"/>
                    </a:xfrm>
                    <a:prstGeom prst="rect">
                      <a:avLst/>
                    </a:prstGeom>
                  </pic:spPr>
                </pic:pic>
              </a:graphicData>
            </a:graphic>
          </wp:inline>
        </w:drawing>
      </w:r>
    </w:p>
    <w:p w14:paraId="618DDF2E" w14:textId="514FC0CE" w:rsidR="00044A50" w:rsidRDefault="00044A50" w:rsidP="00044A50">
      <w:pPr>
        <w:pStyle w:val="v5"/>
      </w:pPr>
      <w:bookmarkStart w:id="18" w:name="_Ref71573409"/>
      <w:r>
        <w:t xml:space="preserve">Рисунок </w:t>
      </w:r>
      <w:fldSimple w:instr=" SEQ Рисунок \* ARABIC ">
        <w:r w:rsidR="00D03801">
          <w:rPr>
            <w:noProof/>
          </w:rPr>
          <w:t>8</w:t>
        </w:r>
      </w:fldSimple>
      <w:bookmarkEnd w:id="18"/>
      <w:r>
        <w:t xml:space="preserve"> – Эволюционное моделирование</w:t>
      </w:r>
    </w:p>
    <w:p w14:paraId="1AB7CFF0" w14:textId="77777777" w:rsidR="00044A50" w:rsidRDefault="00044A50" w:rsidP="00044A50">
      <w:pPr>
        <w:pStyle w:val="v0"/>
      </w:pPr>
      <w:r>
        <w:t>Исходя из сказанного выше, можно утверждать, что ЭМ применяется для следующего перечня задач:</w:t>
      </w:r>
    </w:p>
    <w:p w14:paraId="18B0F711" w14:textId="77777777" w:rsidR="00044A50" w:rsidRDefault="00044A50" w:rsidP="00044A50">
      <w:pPr>
        <w:pStyle w:val="vd"/>
        <w:numPr>
          <w:ilvl w:val="7"/>
          <w:numId w:val="14"/>
        </w:numPr>
      </w:pPr>
      <w:r>
        <w:t>совершенствования существующих информационных систем за счёт наделения их свойствами адаптивного поведения и самоорганизации;</w:t>
      </w:r>
    </w:p>
    <w:p w14:paraId="58030896" w14:textId="77777777" w:rsidR="00044A50" w:rsidRDefault="00044A50" w:rsidP="00044A50">
      <w:pPr>
        <w:pStyle w:val="vd"/>
        <w:numPr>
          <w:ilvl w:val="7"/>
          <w:numId w:val="14"/>
        </w:numPr>
      </w:pPr>
      <w:r>
        <w:t>для автоматизации решения оптимизационных задач в различных областях науки и техники;</w:t>
      </w:r>
    </w:p>
    <w:p w14:paraId="076D524A" w14:textId="77777777" w:rsidR="00044A50" w:rsidRDefault="00044A50" w:rsidP="00044A50">
      <w:pPr>
        <w:pStyle w:val="vd"/>
        <w:numPr>
          <w:ilvl w:val="7"/>
          <w:numId w:val="14"/>
        </w:numPr>
      </w:pPr>
      <w:r>
        <w:t>для изучения и моделирования отдельных процессов, по внешним признакам напоминающих процессы в естественной эволюции.</w:t>
      </w:r>
    </w:p>
    <w:p w14:paraId="3114FFF9" w14:textId="264E05B2" w:rsidR="00157C60" w:rsidRDefault="00157C60" w:rsidP="00157C60">
      <w:pPr>
        <w:pStyle w:val="v0"/>
      </w:pPr>
      <w:r w:rsidRPr="00952A2E">
        <w:t xml:space="preserve">Методы эволюционного моделирования можно рассматривать </w:t>
      </w:r>
      <w:r>
        <w:t>также</w:t>
      </w:r>
      <w:r w:rsidRPr="00952A2E">
        <w:t xml:space="preserve"> как базу для упражнений в совершенствовании техник программирования отдельных алгоритмов и программных систем</w:t>
      </w:r>
      <w:r>
        <w:t xml:space="preserve"> </w:t>
      </w:r>
      <w:r>
        <w:fldChar w:fldCharType="begin" w:fldLock="1"/>
      </w:r>
      <w:r w:rsidR="00E01DD9">
        <w:instrText>ADDIN CSL_CITATION {"citationItems":[{"id":"ITEM-1","itemData":{"ISBN":"9785976512641","abstract":"Рассматриваются принципы и методы эволюционного моделирования. Особое внимание уделяется главному методу эволюционного моделирования – генетическому алгоритму. Приводятся конкретные примеры егоприменения к решению различных задач оптимизации. Монография предназначена для специалистов в области информационных технологий, а также для студентов, магистрантов и аспирантов, обучающихся по направлениям «Информатика и вычислительная техника», «Информационные системы».","author":[{"dropping-particle":"","family":"Аверченков","given":"В И","non-dropping-particle":"","parse-names":false,"suffix":""},{"dropping-particle":"","family":"Казаков","given":"П В","non-dropping-particle":"","parse-names":false,"suffix":""}],"id":"ITEM-1","issued":{"date-parts":[["2016"]]},"number-of-pages":"200","publisher":"ФЛИНТА","publisher-place":"Москва","title":"Эволюционное моделирование и его применение","type":"book"},"uris":["http://www.mendeley.com/documents/?uuid=ff085305-2aa0-4ebb-8bb9-dea0a3cae090"]}],"mendeley":{"formattedCitation":"[9]","plainTextFormattedCitation":"[9]","previouslyFormattedCitation":"[11]"},"properties":{"noteIndex":0},"schema":"https://github.com/citation-style-language/schema/raw/master/csl-citation.json"}</w:instrText>
      </w:r>
      <w:r>
        <w:fldChar w:fldCharType="separate"/>
      </w:r>
      <w:r w:rsidR="00E01DD9" w:rsidRPr="00E01DD9">
        <w:rPr>
          <w:noProof/>
        </w:rPr>
        <w:t>[9]</w:t>
      </w:r>
      <w:r>
        <w:fldChar w:fldCharType="end"/>
      </w:r>
      <w:r w:rsidRPr="00952A2E">
        <w:t xml:space="preserve">. </w:t>
      </w:r>
    </w:p>
    <w:p w14:paraId="0DACB6D2" w14:textId="2B50B7F0" w:rsidR="00157C60" w:rsidRDefault="00157C60" w:rsidP="00157C60">
      <w:pPr>
        <w:pStyle w:val="v0"/>
      </w:pPr>
      <w:r>
        <w:t>Особое место в ЭМ</w:t>
      </w:r>
      <w:r w:rsidRPr="00952A2E">
        <w:t xml:space="preserve"> занимает генетический алгоритм</w:t>
      </w:r>
      <w:r>
        <w:t xml:space="preserve"> (ГА)</w:t>
      </w:r>
      <w:r w:rsidRPr="00952A2E">
        <w:t xml:space="preserve">, содержащий все существующие лингвистические конструкции современных языков программирования (включая возможности параллельного программирования) и </w:t>
      </w:r>
      <w:r w:rsidRPr="00952A2E">
        <w:lastRenderedPageBreak/>
        <w:t>одновременно являющийся отправной точкой для создания его модификаций – новых генетических алгоритмов для решения специальных прикладных задач</w:t>
      </w:r>
      <w:r>
        <w:t xml:space="preserve">. Сами ГА, наравне с другими методами, также достаточно разнообразны (рис. </w:t>
      </w:r>
      <w:r>
        <w:fldChar w:fldCharType="begin"/>
      </w:r>
      <w:r>
        <w:instrText xml:space="preserve"> REF _Ref71574773 \h </w:instrText>
      </w:r>
      <w:r w:rsidRPr="00E9668C">
        <w:instrText xml:space="preserve">\# \0 </w:instrText>
      </w:r>
      <w:r>
        <w:fldChar w:fldCharType="separate"/>
      </w:r>
      <w:r w:rsidR="00D03801">
        <w:t>9</w:t>
      </w:r>
      <w:r>
        <w:fldChar w:fldCharType="end"/>
      </w:r>
      <w:r>
        <w:t xml:space="preserve"> и ).</w:t>
      </w:r>
    </w:p>
    <w:p w14:paraId="3B041950" w14:textId="77777777" w:rsidR="00157C60" w:rsidRDefault="00157C60" w:rsidP="00157C60">
      <w:pPr>
        <w:pStyle w:val="v7"/>
      </w:pPr>
      <w:r>
        <w:drawing>
          <wp:inline distT="0" distB="0" distL="0" distR="0" wp14:anchorId="6B239B3D" wp14:editId="50076520">
            <wp:extent cx="5747619" cy="479107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Классификация генетических алгоритмов.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1148" cy="4794017"/>
                    </a:xfrm>
                    <a:prstGeom prst="rect">
                      <a:avLst/>
                    </a:prstGeom>
                  </pic:spPr>
                </pic:pic>
              </a:graphicData>
            </a:graphic>
          </wp:inline>
        </w:drawing>
      </w:r>
    </w:p>
    <w:p w14:paraId="274BE48F" w14:textId="0B2A0B9C" w:rsidR="00157C60" w:rsidRDefault="00157C60" w:rsidP="00157C60">
      <w:pPr>
        <w:pStyle w:val="v5"/>
      </w:pPr>
      <w:bookmarkStart w:id="19" w:name="_Ref71574773"/>
      <w:r>
        <w:t xml:space="preserve">Рисунок </w:t>
      </w:r>
      <w:r>
        <w:fldChar w:fldCharType="begin"/>
      </w:r>
      <w:r w:rsidRPr="00157C60">
        <w:instrText xml:space="preserve"> SEQ Рисунок \* ARABIC </w:instrText>
      </w:r>
      <w:r>
        <w:fldChar w:fldCharType="separate"/>
      </w:r>
      <w:r w:rsidR="00D03801">
        <w:rPr>
          <w:noProof/>
        </w:rPr>
        <w:t>9</w:t>
      </w:r>
      <w:r>
        <w:rPr>
          <w:noProof/>
        </w:rPr>
        <w:fldChar w:fldCharType="end"/>
      </w:r>
      <w:bookmarkEnd w:id="19"/>
      <w:r>
        <w:t xml:space="preserve"> – Виды эволюционного моделирования</w:t>
      </w:r>
    </w:p>
    <w:p w14:paraId="258C1B44" w14:textId="77777777" w:rsidR="00157C60" w:rsidRDefault="00157C60" w:rsidP="00157C60">
      <w:pPr>
        <w:pStyle w:val="v7"/>
      </w:pPr>
      <w:r>
        <w:lastRenderedPageBreak/>
        <w:drawing>
          <wp:inline distT="0" distB="0" distL="0" distR="0" wp14:anchorId="46BF611B" wp14:editId="36FD128A">
            <wp:extent cx="6120130" cy="344805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методы_эволюционного_моделирования.PNG"/>
                    <pic:cNvPicPr/>
                  </pic:nvPicPr>
                  <pic:blipFill rotWithShape="1">
                    <a:blip r:embed="rId24">
                      <a:extLst>
                        <a:ext uri="{28A0092B-C50C-407E-A947-70E740481C1C}">
                          <a14:useLocalDpi xmlns:a14="http://schemas.microsoft.com/office/drawing/2010/main" val="0"/>
                        </a:ext>
                      </a:extLst>
                    </a:blip>
                    <a:srcRect t="3150" b="1837"/>
                    <a:stretch/>
                  </pic:blipFill>
                  <pic:spPr bwMode="auto">
                    <a:xfrm>
                      <a:off x="0" y="0"/>
                      <a:ext cx="6120130" cy="3448050"/>
                    </a:xfrm>
                    <a:prstGeom prst="rect">
                      <a:avLst/>
                    </a:prstGeom>
                    <a:ln>
                      <a:noFill/>
                    </a:ln>
                    <a:extLst>
                      <a:ext uri="{53640926-AAD7-44D8-BBD7-CCE9431645EC}">
                        <a14:shadowObscured xmlns:a14="http://schemas.microsoft.com/office/drawing/2010/main"/>
                      </a:ext>
                    </a:extLst>
                  </pic:spPr>
                </pic:pic>
              </a:graphicData>
            </a:graphic>
          </wp:inline>
        </w:drawing>
      </w:r>
    </w:p>
    <w:p w14:paraId="0AFEC6F7" w14:textId="3658C6CE" w:rsidR="00157C60" w:rsidRPr="00D07670" w:rsidRDefault="00157C60" w:rsidP="00157C60">
      <w:pPr>
        <w:pStyle w:val="v5"/>
      </w:pPr>
      <w:r>
        <w:t xml:space="preserve">Рисунок </w:t>
      </w:r>
      <w:fldSimple w:instr=" SEQ Рисунок \* ARABIC ">
        <w:r w:rsidR="00D03801">
          <w:rPr>
            <w:noProof/>
          </w:rPr>
          <w:t>10</w:t>
        </w:r>
      </w:fldSimple>
      <w:r>
        <w:t xml:space="preserve"> – Классификация методов эволюционного моделирования</w:t>
      </w:r>
    </w:p>
    <w:p w14:paraId="1FB2BBCB" w14:textId="77777777" w:rsidR="00157C60" w:rsidRDefault="00157C60" w:rsidP="00157C60">
      <w:pPr>
        <w:pStyle w:val="v0"/>
      </w:pPr>
      <w:r>
        <w:t>Во время работы ГА выполняется параллельный анализ разных областей пространств решений. ГА способны накапливать и использовать знания об исследованном пространстве поиска, что позволяет им развиваться (обучаться или эволюционировать). Однако, в отличие от машинного обучения, в ГА используется абсолютное значение целевой функции (ЦФ), а не её приращение.</w:t>
      </w:r>
    </w:p>
    <w:p w14:paraId="26DB2E71" w14:textId="77777777" w:rsidR="00157C60" w:rsidRPr="000C31C6" w:rsidRDefault="00157C60" w:rsidP="00157C60">
      <w:pPr>
        <w:pStyle w:val="v0"/>
      </w:pPr>
      <w:r>
        <w:t>Процесс поиска может продолжаться до тер пор, пока не будут рассмотрены все точки исследуемого пространства. В качестве ограничения</w:t>
      </w:r>
      <w:r w:rsidRPr="000C31C6">
        <w:t xml:space="preserve"> могут исп</w:t>
      </w:r>
      <w:r>
        <w:t>ользоваться критерии оптимума, лимит</w:t>
      </w:r>
      <w:r w:rsidRPr="000C31C6">
        <w:t xml:space="preserve"> </w:t>
      </w:r>
      <w:r>
        <w:t>количества поколений, порог приращения ЦФ</w:t>
      </w:r>
      <w:r w:rsidRPr="000C31C6">
        <w:t>.</w:t>
      </w:r>
    </w:p>
    <w:p w14:paraId="41917AC5" w14:textId="402068D7" w:rsidR="00157C60" w:rsidRDefault="00157C60" w:rsidP="00157C60">
      <w:pPr>
        <w:pStyle w:val="v0"/>
      </w:pPr>
      <w:r>
        <w:t xml:space="preserve">Естественный отбор моделируется через выполнение процедур селекции, скрещивания и мутации. Качество агента из популяции пропорционально вероятности его перехода полностью (копирование) или частично (в виде потомков) в следующее поколение </w:t>
      </w:r>
      <w:r>
        <w:fldChar w:fldCharType="begin" w:fldLock="1"/>
      </w:r>
      <w:r w:rsidR="00E01DD9">
        <w:instrText>ADDIN CSL_CITATION {"citationItems":[{"id":"ITEM-1","itemData":{"ISBN":"9785976512641","abstract":"Рассматриваются принципы и методы эволюционного моделирования. Особое внимание уделяется главному методу эволюционного моделирования – генетическому алгоритму. Приводятся конкретные примеры егоприменения к решению различных задач оптимизации. Монография предназначена для специалистов в области информационных технологий, а также для студентов, магистрантов и аспирантов, обучающихся по направлениям «Информатика и вычислительная техника», «Информационные системы».","author":[{"dropping-particle":"","family":"Аверченков","given":"В И","non-dropping-particle":"","parse-names":false,"suffix":""},{"dropping-particle":"","family":"Казаков","given":"П В","non-dropping-particle":"","parse-names":false,"suffix":""}],"id":"ITEM-1","issued":{"date-parts":[["2016"]]},"number-of-pages":"200","publisher":"ФЛИНТА","publisher-place":"Москва","title":"Эволюционное моделирование и его применение","type":"book"},"uris":["http://www.mendeley.com/documents/?uuid=ff085305-2aa0-4ebb-8bb9-dea0a3cae090"]}],"mendeley":{"formattedCitation":"[9]","plainTextFormattedCitation":"[9]","previouslyFormattedCitation":"[11]"},"properties":{"noteIndex":0},"schema":"https://github.com/citation-style-language/schema/raw/master/csl-citation.json"}</w:instrText>
      </w:r>
      <w:r>
        <w:fldChar w:fldCharType="separate"/>
      </w:r>
      <w:r w:rsidR="00E01DD9" w:rsidRPr="00E01DD9">
        <w:rPr>
          <w:noProof/>
        </w:rPr>
        <w:t>[9]</w:t>
      </w:r>
      <w:r>
        <w:fldChar w:fldCharType="end"/>
      </w:r>
      <w:r>
        <w:t>. Потомки наследуют характеристики родителей с некоторыми изменениями (мутациями). Таким образом, эволюционный процесс подразумевает выполнение 3-х условий</w:t>
      </w:r>
      <w:r w:rsidRPr="00DB4EC7">
        <w:t xml:space="preserve"> </w:t>
      </w:r>
      <w:r>
        <w:rPr>
          <w:lang w:val="en-US"/>
        </w:rPr>
        <w:fldChar w:fldCharType="begin" w:fldLock="1"/>
      </w:r>
      <w:r w:rsidR="00E01DD9">
        <w:rPr>
          <w:lang w:val="en-US"/>
        </w:rPr>
        <w:instrText>ADDIN</w:instrText>
      </w:r>
      <w:r w:rsidR="00E01DD9" w:rsidRPr="00E01DD9">
        <w:instrText xml:space="preserve"> </w:instrText>
      </w:r>
      <w:r w:rsidR="00E01DD9">
        <w:rPr>
          <w:lang w:val="en-US"/>
        </w:rPr>
        <w:instrText>CSL</w:instrText>
      </w:r>
      <w:r w:rsidR="00E01DD9" w:rsidRPr="00E01DD9">
        <w:instrText>_</w:instrText>
      </w:r>
      <w:r w:rsidR="00E01DD9">
        <w:rPr>
          <w:lang w:val="en-US"/>
        </w:rPr>
        <w:instrText>CITATION</w:instrText>
      </w:r>
      <w:r w:rsidR="00E01DD9" w:rsidRPr="00E01DD9">
        <w:instrText xml:space="preserve"> {"</w:instrText>
      </w:r>
      <w:r w:rsidR="00E01DD9">
        <w:rPr>
          <w:lang w:val="en-US"/>
        </w:rPr>
        <w:instrText>citationItems</w:instrText>
      </w:r>
      <w:r w:rsidR="00E01DD9" w:rsidRPr="00E01DD9">
        <w:instrText>":[{"</w:instrText>
      </w:r>
      <w:r w:rsidR="00E01DD9">
        <w:rPr>
          <w:lang w:val="en-US"/>
        </w:rPr>
        <w:instrText>id</w:instrText>
      </w:r>
      <w:r w:rsidR="00E01DD9" w:rsidRPr="00E01DD9">
        <w:instrText>":"</w:instrText>
      </w:r>
      <w:r w:rsidR="00E01DD9">
        <w:rPr>
          <w:lang w:val="en-US"/>
        </w:rPr>
        <w:instrText>ITEM</w:instrText>
      </w:r>
      <w:r w:rsidR="00E01DD9" w:rsidRPr="00E01DD9">
        <w:instrText>-1","</w:instrText>
      </w:r>
      <w:r w:rsidR="00E01DD9">
        <w:rPr>
          <w:lang w:val="en-US"/>
        </w:rPr>
        <w:instrText>itemData</w:instrText>
      </w:r>
      <w:r w:rsidR="00E01DD9" w:rsidRPr="00E01DD9">
        <w:instrText>":{"</w:instrText>
      </w:r>
      <w:r w:rsidR="00E01DD9">
        <w:rPr>
          <w:lang w:val="en-US"/>
        </w:rPr>
        <w:instrText>ISBN</w:instrText>
      </w:r>
      <w:r w:rsidR="00E01DD9" w:rsidRPr="00E01DD9">
        <w:instrText>":"9785976512641","</w:instrText>
      </w:r>
      <w:r w:rsidR="00E01DD9">
        <w:rPr>
          <w:lang w:val="en-US"/>
        </w:rPr>
        <w:instrText>abstract</w:instrText>
      </w:r>
      <w:r w:rsidR="00E01DD9" w:rsidRPr="00E01DD9">
        <w:instrText>":"Рассматриваются принципы и методы эволюционного моделирования. Особое внимание уделяется главному методу эволюционного моделирования – генетическому алгоритму. Приводятся конкретные примеры егоприменения к решению различных задач оптимизации. Монография предназначена для специалистов в области информационных технологий, а также для студентов, магистрантов и аспирантов, обучающихся по направлениям «Информатика и вычислительная техника», «Информационные системы».","</w:instrText>
      </w:r>
      <w:r w:rsidR="00E01DD9">
        <w:rPr>
          <w:lang w:val="en-US"/>
        </w:rPr>
        <w:instrText>author</w:instrText>
      </w:r>
      <w:r w:rsidR="00E01DD9" w:rsidRPr="00E01DD9">
        <w:instrText>":[{"</w:instrText>
      </w:r>
      <w:r w:rsidR="00E01DD9">
        <w:rPr>
          <w:lang w:val="en-US"/>
        </w:rPr>
        <w:instrText>dropping</w:instrText>
      </w:r>
      <w:r w:rsidR="00E01DD9" w:rsidRPr="00E01DD9">
        <w:instrText>-</w:instrText>
      </w:r>
      <w:r w:rsidR="00E01DD9">
        <w:rPr>
          <w:lang w:val="en-US"/>
        </w:rPr>
        <w:instrText>particle</w:instrText>
      </w:r>
      <w:r w:rsidR="00E01DD9" w:rsidRPr="00E01DD9">
        <w:instrText>":"","</w:instrText>
      </w:r>
      <w:r w:rsidR="00E01DD9">
        <w:rPr>
          <w:lang w:val="en-US"/>
        </w:rPr>
        <w:instrText>family</w:instrText>
      </w:r>
      <w:r w:rsidR="00E01DD9" w:rsidRPr="00E01DD9">
        <w:instrText>":"Аверченков","</w:instrText>
      </w:r>
      <w:r w:rsidR="00E01DD9">
        <w:rPr>
          <w:lang w:val="en-US"/>
        </w:rPr>
        <w:instrText>given</w:instrText>
      </w:r>
      <w:r w:rsidR="00E01DD9" w:rsidRPr="00E01DD9">
        <w:instrText>":"В И","</w:instrText>
      </w:r>
      <w:r w:rsidR="00E01DD9">
        <w:rPr>
          <w:lang w:val="en-US"/>
        </w:rPr>
        <w:instrText>non</w:instrText>
      </w:r>
      <w:r w:rsidR="00E01DD9" w:rsidRPr="00E01DD9">
        <w:instrText>-</w:instrText>
      </w:r>
      <w:r w:rsidR="00E01DD9">
        <w:rPr>
          <w:lang w:val="en-US"/>
        </w:rPr>
        <w:instrText>dropping</w:instrText>
      </w:r>
      <w:r w:rsidR="00E01DD9" w:rsidRPr="00E01DD9">
        <w:instrText>-</w:instrText>
      </w:r>
      <w:r w:rsidR="00E01DD9">
        <w:rPr>
          <w:lang w:val="en-US"/>
        </w:rPr>
        <w:instrText>particle</w:instrText>
      </w:r>
      <w:r w:rsidR="00E01DD9" w:rsidRPr="00E01DD9">
        <w:instrText>":"","</w:instrText>
      </w:r>
      <w:r w:rsidR="00E01DD9">
        <w:rPr>
          <w:lang w:val="en-US"/>
        </w:rPr>
        <w:instrText>parse</w:instrText>
      </w:r>
      <w:r w:rsidR="00E01DD9" w:rsidRPr="00E01DD9">
        <w:instrText>-</w:instrText>
      </w:r>
      <w:r w:rsidR="00E01DD9">
        <w:rPr>
          <w:lang w:val="en-US"/>
        </w:rPr>
        <w:instrText>names</w:instrText>
      </w:r>
      <w:r w:rsidR="00E01DD9" w:rsidRPr="00E01DD9">
        <w:instrText>":</w:instrText>
      </w:r>
      <w:r w:rsidR="00E01DD9">
        <w:rPr>
          <w:lang w:val="en-US"/>
        </w:rPr>
        <w:instrText>false</w:instrText>
      </w:r>
      <w:r w:rsidR="00E01DD9" w:rsidRPr="00E01DD9">
        <w:instrText>,"</w:instrText>
      </w:r>
      <w:r w:rsidR="00E01DD9">
        <w:rPr>
          <w:lang w:val="en-US"/>
        </w:rPr>
        <w:instrText>suffix</w:instrText>
      </w:r>
      <w:r w:rsidR="00E01DD9" w:rsidRPr="00E01DD9">
        <w:instrText>":""},{"</w:instrText>
      </w:r>
      <w:r w:rsidR="00E01DD9">
        <w:rPr>
          <w:lang w:val="en-US"/>
        </w:rPr>
        <w:instrText>dropping</w:instrText>
      </w:r>
      <w:r w:rsidR="00E01DD9" w:rsidRPr="00E01DD9">
        <w:instrText>-</w:instrText>
      </w:r>
      <w:r w:rsidR="00E01DD9">
        <w:rPr>
          <w:lang w:val="en-US"/>
        </w:rPr>
        <w:instrText>particle</w:instrText>
      </w:r>
      <w:r w:rsidR="00E01DD9" w:rsidRPr="00E01DD9">
        <w:instrText>":"","</w:instrText>
      </w:r>
      <w:r w:rsidR="00E01DD9">
        <w:rPr>
          <w:lang w:val="en-US"/>
        </w:rPr>
        <w:instrText>family</w:instrText>
      </w:r>
      <w:r w:rsidR="00E01DD9" w:rsidRPr="00E01DD9">
        <w:instrText>":"Казаков","</w:instrText>
      </w:r>
      <w:r w:rsidR="00E01DD9">
        <w:rPr>
          <w:lang w:val="en-US"/>
        </w:rPr>
        <w:instrText>given</w:instrText>
      </w:r>
      <w:r w:rsidR="00E01DD9" w:rsidRPr="00E01DD9">
        <w:instrText>":"П В","</w:instrText>
      </w:r>
      <w:r w:rsidR="00E01DD9">
        <w:rPr>
          <w:lang w:val="en-US"/>
        </w:rPr>
        <w:instrText>non</w:instrText>
      </w:r>
      <w:r w:rsidR="00E01DD9" w:rsidRPr="00E01DD9">
        <w:instrText>-</w:instrText>
      </w:r>
      <w:r w:rsidR="00E01DD9">
        <w:rPr>
          <w:lang w:val="en-US"/>
        </w:rPr>
        <w:instrText>dropping</w:instrText>
      </w:r>
      <w:r w:rsidR="00E01DD9" w:rsidRPr="00E01DD9">
        <w:instrText>-</w:instrText>
      </w:r>
      <w:r w:rsidR="00E01DD9">
        <w:rPr>
          <w:lang w:val="en-US"/>
        </w:rPr>
        <w:instrText>particle</w:instrText>
      </w:r>
      <w:r w:rsidR="00E01DD9" w:rsidRPr="00E01DD9">
        <w:instrText>":"","</w:instrText>
      </w:r>
      <w:r w:rsidR="00E01DD9">
        <w:rPr>
          <w:lang w:val="en-US"/>
        </w:rPr>
        <w:instrText>parse</w:instrText>
      </w:r>
      <w:r w:rsidR="00E01DD9" w:rsidRPr="00E01DD9">
        <w:instrText>-</w:instrText>
      </w:r>
      <w:r w:rsidR="00E01DD9">
        <w:rPr>
          <w:lang w:val="en-US"/>
        </w:rPr>
        <w:instrText>names</w:instrText>
      </w:r>
      <w:r w:rsidR="00E01DD9" w:rsidRPr="00E01DD9">
        <w:instrText>":</w:instrText>
      </w:r>
      <w:r w:rsidR="00E01DD9">
        <w:rPr>
          <w:lang w:val="en-US"/>
        </w:rPr>
        <w:instrText>false</w:instrText>
      </w:r>
      <w:r w:rsidR="00E01DD9" w:rsidRPr="00E01DD9">
        <w:instrText>,"</w:instrText>
      </w:r>
      <w:r w:rsidR="00E01DD9">
        <w:rPr>
          <w:lang w:val="en-US"/>
        </w:rPr>
        <w:instrText>suffix</w:instrText>
      </w:r>
      <w:r w:rsidR="00E01DD9" w:rsidRPr="00E01DD9">
        <w:instrText>":""}],"</w:instrText>
      </w:r>
      <w:r w:rsidR="00E01DD9">
        <w:rPr>
          <w:lang w:val="en-US"/>
        </w:rPr>
        <w:instrText>id</w:instrText>
      </w:r>
      <w:r w:rsidR="00E01DD9" w:rsidRPr="00E01DD9">
        <w:instrText>":"</w:instrText>
      </w:r>
      <w:r w:rsidR="00E01DD9">
        <w:rPr>
          <w:lang w:val="en-US"/>
        </w:rPr>
        <w:instrText>ITEM</w:instrText>
      </w:r>
      <w:r w:rsidR="00E01DD9" w:rsidRPr="00E01DD9">
        <w:instrText>-1","</w:instrText>
      </w:r>
      <w:r w:rsidR="00E01DD9">
        <w:rPr>
          <w:lang w:val="en-US"/>
        </w:rPr>
        <w:instrText>issued</w:instrText>
      </w:r>
      <w:r w:rsidR="00E01DD9" w:rsidRPr="00E01DD9">
        <w:instrText>":{"</w:instrText>
      </w:r>
      <w:r w:rsidR="00E01DD9">
        <w:rPr>
          <w:lang w:val="en-US"/>
        </w:rPr>
        <w:instrText>date</w:instrText>
      </w:r>
      <w:r w:rsidR="00E01DD9" w:rsidRPr="00E01DD9">
        <w:instrText>-</w:instrText>
      </w:r>
      <w:r w:rsidR="00E01DD9">
        <w:rPr>
          <w:lang w:val="en-US"/>
        </w:rPr>
        <w:instrText>parts</w:instrText>
      </w:r>
      <w:r w:rsidR="00E01DD9" w:rsidRPr="00E01DD9">
        <w:instrText>":[["2016"]]},"</w:instrText>
      </w:r>
      <w:r w:rsidR="00E01DD9">
        <w:rPr>
          <w:lang w:val="en-US"/>
        </w:rPr>
        <w:instrText>number</w:instrText>
      </w:r>
      <w:r w:rsidR="00E01DD9" w:rsidRPr="00E01DD9">
        <w:instrText>-</w:instrText>
      </w:r>
      <w:r w:rsidR="00E01DD9">
        <w:rPr>
          <w:lang w:val="en-US"/>
        </w:rPr>
        <w:instrText>of</w:instrText>
      </w:r>
      <w:r w:rsidR="00E01DD9" w:rsidRPr="00E01DD9">
        <w:instrText>-</w:instrText>
      </w:r>
      <w:r w:rsidR="00E01DD9">
        <w:rPr>
          <w:lang w:val="en-US"/>
        </w:rPr>
        <w:instrText>pages</w:instrText>
      </w:r>
      <w:r w:rsidR="00E01DD9" w:rsidRPr="00E01DD9">
        <w:instrText>":"200","</w:instrText>
      </w:r>
      <w:r w:rsidR="00E01DD9">
        <w:rPr>
          <w:lang w:val="en-US"/>
        </w:rPr>
        <w:instrText>publisher</w:instrText>
      </w:r>
      <w:r w:rsidR="00E01DD9" w:rsidRPr="00E01DD9">
        <w:instrText>":"ФЛИНТА","</w:instrText>
      </w:r>
      <w:r w:rsidR="00E01DD9">
        <w:rPr>
          <w:lang w:val="en-US"/>
        </w:rPr>
        <w:instrText>publisher</w:instrText>
      </w:r>
      <w:r w:rsidR="00E01DD9" w:rsidRPr="00E01DD9">
        <w:instrText>-</w:instrText>
      </w:r>
      <w:r w:rsidR="00E01DD9">
        <w:rPr>
          <w:lang w:val="en-US"/>
        </w:rPr>
        <w:instrText>place</w:instrText>
      </w:r>
      <w:r w:rsidR="00E01DD9" w:rsidRPr="00E01DD9">
        <w:instrText>":"Москва","</w:instrText>
      </w:r>
      <w:r w:rsidR="00E01DD9">
        <w:rPr>
          <w:lang w:val="en-US"/>
        </w:rPr>
        <w:instrText>title</w:instrText>
      </w:r>
      <w:r w:rsidR="00E01DD9" w:rsidRPr="00E01DD9">
        <w:instrText>":"Эволюционное моделирование и его применение","</w:instrText>
      </w:r>
      <w:r w:rsidR="00E01DD9">
        <w:rPr>
          <w:lang w:val="en-US"/>
        </w:rPr>
        <w:instrText>type</w:instrText>
      </w:r>
      <w:r w:rsidR="00E01DD9" w:rsidRPr="00E01DD9">
        <w:instrText>":"</w:instrText>
      </w:r>
      <w:r w:rsidR="00E01DD9">
        <w:rPr>
          <w:lang w:val="en-US"/>
        </w:rPr>
        <w:instrText>book</w:instrText>
      </w:r>
      <w:r w:rsidR="00E01DD9" w:rsidRPr="00E01DD9">
        <w:instrText>"},"</w:instrText>
      </w:r>
      <w:r w:rsidR="00E01DD9">
        <w:rPr>
          <w:lang w:val="en-US"/>
        </w:rPr>
        <w:instrText>uris</w:instrText>
      </w:r>
      <w:r w:rsidR="00E01DD9" w:rsidRPr="00E01DD9">
        <w:instrText>":["</w:instrText>
      </w:r>
      <w:r w:rsidR="00E01DD9">
        <w:rPr>
          <w:lang w:val="en-US"/>
        </w:rPr>
        <w:instrText>http</w:instrText>
      </w:r>
      <w:r w:rsidR="00E01DD9" w:rsidRPr="00E01DD9">
        <w:instrText>://</w:instrText>
      </w:r>
      <w:r w:rsidR="00E01DD9">
        <w:rPr>
          <w:lang w:val="en-US"/>
        </w:rPr>
        <w:instrText>www</w:instrText>
      </w:r>
      <w:r w:rsidR="00E01DD9" w:rsidRPr="00E01DD9">
        <w:instrText>.</w:instrText>
      </w:r>
      <w:r w:rsidR="00E01DD9">
        <w:rPr>
          <w:lang w:val="en-US"/>
        </w:rPr>
        <w:instrText>mendeley</w:instrText>
      </w:r>
      <w:r w:rsidR="00E01DD9" w:rsidRPr="00E01DD9">
        <w:instrText>.</w:instrText>
      </w:r>
      <w:r w:rsidR="00E01DD9">
        <w:rPr>
          <w:lang w:val="en-US"/>
        </w:rPr>
        <w:instrText>com</w:instrText>
      </w:r>
      <w:r w:rsidR="00E01DD9" w:rsidRPr="00E01DD9">
        <w:instrText>/</w:instrText>
      </w:r>
      <w:r w:rsidR="00E01DD9">
        <w:rPr>
          <w:lang w:val="en-US"/>
        </w:rPr>
        <w:instrText>documents</w:instrText>
      </w:r>
      <w:r w:rsidR="00E01DD9" w:rsidRPr="00E01DD9">
        <w:instrText>/?</w:instrText>
      </w:r>
      <w:r w:rsidR="00E01DD9">
        <w:rPr>
          <w:lang w:val="en-US"/>
        </w:rPr>
        <w:instrText>uuid</w:instrText>
      </w:r>
      <w:r w:rsidR="00E01DD9" w:rsidRPr="00E01DD9">
        <w:instrText>=</w:instrText>
      </w:r>
      <w:r w:rsidR="00E01DD9">
        <w:rPr>
          <w:lang w:val="en-US"/>
        </w:rPr>
        <w:instrText>ff</w:instrText>
      </w:r>
      <w:r w:rsidR="00E01DD9" w:rsidRPr="00E01DD9">
        <w:instrText>085305-2</w:instrText>
      </w:r>
      <w:r w:rsidR="00E01DD9">
        <w:rPr>
          <w:lang w:val="en-US"/>
        </w:rPr>
        <w:instrText>aa</w:instrText>
      </w:r>
      <w:r w:rsidR="00E01DD9" w:rsidRPr="00E01DD9">
        <w:instrText>0-4</w:instrText>
      </w:r>
      <w:r w:rsidR="00E01DD9">
        <w:rPr>
          <w:lang w:val="en-US"/>
        </w:rPr>
        <w:instrText>ebb</w:instrText>
      </w:r>
      <w:r w:rsidR="00E01DD9" w:rsidRPr="00E01DD9">
        <w:instrText>-8</w:instrText>
      </w:r>
      <w:r w:rsidR="00E01DD9">
        <w:rPr>
          <w:lang w:val="en-US"/>
        </w:rPr>
        <w:instrText>bb</w:instrText>
      </w:r>
      <w:r w:rsidR="00E01DD9" w:rsidRPr="00E01DD9">
        <w:instrText>9-</w:instrText>
      </w:r>
      <w:r w:rsidR="00E01DD9">
        <w:rPr>
          <w:lang w:val="en-US"/>
        </w:rPr>
        <w:instrText>dea</w:instrText>
      </w:r>
      <w:r w:rsidR="00E01DD9" w:rsidRPr="00E01DD9">
        <w:instrText>0</w:instrText>
      </w:r>
      <w:r w:rsidR="00E01DD9">
        <w:rPr>
          <w:lang w:val="en-US"/>
        </w:rPr>
        <w:instrText>a</w:instrText>
      </w:r>
      <w:r w:rsidR="00E01DD9" w:rsidRPr="00E01DD9">
        <w:instrText>3</w:instrText>
      </w:r>
      <w:r w:rsidR="00E01DD9">
        <w:rPr>
          <w:lang w:val="en-US"/>
        </w:rPr>
        <w:instrText>cae</w:instrText>
      </w:r>
      <w:r w:rsidR="00E01DD9" w:rsidRPr="00E01DD9">
        <w:instrText>090"]}],"</w:instrText>
      </w:r>
      <w:r w:rsidR="00E01DD9">
        <w:rPr>
          <w:lang w:val="en-US"/>
        </w:rPr>
        <w:instrText>mendeley</w:instrText>
      </w:r>
      <w:r w:rsidR="00E01DD9" w:rsidRPr="00E01DD9">
        <w:instrText>":{"</w:instrText>
      </w:r>
      <w:r w:rsidR="00E01DD9">
        <w:rPr>
          <w:lang w:val="en-US"/>
        </w:rPr>
        <w:instrText>formattedCitation</w:instrText>
      </w:r>
      <w:r w:rsidR="00E01DD9" w:rsidRPr="00E01DD9">
        <w:instrText>":"[9]","</w:instrText>
      </w:r>
      <w:r w:rsidR="00E01DD9">
        <w:rPr>
          <w:lang w:val="en-US"/>
        </w:rPr>
        <w:instrText>plainTextFormattedCitation</w:instrText>
      </w:r>
      <w:r w:rsidR="00E01DD9" w:rsidRPr="00E01DD9">
        <w:instrText>":"[9]","</w:instrText>
      </w:r>
      <w:r w:rsidR="00E01DD9">
        <w:rPr>
          <w:lang w:val="en-US"/>
        </w:rPr>
        <w:instrText>previouslyFormattedCitation</w:instrText>
      </w:r>
      <w:r w:rsidR="00E01DD9" w:rsidRPr="00E01DD9">
        <w:instrText>":"[11]"},"</w:instrText>
      </w:r>
      <w:r w:rsidR="00E01DD9">
        <w:rPr>
          <w:lang w:val="en-US"/>
        </w:rPr>
        <w:instrText>properties</w:instrText>
      </w:r>
      <w:r w:rsidR="00E01DD9" w:rsidRPr="00E01DD9">
        <w:instrText>":{"</w:instrText>
      </w:r>
      <w:r w:rsidR="00E01DD9">
        <w:rPr>
          <w:lang w:val="en-US"/>
        </w:rPr>
        <w:instrText>noteIndex</w:instrText>
      </w:r>
      <w:r w:rsidR="00E01DD9" w:rsidRPr="00E01DD9">
        <w:instrText>":0},"</w:instrText>
      </w:r>
      <w:r w:rsidR="00E01DD9">
        <w:rPr>
          <w:lang w:val="en-US"/>
        </w:rPr>
        <w:instrText>schema</w:instrText>
      </w:r>
      <w:r w:rsidR="00E01DD9" w:rsidRPr="00E01DD9">
        <w:instrText>":"</w:instrText>
      </w:r>
      <w:r w:rsidR="00E01DD9">
        <w:rPr>
          <w:lang w:val="en-US"/>
        </w:rPr>
        <w:instrText>https</w:instrText>
      </w:r>
      <w:r w:rsidR="00E01DD9" w:rsidRPr="00E01DD9">
        <w:instrText>://</w:instrText>
      </w:r>
      <w:r w:rsidR="00E01DD9">
        <w:rPr>
          <w:lang w:val="en-US"/>
        </w:rPr>
        <w:instrText>github</w:instrText>
      </w:r>
      <w:r w:rsidR="00E01DD9" w:rsidRPr="00E01DD9">
        <w:instrText>.</w:instrText>
      </w:r>
      <w:r w:rsidR="00E01DD9">
        <w:rPr>
          <w:lang w:val="en-US"/>
        </w:rPr>
        <w:instrText>com</w:instrText>
      </w:r>
      <w:r w:rsidR="00E01DD9" w:rsidRPr="00E01DD9">
        <w:instrText>/</w:instrText>
      </w:r>
      <w:r w:rsidR="00E01DD9">
        <w:rPr>
          <w:lang w:val="en-US"/>
        </w:rPr>
        <w:instrText>citation</w:instrText>
      </w:r>
      <w:r w:rsidR="00E01DD9" w:rsidRPr="00E01DD9">
        <w:instrText>-</w:instrText>
      </w:r>
      <w:r w:rsidR="00E01DD9">
        <w:rPr>
          <w:lang w:val="en-US"/>
        </w:rPr>
        <w:instrText>style</w:instrText>
      </w:r>
      <w:r w:rsidR="00E01DD9" w:rsidRPr="00E01DD9">
        <w:instrText>-</w:instrText>
      </w:r>
      <w:r w:rsidR="00E01DD9">
        <w:rPr>
          <w:lang w:val="en-US"/>
        </w:rPr>
        <w:instrText>language</w:instrText>
      </w:r>
      <w:r w:rsidR="00E01DD9" w:rsidRPr="00E01DD9">
        <w:instrText>/</w:instrText>
      </w:r>
      <w:r w:rsidR="00E01DD9">
        <w:rPr>
          <w:lang w:val="en-US"/>
        </w:rPr>
        <w:instrText>schema</w:instrText>
      </w:r>
      <w:r w:rsidR="00E01DD9" w:rsidRPr="00E01DD9">
        <w:instrText>/</w:instrText>
      </w:r>
      <w:r w:rsidR="00E01DD9">
        <w:rPr>
          <w:lang w:val="en-US"/>
        </w:rPr>
        <w:instrText>raw</w:instrText>
      </w:r>
      <w:r w:rsidR="00E01DD9" w:rsidRPr="00E01DD9">
        <w:instrText>/</w:instrText>
      </w:r>
      <w:r w:rsidR="00E01DD9">
        <w:rPr>
          <w:lang w:val="en-US"/>
        </w:rPr>
        <w:instrText>master</w:instrText>
      </w:r>
      <w:r w:rsidR="00E01DD9" w:rsidRPr="00E01DD9">
        <w:instrText>/</w:instrText>
      </w:r>
      <w:r w:rsidR="00E01DD9">
        <w:rPr>
          <w:lang w:val="en-US"/>
        </w:rPr>
        <w:instrText>csl</w:instrText>
      </w:r>
      <w:r w:rsidR="00E01DD9" w:rsidRPr="00E01DD9">
        <w:instrText>-</w:instrText>
      </w:r>
      <w:r w:rsidR="00E01DD9">
        <w:rPr>
          <w:lang w:val="en-US"/>
        </w:rPr>
        <w:instrText>citation</w:instrText>
      </w:r>
      <w:r w:rsidR="00E01DD9" w:rsidRPr="00E01DD9">
        <w:instrText>.</w:instrText>
      </w:r>
      <w:r w:rsidR="00E01DD9">
        <w:rPr>
          <w:lang w:val="en-US"/>
        </w:rPr>
        <w:instrText>json</w:instrText>
      </w:r>
      <w:r w:rsidR="00E01DD9" w:rsidRPr="00E01DD9">
        <w:instrText>"}</w:instrText>
      </w:r>
      <w:r>
        <w:rPr>
          <w:lang w:val="en-US"/>
        </w:rPr>
        <w:fldChar w:fldCharType="separate"/>
      </w:r>
      <w:r w:rsidR="00E01DD9" w:rsidRPr="00E01DD9">
        <w:rPr>
          <w:noProof/>
        </w:rPr>
        <w:t>[9]</w:t>
      </w:r>
      <w:r>
        <w:rPr>
          <w:lang w:val="en-US"/>
        </w:rPr>
        <w:fldChar w:fldCharType="end"/>
      </w:r>
      <w:r>
        <w:t>:</w:t>
      </w:r>
    </w:p>
    <w:p w14:paraId="051FA99E" w14:textId="77777777" w:rsidR="00157C60" w:rsidRDefault="00157C60" w:rsidP="00157C60">
      <w:pPr>
        <w:pStyle w:val="v"/>
      </w:pPr>
      <w:r>
        <w:t>наличие наследственной изменчивости как предпосылки эволюции;</w:t>
      </w:r>
    </w:p>
    <w:p w14:paraId="2ABAC1E8" w14:textId="77777777" w:rsidR="00157C60" w:rsidRDefault="00157C60" w:rsidP="00157C60">
      <w:pPr>
        <w:pStyle w:val="v"/>
      </w:pPr>
      <w:r>
        <w:t>наличие соревновательного аспекта, а также направляющего фактора;</w:t>
      </w:r>
    </w:p>
    <w:p w14:paraId="59AD9AE6" w14:textId="77777777" w:rsidR="00157C60" w:rsidRDefault="00157C60" w:rsidP="00157C60">
      <w:pPr>
        <w:pStyle w:val="v"/>
      </w:pPr>
      <w:r>
        <w:lastRenderedPageBreak/>
        <w:t>наличие естественного отбора как преобразующего фактора.</w:t>
      </w:r>
    </w:p>
    <w:p w14:paraId="741C5D8A" w14:textId="77777777" w:rsidR="00157C60" w:rsidRDefault="00157C60" w:rsidP="00157C60">
      <w:pPr>
        <w:pStyle w:val="v0"/>
      </w:pPr>
      <w:r>
        <w:t>Далее будет использоваться соответствие терминологий из таблицы 1.</w:t>
      </w:r>
    </w:p>
    <w:p w14:paraId="7F3D7E3A" w14:textId="3D06565D" w:rsidR="00157C60" w:rsidRDefault="00157C60" w:rsidP="00157C60">
      <w:pPr>
        <w:pStyle w:val="v9"/>
      </w:pPr>
      <w:bookmarkStart w:id="20" w:name="_Ref71577827"/>
      <w:r>
        <w:t xml:space="preserve">Таблица </w:t>
      </w:r>
      <w:r>
        <w:fldChar w:fldCharType="begin"/>
      </w:r>
      <w:r w:rsidRPr="00296BA5">
        <w:instrText xml:space="preserve"> SEQ Таблица \* ARABIC </w:instrText>
      </w:r>
      <w:r>
        <w:fldChar w:fldCharType="separate"/>
      </w:r>
      <w:r w:rsidR="00D03801">
        <w:rPr>
          <w:noProof/>
        </w:rPr>
        <w:t>2</w:t>
      </w:r>
      <w:r>
        <w:rPr>
          <w:noProof/>
        </w:rPr>
        <w:fldChar w:fldCharType="end"/>
      </w:r>
      <w:bookmarkEnd w:id="20"/>
      <w:r>
        <w:t xml:space="preserve"> – Соответствие терминов эволюционной и мат. модели</w:t>
      </w:r>
    </w:p>
    <w:tbl>
      <w:tblPr>
        <w:tblStyle w:val="ad"/>
        <w:tblW w:w="0" w:type="auto"/>
        <w:tblLook w:val="04A0" w:firstRow="1" w:lastRow="0" w:firstColumn="1" w:lastColumn="0" w:noHBand="0" w:noVBand="1"/>
      </w:tblPr>
      <w:tblGrid>
        <w:gridCol w:w="3256"/>
        <w:gridCol w:w="6372"/>
      </w:tblGrid>
      <w:tr w:rsidR="00157C60" w14:paraId="5933DCC5" w14:textId="77777777" w:rsidTr="004B0CD5">
        <w:tc>
          <w:tcPr>
            <w:tcW w:w="3256" w:type="dxa"/>
          </w:tcPr>
          <w:p w14:paraId="75206417" w14:textId="77777777" w:rsidR="00157C60" w:rsidRDefault="00157C60" w:rsidP="004B0CD5">
            <w:pPr>
              <w:pStyle w:val="vb"/>
            </w:pPr>
            <w:r>
              <w:t>Эволюционная модель</w:t>
            </w:r>
          </w:p>
        </w:tc>
        <w:tc>
          <w:tcPr>
            <w:tcW w:w="6372" w:type="dxa"/>
          </w:tcPr>
          <w:p w14:paraId="76ACAB48" w14:textId="77777777" w:rsidR="00157C60" w:rsidRDefault="00157C60" w:rsidP="004B0CD5">
            <w:pPr>
              <w:pStyle w:val="vb"/>
            </w:pPr>
            <w:r>
              <w:t>Математическая модель</w:t>
            </w:r>
          </w:p>
        </w:tc>
      </w:tr>
      <w:tr w:rsidR="00157C60" w14:paraId="0D86723A" w14:textId="77777777" w:rsidTr="004B0CD5">
        <w:tc>
          <w:tcPr>
            <w:tcW w:w="3256" w:type="dxa"/>
          </w:tcPr>
          <w:p w14:paraId="35A955E5" w14:textId="77777777" w:rsidR="00157C60" w:rsidRDefault="00157C60" w:rsidP="004B0CD5">
            <w:pPr>
              <w:pStyle w:val="vc"/>
            </w:pPr>
            <w:r>
              <w:t>Агент</w:t>
            </w:r>
          </w:p>
        </w:tc>
        <w:tc>
          <w:tcPr>
            <w:tcW w:w="6372" w:type="dxa"/>
          </w:tcPr>
          <w:p w14:paraId="3C511459" w14:textId="77777777" w:rsidR="00157C60" w:rsidRDefault="00157C60" w:rsidP="004B0CD5">
            <w:pPr>
              <w:pStyle w:val="vc"/>
            </w:pPr>
            <w:r>
              <w:t>Решение, объект, строка, последовательность</w:t>
            </w:r>
          </w:p>
        </w:tc>
      </w:tr>
      <w:tr w:rsidR="00157C60" w14:paraId="1F13BB44" w14:textId="77777777" w:rsidTr="004B0CD5">
        <w:tc>
          <w:tcPr>
            <w:tcW w:w="3256" w:type="dxa"/>
          </w:tcPr>
          <w:p w14:paraId="79D8D104" w14:textId="77777777" w:rsidR="00157C60" w:rsidRDefault="00157C60" w:rsidP="004B0CD5">
            <w:pPr>
              <w:pStyle w:val="vc"/>
            </w:pPr>
            <w:r>
              <w:t>Ген</w:t>
            </w:r>
          </w:p>
        </w:tc>
        <w:tc>
          <w:tcPr>
            <w:tcW w:w="6372" w:type="dxa"/>
          </w:tcPr>
          <w:p w14:paraId="0DD77E44" w14:textId="77777777" w:rsidR="00157C60" w:rsidRDefault="00157C60" w:rsidP="004B0CD5">
            <w:pPr>
              <w:pStyle w:val="vc"/>
            </w:pPr>
            <w:r>
              <w:t>Переменная, параметр, характеристика, признак</w:t>
            </w:r>
          </w:p>
        </w:tc>
      </w:tr>
      <w:tr w:rsidR="00157C60" w14:paraId="2A64ECBB" w14:textId="77777777" w:rsidTr="004B0CD5">
        <w:tc>
          <w:tcPr>
            <w:tcW w:w="3256" w:type="dxa"/>
          </w:tcPr>
          <w:p w14:paraId="5303DAE5" w14:textId="77777777" w:rsidR="00157C60" w:rsidRDefault="00157C60" w:rsidP="004B0CD5">
            <w:pPr>
              <w:pStyle w:val="vc"/>
            </w:pPr>
            <w:r>
              <w:t>Генотип</w:t>
            </w:r>
          </w:p>
        </w:tc>
        <w:tc>
          <w:tcPr>
            <w:tcW w:w="6372" w:type="dxa"/>
          </w:tcPr>
          <w:p w14:paraId="55F17010" w14:textId="77777777" w:rsidR="00157C60" w:rsidRDefault="00157C60" w:rsidP="004B0CD5">
            <w:pPr>
              <w:pStyle w:val="vc"/>
            </w:pPr>
            <w:r>
              <w:t>Пространство поиска</w:t>
            </w:r>
          </w:p>
        </w:tc>
      </w:tr>
      <w:tr w:rsidR="00157C60" w14:paraId="5F652A1A" w14:textId="77777777" w:rsidTr="004B0CD5">
        <w:tc>
          <w:tcPr>
            <w:tcW w:w="3256" w:type="dxa"/>
          </w:tcPr>
          <w:p w14:paraId="7CDA9061" w14:textId="77777777" w:rsidR="00157C60" w:rsidRDefault="00157C60" w:rsidP="004B0CD5">
            <w:pPr>
              <w:pStyle w:val="vc"/>
            </w:pPr>
            <w:r>
              <w:t>Фенотип</w:t>
            </w:r>
          </w:p>
        </w:tc>
        <w:tc>
          <w:tcPr>
            <w:tcW w:w="6372" w:type="dxa"/>
          </w:tcPr>
          <w:p w14:paraId="67E1E042" w14:textId="77777777" w:rsidR="00157C60" w:rsidRDefault="00157C60" w:rsidP="004B0CD5">
            <w:pPr>
              <w:pStyle w:val="vc"/>
            </w:pPr>
            <w:r>
              <w:t>Пространство решений</w:t>
            </w:r>
          </w:p>
        </w:tc>
      </w:tr>
      <w:tr w:rsidR="00157C60" w14:paraId="2E9879F0" w14:textId="77777777" w:rsidTr="004B0CD5">
        <w:tc>
          <w:tcPr>
            <w:tcW w:w="3256" w:type="dxa"/>
          </w:tcPr>
          <w:p w14:paraId="470D1763" w14:textId="77777777" w:rsidR="00157C60" w:rsidRDefault="00157C60" w:rsidP="004B0CD5">
            <w:pPr>
              <w:pStyle w:val="vc"/>
            </w:pPr>
            <w:r>
              <w:t>Fitness-функция</w:t>
            </w:r>
          </w:p>
        </w:tc>
        <w:tc>
          <w:tcPr>
            <w:tcW w:w="6372" w:type="dxa"/>
          </w:tcPr>
          <w:p w14:paraId="5C47190A" w14:textId="77777777" w:rsidR="00157C60" w:rsidRDefault="00157C60" w:rsidP="004B0CD5">
            <w:pPr>
              <w:pStyle w:val="vc"/>
            </w:pPr>
            <w:r>
              <w:t>Целевая функция</w:t>
            </w:r>
          </w:p>
        </w:tc>
      </w:tr>
      <w:tr w:rsidR="00157C60" w14:paraId="07CCDAFE" w14:textId="77777777" w:rsidTr="004B0CD5">
        <w:tc>
          <w:tcPr>
            <w:tcW w:w="3256" w:type="dxa"/>
          </w:tcPr>
          <w:p w14:paraId="2A8AB5D8" w14:textId="77777777" w:rsidR="00157C60" w:rsidRDefault="00157C60" w:rsidP="004B0CD5">
            <w:pPr>
              <w:pStyle w:val="vc"/>
            </w:pPr>
            <w:r>
              <w:t>Популяция</w:t>
            </w:r>
          </w:p>
        </w:tc>
        <w:tc>
          <w:tcPr>
            <w:tcW w:w="6372" w:type="dxa"/>
          </w:tcPr>
          <w:p w14:paraId="266EE827" w14:textId="77777777" w:rsidR="00157C60" w:rsidRDefault="00157C60" w:rsidP="004B0CD5">
            <w:pPr>
              <w:pStyle w:val="vc"/>
            </w:pPr>
            <w:r>
              <w:t>Множество решений</w:t>
            </w:r>
          </w:p>
        </w:tc>
      </w:tr>
      <w:tr w:rsidR="00157C60" w14:paraId="72BBF9B1" w14:textId="77777777" w:rsidTr="004B0CD5">
        <w:tc>
          <w:tcPr>
            <w:tcW w:w="3256" w:type="dxa"/>
          </w:tcPr>
          <w:p w14:paraId="58F9E5F0" w14:textId="77777777" w:rsidR="00157C60" w:rsidRDefault="00157C60" w:rsidP="004B0CD5">
            <w:pPr>
              <w:pStyle w:val="vc"/>
            </w:pPr>
            <w:r>
              <w:t>Поколение</w:t>
            </w:r>
          </w:p>
        </w:tc>
        <w:tc>
          <w:tcPr>
            <w:tcW w:w="6372" w:type="dxa"/>
          </w:tcPr>
          <w:p w14:paraId="05F713B7" w14:textId="77777777" w:rsidR="00157C60" w:rsidRDefault="00157C60" w:rsidP="004B0CD5">
            <w:pPr>
              <w:pStyle w:val="vc"/>
            </w:pPr>
            <w:r>
              <w:t>Итерация работы эволюционного алгоритма</w:t>
            </w:r>
          </w:p>
        </w:tc>
      </w:tr>
    </w:tbl>
    <w:p w14:paraId="3066ED91" w14:textId="77777777" w:rsidR="00157C60" w:rsidRDefault="00157C60" w:rsidP="00157C60">
      <w:pPr>
        <w:pStyle w:val="v0"/>
      </w:pPr>
    </w:p>
    <w:p w14:paraId="77B4ADA9" w14:textId="77777777" w:rsidR="00157C60" w:rsidRDefault="00157C60" w:rsidP="00157C60">
      <w:pPr>
        <w:pStyle w:val="v0"/>
      </w:pPr>
      <w:r>
        <w:t>В общем виде последовательность работы генетического алгоритма может быть проиллюстрирована рисунком 5.</w:t>
      </w:r>
    </w:p>
    <w:p w14:paraId="6977325D" w14:textId="77777777" w:rsidR="00157C60" w:rsidRDefault="00157C60" w:rsidP="00157C60">
      <w:pPr>
        <w:pStyle w:val="v7"/>
      </w:pPr>
      <w:r>
        <w:lastRenderedPageBreak/>
        <w:drawing>
          <wp:inline distT="0" distB="0" distL="0" distR="0" wp14:anchorId="45B3C23A" wp14:editId="1C2EFD92">
            <wp:extent cx="6195502" cy="3204459"/>
            <wp:effectExtent l="0" t="1485900" r="0" b="148209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Схема ГА.PNG"/>
                    <pic:cNvPicPr/>
                  </pic:nvPicPr>
                  <pic:blipFill>
                    <a:blip r:embed="rId25" cstate="print">
                      <a:extLst>
                        <a:ext uri="{28A0092B-C50C-407E-A947-70E740481C1C}">
                          <a14:useLocalDpi xmlns:a14="http://schemas.microsoft.com/office/drawing/2010/main" val="0"/>
                        </a:ext>
                      </a:extLst>
                    </a:blip>
                    <a:stretch>
                      <a:fillRect/>
                    </a:stretch>
                  </pic:blipFill>
                  <pic:spPr>
                    <a:xfrm rot="16200000">
                      <a:off x="0" y="0"/>
                      <a:ext cx="6207405" cy="3210615"/>
                    </a:xfrm>
                    <a:prstGeom prst="rect">
                      <a:avLst/>
                    </a:prstGeom>
                  </pic:spPr>
                </pic:pic>
              </a:graphicData>
            </a:graphic>
          </wp:inline>
        </w:drawing>
      </w:r>
    </w:p>
    <w:p w14:paraId="1CD4114C" w14:textId="2AF17EF3" w:rsidR="00157C60" w:rsidRDefault="00157C60" w:rsidP="00157C60">
      <w:pPr>
        <w:pStyle w:val="v5"/>
      </w:pPr>
      <w:bookmarkStart w:id="21" w:name="_Ref85278505"/>
      <w:r>
        <w:t xml:space="preserve">Рисунок </w:t>
      </w:r>
      <w:fldSimple w:instr=" SEQ Рисунок \* ARABIC ">
        <w:r w:rsidR="00D03801">
          <w:rPr>
            <w:noProof/>
          </w:rPr>
          <w:t>11</w:t>
        </w:r>
      </w:fldSimple>
      <w:bookmarkEnd w:id="21"/>
      <w:r>
        <w:t xml:space="preserve"> – Схема ГА</w:t>
      </w:r>
    </w:p>
    <w:p w14:paraId="6C67C233" w14:textId="650B44C3" w:rsidR="00157C60" w:rsidRDefault="00157C60" w:rsidP="001602BA">
      <w:pPr>
        <w:pStyle w:val="v0"/>
      </w:pPr>
      <w:r w:rsidRPr="002A3CF8">
        <w:t>Приспособленность агента в популяции (качество решения) оценивается с помощью Fitness-функции (ЦФ). Чем выше её значение, тем больше потомков в следующем поколении будет у данного агента. Конечная цель работы всего ГА – это достижение как можно большего значения ЦФ.</w:t>
      </w:r>
    </w:p>
    <w:p w14:paraId="63920E05" w14:textId="77777777" w:rsidR="00157C60" w:rsidRDefault="00157C60" w:rsidP="00157C60">
      <w:pPr>
        <w:pStyle w:val="v0"/>
      </w:pPr>
      <w:r>
        <w:t>Вместе с обычным значением параметров, также часто используются закодированные представления значений параметров задачи. Поиск решения оптимизационной задачи осуществляется не из единственной точки, а из «популяции» точек.</w:t>
      </w:r>
    </w:p>
    <w:p w14:paraId="7530BA71" w14:textId="4C61398B" w:rsidR="00157C60" w:rsidRPr="00560893" w:rsidRDefault="00157C60" w:rsidP="00157C60">
      <w:pPr>
        <w:pStyle w:val="v0"/>
      </w:pPr>
      <w:r>
        <w:lastRenderedPageBreak/>
        <w:t xml:space="preserve">Специфика работы метода ЭМ позволяет накапливать и использовать знания об исследованном пространстве поиска (рис. </w:t>
      </w:r>
      <w:r>
        <w:fldChar w:fldCharType="begin"/>
      </w:r>
      <w:r>
        <w:instrText xml:space="preserve"> REF _Ref98084998 \h \</w:instrText>
      </w:r>
      <w:r w:rsidRPr="00157C60">
        <w:instrText xml:space="preserve"># \0 </w:instrText>
      </w:r>
      <w:r>
        <w:fldChar w:fldCharType="separate"/>
      </w:r>
      <w:r w:rsidR="00D03801">
        <w:t>12</w:t>
      </w:r>
      <w:r>
        <w:fldChar w:fldCharType="end"/>
      </w:r>
      <w:r>
        <w:t>) и, следовательно, позволяет проявлять способность к самообучению.</w:t>
      </w:r>
    </w:p>
    <w:p w14:paraId="696D7F14" w14:textId="77777777" w:rsidR="00157C60" w:rsidRDefault="00157C60" w:rsidP="00157C60">
      <w:pPr>
        <w:pStyle w:val="v7"/>
      </w:pPr>
      <w:r>
        <w:drawing>
          <wp:inline distT="0" distB="0" distL="0" distR="0" wp14:anchorId="51C27CFD" wp14:editId="4EC8AAAB">
            <wp:extent cx="5038725" cy="2408529"/>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пространство.PNG"/>
                    <pic:cNvPicPr/>
                  </pic:nvPicPr>
                  <pic:blipFill rotWithShape="1">
                    <a:blip r:embed="rId26" cstate="print">
                      <a:extLst>
                        <a:ext uri="{28A0092B-C50C-407E-A947-70E740481C1C}">
                          <a14:useLocalDpi xmlns:a14="http://schemas.microsoft.com/office/drawing/2010/main" val="0"/>
                        </a:ext>
                      </a:extLst>
                    </a:blip>
                    <a:srcRect t="5826"/>
                    <a:stretch/>
                  </pic:blipFill>
                  <pic:spPr bwMode="auto">
                    <a:xfrm>
                      <a:off x="0" y="0"/>
                      <a:ext cx="5047639" cy="2412790"/>
                    </a:xfrm>
                    <a:prstGeom prst="rect">
                      <a:avLst/>
                    </a:prstGeom>
                    <a:ln>
                      <a:noFill/>
                    </a:ln>
                    <a:extLst>
                      <a:ext uri="{53640926-AAD7-44D8-BBD7-CCE9431645EC}">
                        <a14:shadowObscured xmlns:a14="http://schemas.microsoft.com/office/drawing/2010/main"/>
                      </a:ext>
                    </a:extLst>
                  </pic:spPr>
                </pic:pic>
              </a:graphicData>
            </a:graphic>
          </wp:inline>
        </w:drawing>
      </w:r>
    </w:p>
    <w:p w14:paraId="28B11030" w14:textId="055DA653" w:rsidR="00157C60" w:rsidRDefault="00157C60" w:rsidP="00157C60">
      <w:pPr>
        <w:pStyle w:val="v5"/>
        <w:rPr>
          <w:lang w:eastAsia="ru-RU"/>
        </w:rPr>
      </w:pPr>
      <w:bookmarkStart w:id="22" w:name="_Ref98084998"/>
      <w:r>
        <w:t xml:space="preserve">Рисунок </w:t>
      </w:r>
      <w:fldSimple w:instr=" SEQ Рисунок \* ARABIC ">
        <w:r w:rsidR="00D03801">
          <w:rPr>
            <w:noProof/>
          </w:rPr>
          <w:t>12</w:t>
        </w:r>
      </w:fldSimple>
      <w:bookmarkEnd w:id="22"/>
      <w:r>
        <w:t xml:space="preserve"> – Двумерное пространство поиска</w:t>
      </w:r>
    </w:p>
    <w:p w14:paraId="2BC6C6D3" w14:textId="77777777" w:rsidR="00157C60" w:rsidRDefault="00157C60" w:rsidP="00157C60">
      <w:pPr>
        <w:pStyle w:val="v0"/>
        <w:rPr>
          <w:lang w:eastAsia="ru-RU"/>
        </w:rPr>
      </w:pPr>
      <w:r>
        <w:rPr>
          <w:lang w:eastAsia="ru-RU"/>
        </w:rPr>
        <w:t>Самообучение и накопление знаний свойственно для интеллектуальных программных систем. В самом же процессе поиска используется значение целевой функции, а не её приращение, как принято в методах машинного обучения.</w:t>
      </w:r>
    </w:p>
    <w:p w14:paraId="03C647C6" w14:textId="77777777" w:rsidR="00157C60" w:rsidRDefault="00157C60" w:rsidP="00157C60">
      <w:pPr>
        <w:pStyle w:val="v0"/>
        <w:rPr>
          <w:lang w:eastAsia="ru-RU"/>
        </w:rPr>
      </w:pPr>
      <w:r>
        <w:rPr>
          <w:lang w:eastAsia="ru-RU"/>
        </w:rPr>
        <w:t>В процессе ЭМ применяются вероятностные, а не детерминированные правила поиска генерации решений.</w:t>
      </w:r>
    </w:p>
    <w:p w14:paraId="68BC3677" w14:textId="77777777" w:rsidR="00157C60" w:rsidRDefault="00157C60" w:rsidP="00157C60">
      <w:pPr>
        <w:pStyle w:val="v0"/>
        <w:rPr>
          <w:lang w:eastAsia="ru-RU"/>
        </w:rPr>
      </w:pPr>
      <w:r>
        <w:rPr>
          <w:lang w:eastAsia="ru-RU"/>
        </w:rPr>
        <w:t xml:space="preserve">Во время работы процесса ЭМ выполняется параллельный анализ разных областей пространств решений, в связи с чем образуется возможность нахождения новых областей с более оптимальными значениями ЦФ за счёт объединения оптимальных решений из разных популяций. </w:t>
      </w:r>
    </w:p>
    <w:p w14:paraId="178274A2" w14:textId="77777777" w:rsidR="00157C60" w:rsidRDefault="00157C60" w:rsidP="00157C60">
      <w:pPr>
        <w:pStyle w:val="v0"/>
        <w:rPr>
          <w:lang w:eastAsia="ru-RU"/>
        </w:rPr>
      </w:pPr>
      <w:r>
        <w:rPr>
          <w:lang w:eastAsia="ru-RU"/>
        </w:rPr>
        <w:t>В связи с обозначенными выше особенностями метод ЭМ выгодно выступает с целым рядом преимуществ:</w:t>
      </w:r>
    </w:p>
    <w:p w14:paraId="02C138EE" w14:textId="77777777" w:rsidR="00157C60" w:rsidRDefault="00157C60" w:rsidP="00157C60">
      <w:pPr>
        <w:pStyle w:val="v"/>
      </w:pPr>
      <w:r>
        <w:t>независимость от вида функций;</w:t>
      </w:r>
    </w:p>
    <w:p w14:paraId="49B1C047" w14:textId="77777777" w:rsidR="00157C60" w:rsidRDefault="00157C60" w:rsidP="00157C60">
      <w:pPr>
        <w:pStyle w:val="v"/>
      </w:pPr>
      <w:r>
        <w:t>независимость от области определения и типов переменных;</w:t>
      </w:r>
    </w:p>
    <w:p w14:paraId="432A3804" w14:textId="463D6593" w:rsidR="00157C60" w:rsidRDefault="00157C60" w:rsidP="00157C60">
      <w:pPr>
        <w:pStyle w:val="v"/>
      </w:pPr>
      <w:r>
        <w:t>применимость к широкому кругу зада</w:t>
      </w:r>
      <w:r w:rsidR="001602BA">
        <w:t>ч без нужды в изменениях</w:t>
      </w:r>
      <w:r>
        <w:t>.</w:t>
      </w:r>
    </w:p>
    <w:p w14:paraId="4D5139BE" w14:textId="430D8A48" w:rsidR="00044A50" w:rsidRDefault="001602BA" w:rsidP="001602BA">
      <w:pPr>
        <w:pStyle w:val="v0"/>
      </w:pPr>
      <w:r>
        <w:t xml:space="preserve">Для получения новой популяции решений из текущей в ГА применяются операторы </w:t>
      </w:r>
      <w:r>
        <w:fldChar w:fldCharType="begin" w:fldLock="1"/>
      </w:r>
      <w:r w:rsidR="00E01DD9">
        <w:instrText>ADDIN CSL_CITATION {"citationItems":[{"id":"ITEM-1","itemData":{"ISBN":"9785976512641","abstract":"Рассматриваются принципы и методы эволюционного моделирования. Особое внимание уделяется главному методу эволюционного моделирования – генетическому алгоритму. Приводятся конкретные примеры егоприменения к решению различных задач оптимизации. Монография предназначена для специалистов в области информационных технологий, а также для студентов, магистрантов и аспирантов, обучающихся по направлениям «Информатика и вычислительная техника», «Информационные системы».","author":[{"dropping-particle":"","family":"Аверченков","given":"В И","non-dropping-particle":"","parse-names":false,"suffix":""},{"dropping-particle":"","family":"Казаков","given":"П В","non-dropping-particle":"","parse-names":false,"suffix":""}],"id":"ITEM-1","issued":{"date-parts":[["2016"]]},"number-of-pages":"200","publisher":"ФЛИНТА","publisher-place":"Москва","title":"Эволюционное моделирование и его применение","type":"book"},"uris":["http://www.mendeley.com/documents/?uuid=ff085305-2aa0-4ebb-8bb9-dea0a3cae090"]}],"mendeley":{"formattedCitation":"[9]","plainTextFormattedCitation":"[9]","previouslyFormattedCitation":"[11]"},"properties":{"noteIndex":0},"schema":"https://github.com/citation-style-language/schema/raw/master/csl-citation.json"}</w:instrText>
      </w:r>
      <w:r>
        <w:fldChar w:fldCharType="separate"/>
      </w:r>
      <w:r w:rsidR="00E01DD9" w:rsidRPr="00E01DD9">
        <w:rPr>
          <w:noProof/>
        </w:rPr>
        <w:t>[9]</w:t>
      </w:r>
      <w:r>
        <w:fldChar w:fldCharType="end"/>
      </w:r>
      <w:r>
        <w:t xml:space="preserve">, т.е. для  формирования следующего фенотипа на основе </w:t>
      </w:r>
      <w:r>
        <w:lastRenderedPageBreak/>
        <w:t>предыдущего. По-другому их ещё называют этапами, т.к. выполняются последовательно на каждой итерации. В стандартном ГА используются следующие операторы:</w:t>
      </w:r>
    </w:p>
    <w:p w14:paraId="5154DF52" w14:textId="26F0CDBD" w:rsidR="001602BA" w:rsidRDefault="001602BA" w:rsidP="001602BA">
      <w:pPr>
        <w:pStyle w:val="v"/>
      </w:pPr>
      <w:r>
        <w:t>оператор отбора (селекции);</w:t>
      </w:r>
    </w:p>
    <w:p w14:paraId="4008268E" w14:textId="68A65960" w:rsidR="001602BA" w:rsidRDefault="001602BA" w:rsidP="001602BA">
      <w:pPr>
        <w:pStyle w:val="v"/>
      </w:pPr>
      <w:r>
        <w:t>оператор кроссинговера (рекомбинации);</w:t>
      </w:r>
    </w:p>
    <w:p w14:paraId="2E6139FC" w14:textId="723B27AC" w:rsidR="001602BA" w:rsidRDefault="001602BA" w:rsidP="001602BA">
      <w:pPr>
        <w:pStyle w:val="v"/>
      </w:pPr>
      <w:r>
        <w:t>оператор мутации или инверсии.</w:t>
      </w:r>
    </w:p>
    <w:p w14:paraId="0B395F77" w14:textId="77777777" w:rsidR="001602BA" w:rsidRDefault="001602BA" w:rsidP="001602BA">
      <w:pPr>
        <w:pStyle w:val="v0"/>
      </w:pPr>
      <w:r>
        <w:t>Стоит отметить, что в этапы работы ГА также обычно включают этап формирования начальной популяции, но, как можно догадаться, в отличии от обозначенных выше, этот этап выполняется всего один раз.</w:t>
      </w:r>
    </w:p>
    <w:p w14:paraId="626DEADE" w14:textId="1FDC8B05" w:rsidR="001602BA" w:rsidRDefault="001602BA" w:rsidP="001602BA">
      <w:pPr>
        <w:pStyle w:val="v0"/>
      </w:pPr>
      <w:r>
        <w:t>Оператор отбора используется для определения на основе fitness-функции кандидатов, гены которых будут использоваться для формирования следующего поколения. В ГА могут применяться разные схемы селекции. Некоторые из этих схем проиллюстрированы на рисунке .</w:t>
      </w:r>
    </w:p>
    <w:p w14:paraId="498636C9" w14:textId="77777777" w:rsidR="007617E2" w:rsidRDefault="001602BA" w:rsidP="007617E2">
      <w:pPr>
        <w:pStyle w:val="v7"/>
      </w:pPr>
      <w:r>
        <w:drawing>
          <wp:inline distT="0" distB="0" distL="0" distR="0" wp14:anchorId="13AD9CD9" wp14:editId="38DD12C0">
            <wp:extent cx="6120130" cy="257619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методы_селекции.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20130" cy="2576195"/>
                    </a:xfrm>
                    <a:prstGeom prst="rect">
                      <a:avLst/>
                    </a:prstGeom>
                  </pic:spPr>
                </pic:pic>
              </a:graphicData>
            </a:graphic>
          </wp:inline>
        </w:drawing>
      </w:r>
    </w:p>
    <w:p w14:paraId="6ACDFEF4" w14:textId="7A59CC10" w:rsidR="001602BA" w:rsidRDefault="007617E2" w:rsidP="007617E2">
      <w:pPr>
        <w:pStyle w:val="v5"/>
      </w:pPr>
      <w:r>
        <w:t xml:space="preserve">Рисунок </w:t>
      </w:r>
      <w:fldSimple w:instr=" SEQ Рисунок \* ARABIC ">
        <w:r w:rsidR="00D03801">
          <w:rPr>
            <w:noProof/>
          </w:rPr>
          <w:t>13</w:t>
        </w:r>
      </w:fldSimple>
      <w:r>
        <w:t xml:space="preserve"> – </w:t>
      </w:r>
    </w:p>
    <w:p w14:paraId="3A1A102D" w14:textId="0062E97A" w:rsidR="007617E2" w:rsidRDefault="007617E2" w:rsidP="007617E2">
      <w:pPr>
        <w:pStyle w:val="v0"/>
      </w:pPr>
      <w:r w:rsidRPr="007617E2">
        <w:t>Наиболее распространены следующие схемы:</w:t>
      </w:r>
    </w:p>
    <w:p w14:paraId="14EB615F" w14:textId="0C6C2E60" w:rsidR="007617E2" w:rsidRDefault="007617E2" w:rsidP="007617E2">
      <w:pPr>
        <w:pStyle w:val="v"/>
      </w:pPr>
      <w:r>
        <w:t>Пропорциональный отбор. Число копий хромосомы пропорционально её оптимальности. В следующее поколение перейдут только хромосомы с оптимальностью выше средней.</w:t>
      </w:r>
    </w:p>
    <w:p w14:paraId="250336E1" w14:textId="15ECEDBF" w:rsidR="007617E2" w:rsidRDefault="007617E2" w:rsidP="007617E2">
      <w:pPr>
        <w:pStyle w:val="v"/>
      </w:pPr>
      <w:r>
        <w:t xml:space="preserve">Отбор на основе &lt;&lt;колеса рулетки&gt;&gt; \cite{аверченков2012эволюционное}. Чем выше оптимальность хромосомы (решения) --- тем больше её сектор на колесе рулетки. Случайность дает </w:t>
      </w:r>
      <w:r>
        <w:lastRenderedPageBreak/>
        <w:t>возможность всем решениям попасть в следующее поколение, даже не самым успешным.</w:t>
      </w:r>
    </w:p>
    <w:p w14:paraId="075D2684" w14:textId="10DABF70" w:rsidR="007617E2" w:rsidRDefault="007617E2" w:rsidP="007617E2">
      <w:pPr>
        <w:pStyle w:val="v"/>
      </w:pPr>
      <w:r>
        <w:t>Турнирный отбор. Популяция разбивается на группы случайным образом. Из каждой группы выбирается лучшая хромосома.</w:t>
      </w:r>
    </w:p>
    <w:p w14:paraId="1B9B4217" w14:textId="54E8709F" w:rsidR="007617E2" w:rsidRDefault="007617E2" w:rsidP="007617E2">
      <w:pPr>
        <w:pStyle w:val="v"/>
      </w:pPr>
      <w:r>
        <w:t>Ранжированный отбор. Решению присваивается ранг, на основе которого вычисляется вероятность хромосомы попасть в следующие поколение.</w:t>
      </w:r>
    </w:p>
    <w:p w14:paraId="7D086A11" w14:textId="20B65029" w:rsidR="007617E2" w:rsidRDefault="007617E2" w:rsidP="007617E2">
      <w:pPr>
        <w:pStyle w:val="v"/>
      </w:pPr>
      <w:r>
        <w:t>Стратегия элитизма. Её суть сводится к сохранению на всех этапах ЭМ постоянной по объёму прослойки лучших особей популяции.</w:t>
      </w:r>
    </w:p>
    <w:p w14:paraId="1DCA384F" w14:textId="4DA2AFAE" w:rsidR="00A61D7A" w:rsidRDefault="00A61D7A" w:rsidP="007617E2">
      <w:pPr>
        <w:pStyle w:val="v0"/>
      </w:pPr>
      <w:r>
        <w:t>Общий вид цикла работы операторов представлен на рисунке   .</w:t>
      </w:r>
    </w:p>
    <w:p w14:paraId="5CE4D13D" w14:textId="77777777" w:rsidR="00A61D7A" w:rsidRDefault="00A61D7A" w:rsidP="00A61D7A">
      <w:pPr>
        <w:pStyle w:val="v7"/>
      </w:pPr>
      <w:r>
        <w:drawing>
          <wp:inline distT="0" distB="0" distL="0" distR="0" wp14:anchorId="04094149" wp14:editId="5B6696FC">
            <wp:extent cx="6048967" cy="372427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цикл_работы_ГА.PNG"/>
                    <pic:cNvPicPr/>
                  </pic:nvPicPr>
                  <pic:blipFill>
                    <a:blip r:embed="rId28">
                      <a:extLst>
                        <a:ext uri="{28A0092B-C50C-407E-A947-70E740481C1C}">
                          <a14:useLocalDpi xmlns:a14="http://schemas.microsoft.com/office/drawing/2010/main" val="0"/>
                        </a:ext>
                      </a:extLst>
                    </a:blip>
                    <a:stretch>
                      <a:fillRect/>
                    </a:stretch>
                  </pic:blipFill>
                  <pic:spPr>
                    <a:xfrm>
                      <a:off x="0" y="0"/>
                      <a:ext cx="6061555" cy="3732025"/>
                    </a:xfrm>
                    <a:prstGeom prst="rect">
                      <a:avLst/>
                    </a:prstGeom>
                  </pic:spPr>
                </pic:pic>
              </a:graphicData>
            </a:graphic>
          </wp:inline>
        </w:drawing>
      </w:r>
    </w:p>
    <w:p w14:paraId="4F2E88B2" w14:textId="1D234F92" w:rsidR="00A61D7A" w:rsidRPr="00A61D7A" w:rsidRDefault="00A61D7A" w:rsidP="00A61D7A">
      <w:pPr>
        <w:pStyle w:val="v5"/>
      </w:pPr>
      <w:r>
        <w:t xml:space="preserve">Рисунок </w:t>
      </w:r>
      <w:r>
        <w:fldChar w:fldCharType="begin"/>
      </w:r>
      <w:r w:rsidRPr="00A61D7A">
        <w:instrText xml:space="preserve"> SEQ Рисунок \* ARABIC </w:instrText>
      </w:r>
      <w:r>
        <w:fldChar w:fldCharType="separate"/>
      </w:r>
      <w:r w:rsidR="00D03801">
        <w:rPr>
          <w:noProof/>
        </w:rPr>
        <w:t>14</w:t>
      </w:r>
      <w:r>
        <w:fldChar w:fldCharType="end"/>
      </w:r>
      <w:r>
        <w:t xml:space="preserve"> – Цикл работы ГА</w:t>
      </w:r>
    </w:p>
    <w:p w14:paraId="4A8F15F5" w14:textId="22D69977" w:rsidR="007617E2" w:rsidRDefault="007617E2" w:rsidP="007617E2">
      <w:pPr>
        <w:pStyle w:val="v0"/>
      </w:pPr>
      <w:r>
        <w:t>Оператор кроссинговера предназначен для обмена части генетического материала между родительскими хромосомами, которые успешно прошли этап селекции. Целью такого обмена является генерация новых хромосом для следующего поколения.</w:t>
      </w:r>
    </w:p>
    <w:p w14:paraId="0D2E01D9" w14:textId="6C401F46" w:rsidR="007617E2" w:rsidRDefault="007617E2" w:rsidP="00A61D7A">
      <w:pPr>
        <w:pStyle w:val="v0"/>
      </w:pPr>
      <w:r>
        <w:t xml:space="preserve">В обмене могут участвовать от 2-х до n-го количества родителей. Также принято довольно часто вообще не производить рекомбинацию и использовать </w:t>
      </w:r>
      <w:r>
        <w:lastRenderedPageBreak/>
        <w:t>для генерации новых хромосом только одного родителя. Говорят, что в таком случае оператор кроссинговера не выполняется, а происходит генерация копий наиболее успешных хромосом из предыдущего поколения.</w:t>
      </w:r>
    </w:p>
    <w:p w14:paraId="72FCA2CF" w14:textId="6C94CF13" w:rsidR="00A61D7A" w:rsidRDefault="00A61D7A" w:rsidP="00A61D7A">
      <w:pPr>
        <w:pStyle w:val="v0"/>
      </w:pPr>
      <w:r>
        <w:t>Оператор мутации или инверсии со случайной вероятностью изменяет (инвертирует) случайный ген в хромосомах, полученных после работы оператора кроссинговера. После этого происходит оценка fitness-функции и весь цикл начинается сначала.</w:t>
      </w:r>
    </w:p>
    <w:p w14:paraId="770736A6" w14:textId="4A8D2AEC" w:rsidR="005C52EA" w:rsidRDefault="00BD3058" w:rsidP="00560893">
      <w:pPr>
        <w:pStyle w:val="2"/>
      </w:pPr>
      <w:bookmarkStart w:id="23" w:name="_Toc98103054"/>
      <w:r>
        <w:t>Феномен интеллектуальных систем</w:t>
      </w:r>
      <w:bookmarkEnd w:id="23"/>
    </w:p>
    <w:p w14:paraId="71E14119" w14:textId="1A4744B5" w:rsidR="00BD3058" w:rsidRDefault="00BD3058" w:rsidP="00BD3058">
      <w:pPr>
        <w:pStyle w:val="v0"/>
      </w:pPr>
      <w:r>
        <w:t>Интеллектуальные системы (ИС) – это системы с целью. Проектирование сложных систем с целью связано с задачами, отличительными признаками которых являются: принятие решений на основе неполной и «зашумленной» информации, необходимость учета опыта предыдущих решений, выработка стратегии для получения однозначно оптимального решения и др. Наиболее известными задачами являются задачи интерпретации, диагностики, контроля, прогнозирования, планирования, проектирования и т. д.</w:t>
      </w:r>
      <w:r w:rsidR="006C2B37">
        <w:t xml:space="preserve"> </w:t>
      </w:r>
      <w:r w:rsidR="006C2B37">
        <w:fldChar w:fldCharType="begin" w:fldLock="1"/>
      </w:r>
      <w:r w:rsidR="00E01DD9">
        <w:instrText>ADDIN CSL_CITATION {"citationItems":[{"id":"ITEM-1","itemData":{"ISBN":"9785769595721","abstract":"Учебник создан в соответствии с Федеральным государственным образовательным стандартом по направлению подготовки 230400 «Информационные системы и технологии» (квалификация «бакалавр»). Рассмотрен комплекс проблем по разработке, функционированию и проек тированию систем и технологий искусственного интеллекта. Изложены теоретические и прикладные вопросы представления знаний в информационных системах, идеология построения интеллектуальных систем и технологий. Раскрыт математический аппарат представления знаний. Рассмотрены возможности и пути использования искусственного интеллекта при проектировании информационных систем, новые аспекты представления знаний на основе искусственных нейронных сетей, расчетно-логических систем, гене тических алгоритмов, мультиагентных систем. Большое внимание уделено использованию прикладных интеллектуальных технологий. Приведены примеры построения интеллектуальных систем. Для студентов учреждений высшего профессионального образования","author":[{"dropping-particle":"","family":"Советов","given":"Б Я","non-dropping-particle":"","parse-names":false,"suffix":""},{"dropping-particle":"","family":"Цехановский","given":"В В","non-dropping-particle":"","parse-names":false,"suffix":""},{"dropping-particle":"","family":"Чертовской","given":"В Д","non-dropping-particle":"","parse-names":false,"suffix":""}],"id":"ITEM-1","issued":{"date-parts":[["2013"]]},"number-of-pages":"320","publisher":"Академия","publisher-place":"Москва","title":"Интеллектуальные системы и технологии","type":"book"},"uris":["http://www.mendeley.com/documents/?uuid=11538f1a-afae-41d3-99c9-e87b2fef3991"]}],"mendeley":{"formattedCitation":"[11]","plainTextFormattedCitation":"[11]","previouslyFormattedCitation":"[9]"},"properties":{"noteIndex":0},"schema":"https://github.com/citation-style-language/schema/raw/master/csl-citation.json"}</w:instrText>
      </w:r>
      <w:r w:rsidR="006C2B37">
        <w:fldChar w:fldCharType="separate"/>
      </w:r>
      <w:r w:rsidR="00E01DD9" w:rsidRPr="00E01DD9">
        <w:rPr>
          <w:noProof/>
        </w:rPr>
        <w:t>[11]</w:t>
      </w:r>
      <w:r w:rsidR="006C2B37">
        <w:fldChar w:fldCharType="end"/>
      </w:r>
      <w:r>
        <w:t>.</w:t>
      </w:r>
    </w:p>
    <w:p w14:paraId="698B4847" w14:textId="785E8DBC" w:rsidR="00BD3058" w:rsidRDefault="00BD3058" w:rsidP="00BD3058">
      <w:pPr>
        <w:pStyle w:val="v0"/>
      </w:pPr>
      <w:r>
        <w:t>Понятие ИС сформировалось в процессе развития кибернетики, теории управления, теории алгоритмов и современных информационных технологий. Обобщение научных знаний по перечисленным областям информатики привело к возникновению рассматриваемого понятия ИС. Так или иначе, сами же ИС относят к научной области искусственного интеллекта (ИИ)</w:t>
      </w:r>
      <w:r w:rsidR="006C2B37">
        <w:t xml:space="preserve"> </w:t>
      </w:r>
      <w:r w:rsidR="006C2B37">
        <w:fldChar w:fldCharType="begin" w:fldLock="1"/>
      </w:r>
      <w:r w:rsidR="00E01DD9">
        <w:instrText>ADDIN CSL_CITATION {"citationItems":[{"id":"ITEM-1","itemData":{"ISBN":"9785769595721","abstract":"Учебник создан в соответствии с Федеральным государственным образовательным стандартом по направлению подготовки 230400 «Информационные системы и технологии» (квалификация «бакалавр»). Рассмотрен комплекс проблем по разработке, функционированию и проек тированию систем и технологий искусственного интеллекта. Изложены теоретические и прикладные вопросы представления знаний в информационных системах, идеология построения интеллектуальных систем и технологий. Раскрыт математический аппарат представления знаний. Рассмотрены возможности и пути использования искусственного интеллекта при проектировании информационных систем, новые аспекты представления знаний на основе искусственных нейронных сетей, расчетно-логических систем, гене тических алгоритмов, мультиагентных систем. Большое внимание уделено использованию прикладных интеллектуальных технологий. Приведены примеры построения интеллектуальных систем. Для студентов учреждений высшего профессионального образования","author":[{"dropping-particle":"","family":"Советов","given":"Б Я","non-dropping-particle":"","parse-names":false,"suffix":""},{"dropping-particle":"","family":"Цехановский","given":"В В","non-dropping-particle":"","parse-names":false,"suffix":""},{"dropping-particle":"","family":"Чертовской","given":"В Д","non-dropping-particle":"","parse-names":false,"suffix":""}],"id":"ITEM-1","issued":{"date-parts":[["2013"]]},"number-of-pages":"320","publisher":"Академия","publisher-place":"Москва","title":"Интеллектуальные системы и технологии","type":"book"},"uris":["http://www.mendeley.com/documents/?uuid=11538f1a-afae-41d3-99c9-e87b2fef3991"]}],"mendeley":{"formattedCitation":"[11]","plainTextFormattedCitation":"[11]","previouslyFormattedCitation":"[9]"},"properties":{"noteIndex":0},"schema":"https://github.com/citation-style-language/schema/raw/master/csl-citation.json"}</w:instrText>
      </w:r>
      <w:r w:rsidR="006C2B37">
        <w:fldChar w:fldCharType="separate"/>
      </w:r>
      <w:r w:rsidR="00E01DD9" w:rsidRPr="00E01DD9">
        <w:rPr>
          <w:noProof/>
        </w:rPr>
        <w:t>[11]</w:t>
      </w:r>
      <w:r w:rsidR="006C2B37">
        <w:fldChar w:fldCharType="end"/>
      </w:r>
      <w:r>
        <w:t xml:space="preserve">. </w:t>
      </w:r>
    </w:p>
    <w:p w14:paraId="1F60B0B9" w14:textId="77777777" w:rsidR="00BD3058" w:rsidRDefault="00BD3058" w:rsidP="00BD3058">
      <w:pPr>
        <w:pStyle w:val="v0"/>
      </w:pPr>
      <w:r>
        <w:t>В отличии от обычных информационных систем, ИС позволяют получить решение трудно формализуемых и слабо структурированных задач. Это вытекает из следующих признаков и особенностей ИС:</w:t>
      </w:r>
    </w:p>
    <w:p w14:paraId="5B687662" w14:textId="77777777" w:rsidR="00BD3058" w:rsidRDefault="00BD3058" w:rsidP="00BD3058">
      <w:pPr>
        <w:pStyle w:val="v"/>
      </w:pPr>
      <w:r>
        <w:t>направленность на реализацию «мягких»</w:t>
      </w:r>
      <w:r w:rsidRPr="00F516B4">
        <w:t xml:space="preserve"> моделей</w:t>
      </w:r>
      <w:r>
        <w:t>;</w:t>
      </w:r>
    </w:p>
    <w:p w14:paraId="51926AE3" w14:textId="77777777" w:rsidR="00BD3058" w:rsidRDefault="00BD3058" w:rsidP="00BD3058">
      <w:pPr>
        <w:pStyle w:val="v"/>
      </w:pPr>
      <w:r>
        <w:t>работа с динамическими данными;</w:t>
      </w:r>
    </w:p>
    <w:p w14:paraId="791B65C5" w14:textId="77777777" w:rsidR="00BD3058" w:rsidRDefault="00BD3058" w:rsidP="00BD3058">
      <w:pPr>
        <w:pStyle w:val="v"/>
      </w:pPr>
      <w:r>
        <w:t>развитие системы со временем и извлечение знаний;</w:t>
      </w:r>
    </w:p>
    <w:p w14:paraId="2B1C3892" w14:textId="77777777" w:rsidR="00BD3058" w:rsidRDefault="00BD3058" w:rsidP="00BD3058">
      <w:pPr>
        <w:pStyle w:val="v"/>
      </w:pPr>
      <w:r>
        <w:t>вывод новой информации из уже имеющейся;</w:t>
      </w:r>
    </w:p>
    <w:p w14:paraId="74B2F235" w14:textId="77777777" w:rsidR="00BD3058" w:rsidRDefault="00BD3058" w:rsidP="00BD3058">
      <w:pPr>
        <w:pStyle w:val="v"/>
      </w:pPr>
      <w:r>
        <w:t>умение объяснять свои действия.</w:t>
      </w:r>
    </w:p>
    <w:p w14:paraId="1002CBCD" w14:textId="77777777" w:rsidR="00BD3058" w:rsidRDefault="00BD3058" w:rsidP="00BD3058">
      <w:pPr>
        <w:pStyle w:val="v0"/>
      </w:pPr>
      <w:r>
        <w:t>Возможность ИС работать со слабоструктурированными данными подразумевает наличие следующих важных качеств:</w:t>
      </w:r>
    </w:p>
    <w:p w14:paraId="5651245B" w14:textId="29CA5C11" w:rsidR="00BD3058" w:rsidRDefault="00BD3058" w:rsidP="00375170">
      <w:pPr>
        <w:pStyle w:val="v"/>
      </w:pPr>
      <w:r>
        <w:lastRenderedPageBreak/>
        <w:t>способность</w:t>
      </w:r>
      <w:r w:rsidR="00375170">
        <w:t xml:space="preserve"> </w:t>
      </w:r>
      <w:r w:rsidR="00375170" w:rsidRPr="00375170">
        <w:t>решать</w:t>
      </w:r>
      <w:r w:rsidR="00375170">
        <w:t xml:space="preserve"> </w:t>
      </w:r>
      <w:r w:rsidR="00375170" w:rsidRPr="00375170">
        <w:t>задачи,</w:t>
      </w:r>
      <w:r w:rsidR="00375170">
        <w:t xml:space="preserve"> </w:t>
      </w:r>
      <w:r w:rsidR="00375170" w:rsidRPr="00375170">
        <w:t>описанные</w:t>
      </w:r>
      <w:r w:rsidR="00375170">
        <w:t xml:space="preserve"> </w:t>
      </w:r>
      <w:r w:rsidR="00375170" w:rsidRPr="00375170">
        <w:t>в</w:t>
      </w:r>
      <w:r w:rsidR="00375170">
        <w:t xml:space="preserve"> </w:t>
      </w:r>
      <w:r w:rsidR="00375170" w:rsidRPr="00375170">
        <w:t>терминах</w:t>
      </w:r>
      <w:r w:rsidR="00375170">
        <w:t xml:space="preserve"> </w:t>
      </w:r>
      <w:r w:rsidR="00375170" w:rsidRPr="00375170">
        <w:t>«мягких»</w:t>
      </w:r>
      <w:r w:rsidR="00375170">
        <w:t xml:space="preserve"> </w:t>
      </w:r>
      <w:r w:rsidR="00375170" w:rsidRPr="00375170">
        <w:t>моделей,</w:t>
      </w:r>
      <w:r w:rsidR="00375170">
        <w:t xml:space="preserve"> </w:t>
      </w:r>
      <w:r w:rsidR="00375170" w:rsidRPr="00375170">
        <w:t>когда</w:t>
      </w:r>
      <w:r w:rsidR="00375170">
        <w:t xml:space="preserve"> </w:t>
      </w:r>
      <w:r w:rsidR="00375170" w:rsidRPr="00375170">
        <w:t>зависимости</w:t>
      </w:r>
      <w:r w:rsidR="00375170">
        <w:t xml:space="preserve"> </w:t>
      </w:r>
      <w:r w:rsidR="00375170" w:rsidRPr="00375170">
        <w:t>между</w:t>
      </w:r>
      <w:r w:rsidR="00375170">
        <w:t xml:space="preserve"> </w:t>
      </w:r>
      <w:r w:rsidR="00375170" w:rsidRPr="00375170">
        <w:t>основными</w:t>
      </w:r>
      <w:r w:rsidR="00375170">
        <w:t xml:space="preserve"> </w:t>
      </w:r>
      <w:r w:rsidR="00375170" w:rsidRPr="00375170">
        <w:t>показателями</w:t>
      </w:r>
      <w:r w:rsidR="00375170">
        <w:t xml:space="preserve"> </w:t>
      </w:r>
      <w:r w:rsidR="00375170" w:rsidRPr="00375170">
        <w:t>являются</w:t>
      </w:r>
      <w:r w:rsidR="00375170">
        <w:t xml:space="preserve"> </w:t>
      </w:r>
      <w:r w:rsidR="00375170" w:rsidRPr="00375170">
        <w:t>не</w:t>
      </w:r>
      <w:r w:rsidR="00375170">
        <w:t xml:space="preserve"> </w:t>
      </w:r>
      <w:r w:rsidR="00375170" w:rsidRPr="00375170">
        <w:t>вполне</w:t>
      </w:r>
      <w:r w:rsidR="00375170">
        <w:t xml:space="preserve"> </w:t>
      </w:r>
      <w:r w:rsidR="00375170" w:rsidRPr="00375170">
        <w:t>определенными</w:t>
      </w:r>
      <w:r w:rsidR="00375170">
        <w:t xml:space="preserve"> </w:t>
      </w:r>
      <w:r w:rsidR="00375170" w:rsidRPr="00375170">
        <w:t>или</w:t>
      </w:r>
      <w:r w:rsidR="00375170">
        <w:t xml:space="preserve"> </w:t>
      </w:r>
      <w:r w:rsidR="00375170" w:rsidRPr="00375170">
        <w:t>даже</w:t>
      </w:r>
      <w:r w:rsidR="00375170">
        <w:t xml:space="preserve"> </w:t>
      </w:r>
      <w:r w:rsidR="00375170" w:rsidRPr="00375170">
        <w:t>не</w:t>
      </w:r>
      <w:r w:rsidR="00375170">
        <w:t xml:space="preserve"> </w:t>
      </w:r>
      <w:r w:rsidR="00375170" w:rsidRPr="00375170">
        <w:t>изв</w:t>
      </w:r>
      <w:r w:rsidR="00375170">
        <w:t>естными в пределах некоторого класса</w:t>
      </w:r>
      <w:r>
        <w:t>;</w:t>
      </w:r>
    </w:p>
    <w:p w14:paraId="01EC8955" w14:textId="77777777" w:rsidR="00BD3058" w:rsidRDefault="00BD3058" w:rsidP="00BD3058">
      <w:pPr>
        <w:pStyle w:val="v"/>
      </w:pPr>
      <w:r>
        <w:t>способность к работе с динамически изменяющимися данными, что позволяет ИС корректировать свои действия, исходя из текущей ситуации;</w:t>
      </w:r>
    </w:p>
    <w:p w14:paraId="6A5D4649" w14:textId="77777777" w:rsidR="00BD3058" w:rsidRDefault="00BD3058" w:rsidP="00BD3058">
      <w:pPr>
        <w:pStyle w:val="v"/>
      </w:pPr>
      <w:r>
        <w:t>способность к развитию и накоплению знаний системой со временем.</w:t>
      </w:r>
    </w:p>
    <w:p w14:paraId="3EFB092D" w14:textId="337A2425" w:rsidR="00375170" w:rsidRDefault="00375170" w:rsidP="00BD3058">
      <w:pPr>
        <w:pStyle w:val="v0"/>
      </w:pPr>
      <w:r w:rsidRPr="00375170">
        <w:t>Таким образом отличия ИС от информационной системы можно представить</w:t>
      </w:r>
      <w:r w:rsidR="00AD78C8">
        <w:t xml:space="preserve"> таблицей </w:t>
      </w:r>
      <w:r w:rsidR="00AD78C8">
        <w:fldChar w:fldCharType="begin"/>
      </w:r>
      <w:r w:rsidR="00AD78C8">
        <w:instrText xml:space="preserve"> REF _Ref98082713 \h \</w:instrText>
      </w:r>
      <w:r w:rsidR="00AD78C8" w:rsidRPr="00AD78C8">
        <w:instrText xml:space="preserve"># \0 </w:instrText>
      </w:r>
      <w:r w:rsidR="00AD78C8">
        <w:fldChar w:fldCharType="separate"/>
      </w:r>
      <w:r w:rsidR="00D03801">
        <w:t>3</w:t>
      </w:r>
      <w:r w:rsidR="00AD78C8">
        <w:fldChar w:fldCharType="end"/>
      </w:r>
      <w:r>
        <w:t xml:space="preserve"> .</w:t>
      </w:r>
    </w:p>
    <w:p w14:paraId="408E3B3E" w14:textId="165FB3D6" w:rsidR="00375170" w:rsidRPr="00F742B4" w:rsidRDefault="00375170" w:rsidP="00375170">
      <w:pPr>
        <w:pStyle w:val="v9"/>
        <w:rPr>
          <w:noProof/>
        </w:rPr>
      </w:pPr>
      <w:bookmarkStart w:id="24" w:name="_Ref98082713"/>
      <w:r w:rsidRPr="00F742B4">
        <w:t xml:space="preserve">Таблица </w:t>
      </w:r>
      <w:r>
        <w:fldChar w:fldCharType="begin"/>
      </w:r>
      <w:r w:rsidRPr="00375170">
        <w:instrText xml:space="preserve"> SEQ Таблица \* ARABIC </w:instrText>
      </w:r>
      <w:r>
        <w:fldChar w:fldCharType="separate"/>
      </w:r>
      <w:r w:rsidR="00D03801">
        <w:rPr>
          <w:noProof/>
        </w:rPr>
        <w:t>3</w:t>
      </w:r>
      <w:r>
        <w:rPr>
          <w:noProof/>
        </w:rPr>
        <w:fldChar w:fldCharType="end"/>
      </w:r>
      <w:bookmarkEnd w:id="24"/>
      <w:r w:rsidRPr="00F742B4">
        <w:t xml:space="preserve"> – Сравнен</w:t>
      </w:r>
      <w:r>
        <w:t>ие ИС и обычных программных систем</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3260"/>
        <w:gridCol w:w="3402"/>
      </w:tblGrid>
      <w:tr w:rsidR="00375170" w14:paraId="5D045594" w14:textId="77777777" w:rsidTr="00AD78C8">
        <w:tc>
          <w:tcPr>
            <w:tcW w:w="2552" w:type="dxa"/>
            <w:shd w:val="clear" w:color="auto" w:fill="auto"/>
          </w:tcPr>
          <w:p w14:paraId="2B8393BD" w14:textId="44127D34" w:rsidR="00375170" w:rsidRPr="00E556A8" w:rsidRDefault="00375170" w:rsidP="00375170">
            <w:pPr>
              <w:pStyle w:val="vb"/>
            </w:pPr>
            <w:r>
              <w:t>Характеристика</w:t>
            </w:r>
          </w:p>
        </w:tc>
        <w:tc>
          <w:tcPr>
            <w:tcW w:w="3260" w:type="dxa"/>
            <w:shd w:val="clear" w:color="auto" w:fill="auto"/>
          </w:tcPr>
          <w:p w14:paraId="71C787CF" w14:textId="76CB4FDB" w:rsidR="00375170" w:rsidRPr="003823B1" w:rsidRDefault="00375170" w:rsidP="00375170">
            <w:pPr>
              <w:pStyle w:val="vb"/>
            </w:pPr>
            <w:r>
              <w:t>Интеллектуальная система</w:t>
            </w:r>
          </w:p>
        </w:tc>
        <w:tc>
          <w:tcPr>
            <w:tcW w:w="3402" w:type="dxa"/>
          </w:tcPr>
          <w:p w14:paraId="0EB1FB5A" w14:textId="11880B42" w:rsidR="00375170" w:rsidRDefault="00375170" w:rsidP="00375170">
            <w:pPr>
              <w:pStyle w:val="vb"/>
            </w:pPr>
            <w:r>
              <w:t>Информационная система</w:t>
            </w:r>
          </w:p>
        </w:tc>
      </w:tr>
      <w:tr w:rsidR="00375170" w14:paraId="1E450664" w14:textId="77777777" w:rsidTr="00AD78C8">
        <w:tc>
          <w:tcPr>
            <w:tcW w:w="2552" w:type="dxa"/>
            <w:shd w:val="clear" w:color="auto" w:fill="auto"/>
          </w:tcPr>
          <w:p w14:paraId="0A53FD37" w14:textId="452AAE98" w:rsidR="00375170" w:rsidRPr="0016194C" w:rsidRDefault="00375170" w:rsidP="00375170">
            <w:pPr>
              <w:pStyle w:val="vc"/>
              <w:spacing w:line="276" w:lineRule="auto"/>
            </w:pPr>
            <w:r>
              <w:t>Тип обработки</w:t>
            </w:r>
          </w:p>
        </w:tc>
        <w:tc>
          <w:tcPr>
            <w:tcW w:w="3260" w:type="dxa"/>
            <w:shd w:val="clear" w:color="auto" w:fill="auto"/>
          </w:tcPr>
          <w:p w14:paraId="5325D06A" w14:textId="4CC57433" w:rsidR="00375170" w:rsidRPr="0016194C" w:rsidRDefault="00375170" w:rsidP="00375170">
            <w:pPr>
              <w:pStyle w:val="vc"/>
              <w:spacing w:line="276" w:lineRule="auto"/>
            </w:pPr>
            <w:r>
              <w:t>Символьный</w:t>
            </w:r>
          </w:p>
        </w:tc>
        <w:tc>
          <w:tcPr>
            <w:tcW w:w="3402" w:type="dxa"/>
          </w:tcPr>
          <w:p w14:paraId="6CB95D81" w14:textId="77777777" w:rsidR="00375170" w:rsidRPr="0016194C" w:rsidRDefault="00375170" w:rsidP="00375170">
            <w:pPr>
              <w:pStyle w:val="vc"/>
              <w:spacing w:line="276" w:lineRule="auto"/>
            </w:pPr>
            <w:r>
              <w:t>Выделенная</w:t>
            </w:r>
          </w:p>
        </w:tc>
      </w:tr>
      <w:tr w:rsidR="00375170" w14:paraId="5D3D292D" w14:textId="77777777" w:rsidTr="00AD78C8">
        <w:tc>
          <w:tcPr>
            <w:tcW w:w="2552" w:type="dxa"/>
            <w:shd w:val="clear" w:color="auto" w:fill="auto"/>
          </w:tcPr>
          <w:p w14:paraId="5912ECCA" w14:textId="42FE3EA1" w:rsidR="00375170" w:rsidRPr="0016194C" w:rsidRDefault="00375170" w:rsidP="00375170">
            <w:pPr>
              <w:pStyle w:val="vc"/>
              <w:spacing w:line="276" w:lineRule="auto"/>
            </w:pPr>
            <w:r>
              <w:t>Метод</w:t>
            </w:r>
          </w:p>
        </w:tc>
        <w:tc>
          <w:tcPr>
            <w:tcW w:w="3260" w:type="dxa"/>
            <w:shd w:val="clear" w:color="auto" w:fill="auto"/>
          </w:tcPr>
          <w:p w14:paraId="4612DFA4" w14:textId="532C2BAD" w:rsidR="00375170" w:rsidRPr="0016194C" w:rsidRDefault="00375170" w:rsidP="00375170">
            <w:pPr>
              <w:pStyle w:val="vc"/>
              <w:spacing w:line="276" w:lineRule="auto"/>
            </w:pPr>
            <w:r>
              <w:t>Эвристический поиск</w:t>
            </w:r>
          </w:p>
        </w:tc>
        <w:tc>
          <w:tcPr>
            <w:tcW w:w="3402" w:type="dxa"/>
          </w:tcPr>
          <w:p w14:paraId="5D1A83BF" w14:textId="24B91A20" w:rsidR="00375170" w:rsidRPr="0016194C" w:rsidRDefault="00375170" w:rsidP="00375170">
            <w:pPr>
              <w:pStyle w:val="vc"/>
              <w:spacing w:line="276" w:lineRule="auto"/>
            </w:pPr>
            <w:r>
              <w:t>Точный алгоритм</w:t>
            </w:r>
          </w:p>
        </w:tc>
      </w:tr>
      <w:tr w:rsidR="00375170" w14:paraId="675D29F5" w14:textId="77777777" w:rsidTr="00AD78C8">
        <w:tc>
          <w:tcPr>
            <w:tcW w:w="2552" w:type="dxa"/>
            <w:shd w:val="clear" w:color="auto" w:fill="auto"/>
          </w:tcPr>
          <w:p w14:paraId="6FB1C8DC" w14:textId="7317753C" w:rsidR="00375170" w:rsidRDefault="00375170" w:rsidP="00375170">
            <w:pPr>
              <w:pStyle w:val="vc"/>
              <w:spacing w:line="276" w:lineRule="auto"/>
            </w:pPr>
            <w:r>
              <w:t>Задание шагов решения</w:t>
            </w:r>
          </w:p>
        </w:tc>
        <w:tc>
          <w:tcPr>
            <w:tcW w:w="3260" w:type="dxa"/>
            <w:shd w:val="clear" w:color="auto" w:fill="auto"/>
          </w:tcPr>
          <w:p w14:paraId="12739A95" w14:textId="6FBF5871" w:rsidR="00375170" w:rsidRDefault="00375170" w:rsidP="00375170">
            <w:pPr>
              <w:pStyle w:val="vc"/>
              <w:spacing w:line="276" w:lineRule="auto"/>
            </w:pPr>
            <w:r>
              <w:t>Неявное</w:t>
            </w:r>
          </w:p>
        </w:tc>
        <w:tc>
          <w:tcPr>
            <w:tcW w:w="3402" w:type="dxa"/>
          </w:tcPr>
          <w:p w14:paraId="77FE06F0" w14:textId="61DC872C" w:rsidR="00375170" w:rsidRDefault="00375170" w:rsidP="00375170">
            <w:pPr>
              <w:pStyle w:val="vc"/>
              <w:spacing w:line="276" w:lineRule="auto"/>
            </w:pPr>
            <w:r>
              <w:t>Явное</w:t>
            </w:r>
          </w:p>
        </w:tc>
      </w:tr>
      <w:tr w:rsidR="00375170" w14:paraId="50442296" w14:textId="77777777" w:rsidTr="00AD78C8">
        <w:tc>
          <w:tcPr>
            <w:tcW w:w="2552" w:type="dxa"/>
            <w:shd w:val="clear" w:color="auto" w:fill="auto"/>
          </w:tcPr>
          <w:p w14:paraId="7C1F971C" w14:textId="0D5E8882" w:rsidR="00375170" w:rsidRDefault="00375170" w:rsidP="00375170">
            <w:pPr>
              <w:pStyle w:val="vc"/>
              <w:spacing w:line="276" w:lineRule="auto"/>
            </w:pPr>
            <w:r>
              <w:t>Искомое решение</w:t>
            </w:r>
          </w:p>
        </w:tc>
        <w:tc>
          <w:tcPr>
            <w:tcW w:w="3260" w:type="dxa"/>
            <w:shd w:val="clear" w:color="auto" w:fill="auto"/>
          </w:tcPr>
          <w:p w14:paraId="62F4F7B8" w14:textId="1806256A" w:rsidR="00375170" w:rsidRDefault="00F37941" w:rsidP="00375170">
            <w:pPr>
              <w:pStyle w:val="vc"/>
              <w:spacing w:line="276" w:lineRule="auto"/>
            </w:pPr>
            <w:r>
              <w:t>Удовлетворительное</w:t>
            </w:r>
          </w:p>
        </w:tc>
        <w:tc>
          <w:tcPr>
            <w:tcW w:w="3402" w:type="dxa"/>
          </w:tcPr>
          <w:p w14:paraId="6AD03312" w14:textId="085F1F11" w:rsidR="00375170" w:rsidRDefault="00F37941" w:rsidP="00375170">
            <w:pPr>
              <w:pStyle w:val="vc"/>
              <w:spacing w:line="276" w:lineRule="auto"/>
            </w:pPr>
            <w:r>
              <w:t>Оптимальное</w:t>
            </w:r>
          </w:p>
        </w:tc>
      </w:tr>
      <w:tr w:rsidR="00375170" w14:paraId="09113E3E" w14:textId="77777777" w:rsidTr="00AD78C8">
        <w:tc>
          <w:tcPr>
            <w:tcW w:w="2552" w:type="dxa"/>
            <w:shd w:val="clear" w:color="auto" w:fill="auto"/>
          </w:tcPr>
          <w:p w14:paraId="75233D0A" w14:textId="1D5E073C" w:rsidR="00375170" w:rsidRDefault="00375170" w:rsidP="00375170">
            <w:pPr>
              <w:pStyle w:val="vc"/>
              <w:spacing w:line="276" w:lineRule="auto"/>
            </w:pPr>
            <w:r>
              <w:t>Управление и данные</w:t>
            </w:r>
          </w:p>
        </w:tc>
        <w:tc>
          <w:tcPr>
            <w:tcW w:w="3260" w:type="dxa"/>
            <w:shd w:val="clear" w:color="auto" w:fill="auto"/>
          </w:tcPr>
          <w:p w14:paraId="63E9AEAD" w14:textId="50876B2E" w:rsidR="00375170" w:rsidRDefault="00F37941" w:rsidP="00375170">
            <w:pPr>
              <w:pStyle w:val="vc"/>
              <w:spacing w:line="276" w:lineRule="auto"/>
            </w:pPr>
            <w:r>
              <w:t>Смешанные</w:t>
            </w:r>
          </w:p>
        </w:tc>
        <w:tc>
          <w:tcPr>
            <w:tcW w:w="3402" w:type="dxa"/>
          </w:tcPr>
          <w:p w14:paraId="16DF2168" w14:textId="6164CD6E" w:rsidR="00375170" w:rsidRDefault="00F37941" w:rsidP="00375170">
            <w:pPr>
              <w:pStyle w:val="vc"/>
              <w:spacing w:line="276" w:lineRule="auto"/>
            </w:pPr>
            <w:r>
              <w:t>Разделенные</w:t>
            </w:r>
          </w:p>
        </w:tc>
      </w:tr>
      <w:tr w:rsidR="00375170" w14:paraId="4EBEF3D7" w14:textId="77777777" w:rsidTr="00AD78C8">
        <w:tc>
          <w:tcPr>
            <w:tcW w:w="2552" w:type="dxa"/>
            <w:shd w:val="clear" w:color="auto" w:fill="auto"/>
          </w:tcPr>
          <w:p w14:paraId="758D917C" w14:textId="2C30D5B6" w:rsidR="00375170" w:rsidRDefault="00375170" w:rsidP="00375170">
            <w:pPr>
              <w:pStyle w:val="vc"/>
              <w:spacing w:line="276" w:lineRule="auto"/>
            </w:pPr>
            <w:r>
              <w:t>Знания (данные)</w:t>
            </w:r>
          </w:p>
        </w:tc>
        <w:tc>
          <w:tcPr>
            <w:tcW w:w="3260" w:type="dxa"/>
            <w:shd w:val="clear" w:color="auto" w:fill="auto"/>
          </w:tcPr>
          <w:p w14:paraId="53132E64" w14:textId="5CEDF8E5" w:rsidR="00375170" w:rsidRDefault="00F37941" w:rsidP="00375170">
            <w:pPr>
              <w:pStyle w:val="vc"/>
              <w:spacing w:line="276" w:lineRule="auto"/>
            </w:pPr>
            <w:r>
              <w:t>Неточные</w:t>
            </w:r>
          </w:p>
        </w:tc>
        <w:tc>
          <w:tcPr>
            <w:tcW w:w="3402" w:type="dxa"/>
          </w:tcPr>
          <w:p w14:paraId="21E7A558" w14:textId="6D700091" w:rsidR="00375170" w:rsidRDefault="00F37941" w:rsidP="00375170">
            <w:pPr>
              <w:pStyle w:val="vc"/>
              <w:spacing w:line="276" w:lineRule="auto"/>
            </w:pPr>
            <w:r>
              <w:t>Точные</w:t>
            </w:r>
          </w:p>
        </w:tc>
      </w:tr>
      <w:tr w:rsidR="00375170" w14:paraId="021A1D62" w14:textId="77777777" w:rsidTr="00AD78C8">
        <w:tc>
          <w:tcPr>
            <w:tcW w:w="2552" w:type="dxa"/>
            <w:shd w:val="clear" w:color="auto" w:fill="auto"/>
          </w:tcPr>
          <w:p w14:paraId="0E9D54E7" w14:textId="736FCBD7" w:rsidR="00375170" w:rsidRDefault="00375170" w:rsidP="00375170">
            <w:pPr>
              <w:pStyle w:val="vc"/>
              <w:spacing w:line="276" w:lineRule="auto"/>
            </w:pPr>
            <w:r>
              <w:t>Модификации</w:t>
            </w:r>
          </w:p>
        </w:tc>
        <w:tc>
          <w:tcPr>
            <w:tcW w:w="3260" w:type="dxa"/>
            <w:shd w:val="clear" w:color="auto" w:fill="auto"/>
          </w:tcPr>
          <w:p w14:paraId="44CED492" w14:textId="399EF571" w:rsidR="00375170" w:rsidRDefault="00F37941" w:rsidP="00375170">
            <w:pPr>
              <w:pStyle w:val="vc"/>
              <w:spacing w:line="276" w:lineRule="auto"/>
            </w:pPr>
            <w:r>
              <w:t>Частые</w:t>
            </w:r>
          </w:p>
        </w:tc>
        <w:tc>
          <w:tcPr>
            <w:tcW w:w="3402" w:type="dxa"/>
          </w:tcPr>
          <w:p w14:paraId="4DBDB6C9" w14:textId="53001143" w:rsidR="00375170" w:rsidRDefault="00F37941" w:rsidP="00375170">
            <w:pPr>
              <w:pStyle w:val="vc"/>
              <w:spacing w:line="276" w:lineRule="auto"/>
            </w:pPr>
            <w:r>
              <w:t>Редкие</w:t>
            </w:r>
          </w:p>
        </w:tc>
      </w:tr>
    </w:tbl>
    <w:p w14:paraId="10F0E215" w14:textId="77777777" w:rsidR="00375170" w:rsidRDefault="00375170" w:rsidP="00BD3058">
      <w:pPr>
        <w:pStyle w:val="v0"/>
      </w:pPr>
    </w:p>
    <w:p w14:paraId="175E5882" w14:textId="7C5BE6A6" w:rsidR="00BD3058" w:rsidRDefault="00BD3058" w:rsidP="00BD3058">
      <w:pPr>
        <w:pStyle w:val="v0"/>
      </w:pPr>
      <w:r>
        <w:t xml:space="preserve">Создание ИС – это творческий процесс. Существует множество различных классификаций ИС, одна из которых представлена на рисунке </w:t>
      </w:r>
      <w:r>
        <w:fldChar w:fldCharType="begin"/>
      </w:r>
      <w:r>
        <w:instrText xml:space="preserve"> REF _Ref85539102 \h \</w:instrText>
      </w:r>
      <w:r w:rsidRPr="009246C4">
        <w:instrText xml:space="preserve"># \0 </w:instrText>
      </w:r>
      <w:r>
        <w:instrText xml:space="preserve"> \* MERGEFORMAT </w:instrText>
      </w:r>
      <w:r>
        <w:fldChar w:fldCharType="separate"/>
      </w:r>
      <w:r w:rsidR="00D03801">
        <w:t>15</w:t>
      </w:r>
      <w:r>
        <w:fldChar w:fldCharType="end"/>
      </w:r>
      <w:r>
        <w:t>. Обычно выделяют: ЭС (экспертные системы), ИНС (искусственные нейронные сети), СГА (системы с генетическими алгоритмами), МАС (мультиагентные системы) и другие.</w:t>
      </w:r>
    </w:p>
    <w:p w14:paraId="1976329E" w14:textId="77777777" w:rsidR="00BD3058" w:rsidRDefault="00BD3058" w:rsidP="00BD3058">
      <w:pPr>
        <w:pStyle w:val="v7"/>
      </w:pPr>
      <w:r>
        <w:lastRenderedPageBreak/>
        <w:drawing>
          <wp:inline distT="0" distB="0" distL="0" distR="0" wp14:anchorId="703398D1" wp14:editId="22EF4435">
            <wp:extent cx="6044565" cy="1571625"/>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классификация интеллектуальных систем.PNG"/>
                    <pic:cNvPicPr/>
                  </pic:nvPicPr>
                  <pic:blipFill rotWithShape="1">
                    <a:blip r:embed="rId29" cstate="print">
                      <a:extLst>
                        <a:ext uri="{28A0092B-C50C-407E-A947-70E740481C1C}">
                          <a14:useLocalDpi xmlns:a14="http://schemas.microsoft.com/office/drawing/2010/main" val="0"/>
                        </a:ext>
                      </a:extLst>
                    </a:blip>
                    <a:srcRect l="598" t="9512" r="509" b="1831"/>
                    <a:stretch/>
                  </pic:blipFill>
                  <pic:spPr bwMode="auto">
                    <a:xfrm>
                      <a:off x="0" y="0"/>
                      <a:ext cx="6090929" cy="1583680"/>
                    </a:xfrm>
                    <a:prstGeom prst="rect">
                      <a:avLst/>
                    </a:prstGeom>
                    <a:ln>
                      <a:noFill/>
                    </a:ln>
                    <a:extLst>
                      <a:ext uri="{53640926-AAD7-44D8-BBD7-CCE9431645EC}">
                        <a14:shadowObscured xmlns:a14="http://schemas.microsoft.com/office/drawing/2010/main"/>
                      </a:ext>
                    </a:extLst>
                  </pic:spPr>
                </pic:pic>
              </a:graphicData>
            </a:graphic>
          </wp:inline>
        </w:drawing>
      </w:r>
    </w:p>
    <w:p w14:paraId="45D61826" w14:textId="18E769CB" w:rsidR="00AD78C8" w:rsidRDefault="00BD3058" w:rsidP="00044A50">
      <w:pPr>
        <w:pStyle w:val="v5"/>
      </w:pPr>
      <w:bookmarkStart w:id="25" w:name="_Ref85539102"/>
      <w:r>
        <w:t xml:space="preserve">Рисунок </w:t>
      </w:r>
      <w:fldSimple w:instr=" SEQ Рисунок \* ARABIC ">
        <w:r w:rsidR="00D03801">
          <w:rPr>
            <w:noProof/>
          </w:rPr>
          <w:t>15</w:t>
        </w:r>
      </w:fldSimple>
      <w:bookmarkEnd w:id="25"/>
      <w:r w:rsidR="00D447DC">
        <w:t xml:space="preserve"> – Классификация ИС</w:t>
      </w:r>
    </w:p>
    <w:p w14:paraId="2FF52667" w14:textId="42E01087" w:rsidR="00AD78C8" w:rsidRDefault="00AD78C8" w:rsidP="00AD78C8">
      <w:pPr>
        <w:pStyle w:val="v0"/>
      </w:pPr>
      <w:r w:rsidRPr="00AD78C8">
        <w:t>Создание ИС связано с решением следующих взаимосвязанных проблем:</w:t>
      </w:r>
    </w:p>
    <w:p w14:paraId="28E6E003" w14:textId="7DC95760" w:rsidR="00AD78C8" w:rsidRDefault="00AD78C8" w:rsidP="00AD78C8">
      <w:pPr>
        <w:pStyle w:val="v"/>
      </w:pPr>
      <w:r w:rsidRPr="00AD78C8">
        <w:t>Проблема формализации знаний. Данная задача решается посредством привлечения экспертов по исследуемой предметной области. Результатом решения является готовая концептуальная схема модели.</w:t>
      </w:r>
    </w:p>
    <w:p w14:paraId="3029F10B" w14:textId="5936CCA4" w:rsidR="00AD78C8" w:rsidRDefault="00AD78C8" w:rsidP="00AD78C8">
      <w:pPr>
        <w:pStyle w:val="v"/>
      </w:pPr>
      <w:r w:rsidRPr="00AD78C8">
        <w:t>Проблема представления знаний. Её решение состоит в разработке формальной модели, с помощью которой будут представлены знания в системе.</w:t>
      </w:r>
    </w:p>
    <w:p w14:paraId="26559CE7" w14:textId="6CF2003C" w:rsidR="00AD78C8" w:rsidRDefault="00AD78C8" w:rsidP="00AD78C8">
      <w:pPr>
        <w:pStyle w:val="v"/>
      </w:pPr>
      <w:r w:rsidRPr="00AD78C8">
        <w:t>Проблема использования знаний. Здесь возникает необходимость в разработке теории вычислений и преобразованиях, которые будет проводить ИС для достижения поставленной цели или целей.</w:t>
      </w:r>
    </w:p>
    <w:p w14:paraId="7248F495" w14:textId="1F30C2D1" w:rsidR="00AD78C8" w:rsidRDefault="00AD78C8" w:rsidP="00AD78C8">
      <w:pPr>
        <w:pStyle w:val="v"/>
      </w:pPr>
      <w:r w:rsidRPr="00AD78C8">
        <w:t>Проблема создания базы знаний (БЗ) и системы управления ею (СУБЗ). Эта задача ложится на плечи системных программистов.</w:t>
      </w:r>
    </w:p>
    <w:p w14:paraId="2CAE8BB1" w14:textId="43FFB8BB" w:rsidR="00AD78C8" w:rsidRDefault="00AD78C8" w:rsidP="00AD78C8">
      <w:pPr>
        <w:pStyle w:val="v0"/>
      </w:pPr>
      <w:r w:rsidRPr="00AD78C8">
        <w:t>Знания о предметной области и способах решения в ней задач весьма разнообразны.</w:t>
      </w:r>
      <w:r>
        <w:t xml:space="preserve"> </w:t>
      </w:r>
      <w:r w:rsidRPr="00AD78C8">
        <w:t>Возможны</w:t>
      </w:r>
      <w:r>
        <w:t xml:space="preserve"> </w:t>
      </w:r>
      <w:r w:rsidRPr="00AD78C8">
        <w:t>различные</w:t>
      </w:r>
      <w:r>
        <w:t xml:space="preserve"> </w:t>
      </w:r>
      <w:r w:rsidRPr="00AD78C8">
        <w:t>классификации</w:t>
      </w:r>
      <w:r>
        <w:t xml:space="preserve"> </w:t>
      </w:r>
      <w:r w:rsidRPr="00AD78C8">
        <w:t>этих</w:t>
      </w:r>
      <w:r>
        <w:t xml:space="preserve"> </w:t>
      </w:r>
      <w:r w:rsidRPr="00AD78C8">
        <w:t>знаний.</w:t>
      </w:r>
    </w:p>
    <w:p w14:paraId="3BB9CEFE" w14:textId="3852FCA8" w:rsidR="00AD78C8" w:rsidRDefault="00AD78C8" w:rsidP="00AD78C8">
      <w:pPr>
        <w:pStyle w:val="v0"/>
      </w:pPr>
      <w:r>
        <w:t>По мере развития научно-технического прогресса размеры потоков текстовой и числовой информации увеличиваются. Задачей ИС является поиск закономерностей и аналогий в совокупности данных, что представляет из себя, по сути, процесс интеллектуального анализа данных.</w:t>
      </w:r>
    </w:p>
    <w:p w14:paraId="4C8A69A2" w14:textId="3108B3DA" w:rsidR="00AD78C8" w:rsidRDefault="00AD78C8" w:rsidP="00AD78C8">
      <w:pPr>
        <w:pStyle w:val="v0"/>
      </w:pPr>
      <w:r>
        <w:t>Интеллектуальный анализ данных --- это процесс поддержки принятия решений, основанный на поиске в данных скрытых закономерностей, то есть извлечения информации, которая может быть охарактеризована как знание.</w:t>
      </w:r>
    </w:p>
    <w:p w14:paraId="188A0693" w14:textId="6DB3F633" w:rsidR="00AD78C8" w:rsidRDefault="00AD78C8" w:rsidP="00054796">
      <w:pPr>
        <w:pStyle w:val="v0"/>
      </w:pPr>
      <w:r>
        <w:t xml:space="preserve">В последнее время наряду с использованием классической статистики активно развиваются альтернативные методы анализа данных и извлечения </w:t>
      </w:r>
      <w:r>
        <w:lastRenderedPageBreak/>
        <w:t xml:space="preserve">знаний, базирующиеся на иных, нежели традиционная интегро-дифференциальная парадигма, подходах и </w:t>
      </w:r>
      <w:r w:rsidR="00054796">
        <w:t xml:space="preserve">представленные на рис. </w:t>
      </w:r>
      <w:r w:rsidR="00054796">
        <w:fldChar w:fldCharType="begin"/>
      </w:r>
      <w:r w:rsidR="00054796">
        <w:instrText xml:space="preserve"> REF _Ref98083398 \h \</w:instrText>
      </w:r>
      <w:r w:rsidR="00054796" w:rsidRPr="00753ECD">
        <w:instrText xml:space="preserve"># \0 </w:instrText>
      </w:r>
      <w:r w:rsidR="00054796">
        <w:fldChar w:fldCharType="separate"/>
      </w:r>
      <w:r w:rsidR="00D03801">
        <w:t>16</w:t>
      </w:r>
      <w:r w:rsidR="00054796">
        <w:fldChar w:fldCharType="end"/>
      </w:r>
      <w:r w:rsidR="00054796">
        <w:t xml:space="preserve"> </w:t>
      </w:r>
      <w:r w:rsidR="00054796">
        <w:fldChar w:fldCharType="begin" w:fldLock="1"/>
      </w:r>
      <w:r w:rsidR="00E01DD9">
        <w:instrText>ADDIN CSL_CITATION {"citationItems":[{"id":"ITEM-1","itemData":{"abstract":"В тексте лекций в обзорной форме изложены основные понятия, методы и технологии, используемые в современных интеллектуальных системах управления социально-экономическими и сложными техническими объектами. Дана классификация основных способов представления знаний в интеллектуальных системах. Приведены характеристики методов интеллектуального анализа данных и программных средств их реализации в современной компании. Текст лекций предназначен для магистрантов, обучающихся в рамках направления подготовки 09.04.01 «Информатика и вычислительная техника», а также будет полезен студентам других родственных кафедр и направлений подготовки. Рекомендуется для первоначального ознакомления с основами построения и применения интеллектуальных систем и технологий","author":[{"dropping-particle":"","family":"Коровин","given":"А М","non-dropping-particle":"","parse-names":false,"suffix":""}],"id":"ITEM-1","issue":"07","issued":{"date-parts":[["2015"]]},"number-of-pages":"61","publisher":"Издательский центр Южно-Уральского государственного университета","publisher-place":"Челябинск","title":"Интеллектуальные системы","type":"book","volume":"8"},"uris":["http://www.mendeley.com/documents/?uuid=32d28106-b4fc-416c-8f76-13315381ee38"]}],"mendeley":{"formattedCitation":"[12]","plainTextFormattedCitation":"[12]","previouslyFormattedCitation":"[10]"},"properties":{"noteIndex":0},"schema":"https://github.com/citation-style-language/schema/raw/master/csl-citation.json"}</w:instrText>
      </w:r>
      <w:r w:rsidR="00054796">
        <w:fldChar w:fldCharType="separate"/>
      </w:r>
      <w:r w:rsidR="00E01DD9" w:rsidRPr="00E01DD9">
        <w:rPr>
          <w:noProof/>
        </w:rPr>
        <w:t>[12]</w:t>
      </w:r>
      <w:r w:rsidR="00054796">
        <w:fldChar w:fldCharType="end"/>
      </w:r>
      <w:r w:rsidR="00054796">
        <w:t>.</w:t>
      </w:r>
    </w:p>
    <w:p w14:paraId="706D537C" w14:textId="77777777" w:rsidR="00054796" w:rsidRDefault="00054796" w:rsidP="00054796">
      <w:pPr>
        <w:pStyle w:val="v7"/>
      </w:pPr>
      <w:r>
        <w:drawing>
          <wp:inline distT="0" distB="0" distL="0" distR="0" wp14:anchorId="77738FCF" wp14:editId="7A0ADACA">
            <wp:extent cx="5924550" cy="451993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методы_анализа_данных.PNG"/>
                    <pic:cNvPicPr/>
                  </pic:nvPicPr>
                  <pic:blipFill rotWithShape="1">
                    <a:blip r:embed="rId30">
                      <a:extLst>
                        <a:ext uri="{28A0092B-C50C-407E-A947-70E740481C1C}">
                          <a14:useLocalDpi xmlns:a14="http://schemas.microsoft.com/office/drawing/2010/main" val="0"/>
                        </a:ext>
                      </a:extLst>
                    </a:blip>
                    <a:srcRect l="1090" r="2106"/>
                    <a:stretch/>
                  </pic:blipFill>
                  <pic:spPr bwMode="auto">
                    <a:xfrm>
                      <a:off x="0" y="0"/>
                      <a:ext cx="5924550" cy="4519930"/>
                    </a:xfrm>
                    <a:prstGeom prst="rect">
                      <a:avLst/>
                    </a:prstGeom>
                    <a:ln>
                      <a:noFill/>
                    </a:ln>
                    <a:extLst>
                      <a:ext uri="{53640926-AAD7-44D8-BBD7-CCE9431645EC}">
                        <a14:shadowObscured xmlns:a14="http://schemas.microsoft.com/office/drawing/2010/main"/>
                      </a:ext>
                    </a:extLst>
                  </pic:spPr>
                </pic:pic>
              </a:graphicData>
            </a:graphic>
          </wp:inline>
        </w:drawing>
      </w:r>
    </w:p>
    <w:p w14:paraId="540A2E15" w14:textId="57063285" w:rsidR="00054796" w:rsidRDefault="00054796" w:rsidP="00054796">
      <w:pPr>
        <w:pStyle w:val="v5"/>
      </w:pPr>
      <w:bookmarkStart w:id="26" w:name="_Ref98083398"/>
      <w:r>
        <w:t xml:space="preserve">Рисунок </w:t>
      </w:r>
      <w:fldSimple w:instr=" SEQ Рисунок \* ARABIC ">
        <w:r w:rsidR="00D03801">
          <w:rPr>
            <w:noProof/>
          </w:rPr>
          <w:t>16</w:t>
        </w:r>
      </w:fldSimple>
      <w:bookmarkEnd w:id="26"/>
      <w:r>
        <w:t xml:space="preserve"> — Классификация методов анализа данных</w:t>
      </w:r>
    </w:p>
    <w:p w14:paraId="668F14F1" w14:textId="63E46D53" w:rsidR="00054796" w:rsidRDefault="00054796" w:rsidP="00054796">
      <w:pPr>
        <w:pStyle w:val="v0"/>
      </w:pPr>
      <w:r>
        <w:t xml:space="preserve">Термин «Эволюционное моделирование» в настоящее время является достаточно устоявшимся, и общепринято под этим термином подразумевать генетические алгоритмы, однако, согласно источнику </w:t>
      </w:r>
      <w:r>
        <w:fldChar w:fldCharType="begin" w:fldLock="1"/>
      </w:r>
      <w:r w:rsidR="00E01DD9">
        <w:instrText>ADDIN CSL_CITATION {"citationItems":[{"id":"ITEM-1","itemData":{"abstract":"В тексте лекций в обзорной форме изложены основные понятия, методы и технологии, используемые в современных интеллектуальных системах управления социально-экономическими и сложными техническими объектами. Дана классификация основных способов представления знаний в интеллектуальных системах. Приведены характеристики методов интеллектуального анализа данных и программных средств их реализации в современной компании. Текст лекций предназначен для магистрантов, обучающихся в рамках направления подготовки 09.04.01 «Информатика и вычислительная техника», а также будет полезен студентам других родственных кафедр и направлений подготовки. Рекомендуется для первоначального ознакомления с основами построения и применения интеллектуальных систем и технологий","author":[{"dropping-particle":"","family":"Коровин","given":"А М","non-dropping-particle":"","parse-names":false,"suffix":""}],"id":"ITEM-1","issue":"07","issued":{"date-parts":[["2015"]]},"number-of-pages":"61","publisher":"Издательский центр Южно-Уральского государственного университета","publisher-place":"Челябинск","title":"Интеллектуальные системы","type":"book","volume":"8"},"uris":["http://www.mendeley.com/documents/?uuid=32d28106-b4fc-416c-8f76-13315381ee38"]}],"mendeley":{"formattedCitation":"[12]","plainTextFormattedCitation":"[12]","previouslyFormattedCitation":"[10]"},"properties":{"noteIndex":0},"schema":"https://github.com/citation-style-language/schema/raw/master/csl-citation.json"}</w:instrText>
      </w:r>
      <w:r>
        <w:fldChar w:fldCharType="separate"/>
      </w:r>
      <w:r w:rsidR="00E01DD9" w:rsidRPr="00E01DD9">
        <w:rPr>
          <w:noProof/>
        </w:rPr>
        <w:t>[12]</w:t>
      </w:r>
      <w:r>
        <w:fldChar w:fldCharType="end"/>
      </w:r>
      <w:r>
        <w:t>, к эволюционному моделированию также иногда относят искусственные нейронные сети.</w:t>
      </w:r>
    </w:p>
    <w:p w14:paraId="5681A7CA" w14:textId="1A580F4F" w:rsidR="00054796" w:rsidRDefault="00054796" w:rsidP="00054796">
      <w:pPr>
        <w:pStyle w:val="v0"/>
      </w:pPr>
      <w:r>
        <w:t xml:space="preserve">Термин «машинное обучение» оставляет больше возможностей для дискуссий о том, какие методы имеются ввиду, в частности, сюда относятся деревья решений </w:t>
      </w:r>
      <w:r>
        <w:fldChar w:fldCharType="begin" w:fldLock="1"/>
      </w:r>
      <w:r w:rsidR="00E01DD9">
        <w:instrText>ADDIN CSL_CITATION {"citationItems":[{"id":"ITEM-1","itemData":{"abstract":"В тексте лекций в обзорной форме изложены основные понятия, методы и технологии, используемые в современных интеллектуальных системах управления социально-экономическими и сложными техническими объектами. Дана классификация основных способов представления знаний в интеллектуальных системах. Приведены характеристики методов интеллектуального анализа данных и программных средств их реализации в современной компании. Текст лекций предназначен для магистрантов, обучающихся в рамках направления подготовки 09.04.01 «Информатика и вычислительная техника», а также будет полезен студентам других родственных кафедр и направлений подготовки. Рекомендуется для первоначального ознакомления с основами построения и применения интеллектуальных систем и технологий","author":[{"dropping-particle":"","family":"Коровин","given":"А М","non-dropping-particle":"","parse-names":false,"suffix":""}],"id":"ITEM-1","issue":"07","issued":{"date-parts":[["2015"]]},"number-of-pages":"61","publisher":"Издательский центр Южно-Уральского государственного университета","publisher-place":"Челябинск","title":"Интеллектуальные системы","type":"book","volume":"8"},"uris":["http://www.mendeley.com/documents/?uuid=32d28106-b4fc-416c-8f76-13315381ee38"]}],"mendeley":{"formattedCitation":"[12]","plainTextFormattedCitation":"[12]","previouslyFormattedCitation":"[10]"},"properties":{"noteIndex":0},"schema":"https://github.com/citation-style-language/schema/raw/master/csl-citation.json"}</w:instrText>
      </w:r>
      <w:r>
        <w:fldChar w:fldCharType="separate"/>
      </w:r>
      <w:r w:rsidR="00E01DD9" w:rsidRPr="00E01DD9">
        <w:rPr>
          <w:noProof/>
        </w:rPr>
        <w:t>[12]</w:t>
      </w:r>
      <w:r>
        <w:fldChar w:fldCharType="end"/>
      </w:r>
      <w:r>
        <w:t>.</w:t>
      </w:r>
    </w:p>
    <w:p w14:paraId="4796228C" w14:textId="16E4386C" w:rsidR="00054796" w:rsidRPr="00054796" w:rsidRDefault="00054796" w:rsidP="00044A50">
      <w:pPr>
        <w:pStyle w:val="v0"/>
      </w:pPr>
      <w:r>
        <w:t>Приведенные способы анализа данных, поиска закономерностей и извлечения знаний могут быть применены практический к любой предметной области, поэтому они могут с успехом использоваться для решения самого широкого спектра задач.</w:t>
      </w:r>
    </w:p>
    <w:p w14:paraId="1D5A91A0" w14:textId="432447D8" w:rsidR="00D447DC" w:rsidRPr="00D447DC" w:rsidRDefault="00D447DC" w:rsidP="00D447DC">
      <w:pPr>
        <w:pStyle w:val="2"/>
      </w:pPr>
      <w:bookmarkStart w:id="27" w:name="_Toc98103055"/>
      <w:r>
        <w:lastRenderedPageBreak/>
        <w:t>Интеллектуальная система эволюционного моделирования</w:t>
      </w:r>
      <w:bookmarkEnd w:id="27"/>
    </w:p>
    <w:p w14:paraId="36A01428" w14:textId="39547902" w:rsidR="00296BA5" w:rsidRDefault="00296BA5" w:rsidP="002A3CF8">
      <w:pPr>
        <w:pStyle w:val="v0"/>
      </w:pPr>
      <w:r>
        <w:t xml:space="preserve">Одно из направлений использования ИС – это решение задач оптимизации. Например, СГА, которые используют подход эволюционного моделирования. </w:t>
      </w:r>
    </w:p>
    <w:p w14:paraId="35A25A9F" w14:textId="717437B5" w:rsidR="00296BA5" w:rsidRDefault="00296BA5" w:rsidP="002A3CF8">
      <w:pPr>
        <w:pStyle w:val="v0"/>
      </w:pPr>
      <w:r>
        <w:t>Специфика работы методов ЭМ позволяет накапливать и использовать знания об исследованном пространстве поиска и, следовательно, позволяет проявлять способность к самообучению, что свойстве</w:t>
      </w:r>
      <w:r w:rsidR="00C37366">
        <w:t xml:space="preserve">нно для интеллектуальных систем </w:t>
      </w:r>
      <w:r w:rsidR="006C2B37">
        <w:fldChar w:fldCharType="begin" w:fldLock="1"/>
      </w:r>
      <w:r w:rsidR="00E01DD9">
        <w:instrText>ADDIN CSL_CITATION {"citationItems":[{"id":"ITEM-1","itemData":{"ISBN":"9785769595721","abstract":"Учебник создан в соответствии с Федеральным государственным образовательным стандартом по направлению подготовки 230400 «Информационные системы и технологии» (квалификация «бакалавр»). Рассмотрен комплекс проблем по разработке, функционированию и проек тированию систем и технологий искусственного интеллекта. Изложены теоретические и прикладные вопросы представления знаний в информационных системах, идеология построения интеллектуальных систем и технологий. Раскрыт математический аппарат представления знаний. Рассмотрены возможности и пути использования искусственного интеллекта при проектировании информационных систем, новые аспекты представления знаний на основе искусственных нейронных сетей, расчетно-логических систем, гене тических алгоритмов, мультиагентных систем. Большое внимание уделено использованию прикладных интеллектуальных технологий. Приведены примеры построения интеллектуальных систем. Для студентов учреждений высшего профессионального образования","author":[{"dropping-particle":"","family":"Советов","given":"Б Я","non-dropping-particle":"","parse-names":false,"suffix":""},{"dropping-particle":"","family":"Цехановский","given":"В В","non-dropping-particle":"","parse-names":false,"suffix":""},{"dropping-particle":"","family":"Чертовской","given":"В Д","non-dropping-particle":"","parse-names":false,"suffix":""}],"id":"ITEM-1","issued":{"date-parts":[["2013"]]},"number-of-pages":"320","publisher":"Академия","publisher-place":"Москва","title":"Интеллектуальные системы и технологии","type":"book"},"uris":["http://www.mendeley.com/documents/?uuid=11538f1a-afae-41d3-99c9-e87b2fef3991"]}],"mendeley":{"formattedCitation":"[11]","plainTextFormattedCitation":"[11]","previouslyFormattedCitation":"[9]"},"properties":{"noteIndex":0},"schema":"https://github.com/citation-style-language/schema/raw/master/csl-citation.json"}</w:instrText>
      </w:r>
      <w:r w:rsidR="006C2B37">
        <w:fldChar w:fldCharType="separate"/>
      </w:r>
      <w:r w:rsidR="00E01DD9" w:rsidRPr="00E01DD9">
        <w:rPr>
          <w:noProof/>
        </w:rPr>
        <w:t>[11]</w:t>
      </w:r>
      <w:r w:rsidR="006C2B37">
        <w:fldChar w:fldCharType="end"/>
      </w:r>
      <w:r>
        <w:t>. В самом же процессе поиска используется значение целевой функции, а не её приращение, как принято в методах машинного обучения.</w:t>
      </w:r>
    </w:p>
    <w:p w14:paraId="307B6931" w14:textId="77777777" w:rsidR="00296BA5" w:rsidRDefault="00296BA5" w:rsidP="002A3CF8">
      <w:pPr>
        <w:pStyle w:val="v0"/>
      </w:pPr>
      <w:r>
        <w:t>Таким образом, подход ЭМ обладает преимуществами:</w:t>
      </w:r>
    </w:p>
    <w:p w14:paraId="097F5811" w14:textId="77777777" w:rsidR="00296BA5" w:rsidRDefault="00296BA5" w:rsidP="002A3CF8">
      <w:pPr>
        <w:pStyle w:val="v"/>
      </w:pPr>
      <w:r>
        <w:t>независимость от вида функций;</w:t>
      </w:r>
    </w:p>
    <w:p w14:paraId="756240CA" w14:textId="77777777" w:rsidR="00296BA5" w:rsidRDefault="00296BA5" w:rsidP="002A3CF8">
      <w:pPr>
        <w:pStyle w:val="v"/>
      </w:pPr>
      <w:r>
        <w:t>независимость от области определения и типов переменных;</w:t>
      </w:r>
    </w:p>
    <w:p w14:paraId="555C8390" w14:textId="77777777" w:rsidR="00296BA5" w:rsidRDefault="00296BA5" w:rsidP="002A3CF8">
      <w:pPr>
        <w:pStyle w:val="v"/>
      </w:pPr>
      <w:r>
        <w:t>применимость к широкому кругу задач без нужды в модификации.</w:t>
      </w:r>
    </w:p>
    <w:p w14:paraId="12EE920F" w14:textId="75F00F35" w:rsidR="00296BA5" w:rsidRDefault="00296BA5" w:rsidP="002A3CF8">
      <w:pPr>
        <w:pStyle w:val="v0"/>
      </w:pPr>
      <w:r>
        <w:t>Т</w:t>
      </w:r>
      <w:r w:rsidRPr="00952A2E">
        <w:t>ехнологии объектно-ориентированного программир</w:t>
      </w:r>
      <w:r>
        <w:t>ования позволяет реализовать ГА</w:t>
      </w:r>
      <w:r w:rsidRPr="00952A2E">
        <w:t xml:space="preserve"> максимально гибко и удобно для программиста при дальнейшем внедрении в информационные системы и сопровождении</w:t>
      </w:r>
      <w:r w:rsidR="00DB4EC7">
        <w:t xml:space="preserve"> </w:t>
      </w:r>
      <w:r w:rsidR="00DB4EC7">
        <w:fldChar w:fldCharType="begin" w:fldLock="1"/>
      </w:r>
      <w:r w:rsidR="00E01DD9">
        <w:instrText>ADDIN CSL_CITATION {"citationItems":[{"id":"ITEM-1","itemData":{"ISBN":"9785976512641","abstract":"Рассматриваются принципы и методы эволюционного моделирования. Особое внимание уделяется главному методу эволюционного моделирования – генетическому алгоритму. Приводятся конкретные примеры егоприменения к решению различных задач оптимизации. Монография предназначена для специалистов в области информационных технологий, а также для студентов, магистрантов и аспирантов, обучающихся по направлениям «Информатика и вычислительная техника», «Информационные системы».","author":[{"dropping-particle":"","family":"Аверченков","given":"В И","non-dropping-particle":"","parse-names":false,"suffix":""},{"dropping-particle":"","family":"Казаков","given":"П В","non-dropping-particle":"","parse-names":false,"suffix":""}],"id":"ITEM-1","issued":{"date-parts":[["2016"]]},"number-of-pages":"200","publisher":"ФЛИНТА","publisher-place":"Москва","title":"Эволюционное моделирование и его применение","type":"book"},"uris":["http://www.mendeley.com/documents/?uuid=ff085305-2aa0-4ebb-8bb9-dea0a3cae090"]}],"mendeley":{"formattedCitation":"[9]","plainTextFormattedCitation":"[9]","previouslyFormattedCitation":"[11]"},"properties":{"noteIndex":0},"schema":"https://github.com/citation-style-language/schema/raw/master/csl-citation.json"}</w:instrText>
      </w:r>
      <w:r w:rsidR="00DB4EC7">
        <w:fldChar w:fldCharType="separate"/>
      </w:r>
      <w:r w:rsidR="00E01DD9" w:rsidRPr="00E01DD9">
        <w:rPr>
          <w:noProof/>
        </w:rPr>
        <w:t>[9]</w:t>
      </w:r>
      <w:r w:rsidR="00DB4EC7">
        <w:fldChar w:fldCharType="end"/>
      </w:r>
      <w:r>
        <w:t xml:space="preserve">. </w:t>
      </w:r>
    </w:p>
    <w:p w14:paraId="4145F8CB" w14:textId="77777777" w:rsidR="004B0CD5" w:rsidRDefault="00157C60" w:rsidP="004B0CD5">
      <w:pPr>
        <w:pStyle w:val="v0"/>
      </w:pPr>
      <w:r w:rsidRPr="00157C60">
        <w:t>В</w:t>
      </w:r>
      <w:r>
        <w:t xml:space="preserve"> </w:t>
      </w:r>
      <w:r w:rsidRPr="00157C60">
        <w:t>дальнейшем</w:t>
      </w:r>
      <w:r>
        <w:t xml:space="preserve"> </w:t>
      </w:r>
      <w:r w:rsidRPr="00157C60">
        <w:t>для</w:t>
      </w:r>
      <w:r>
        <w:t xml:space="preserve"> </w:t>
      </w:r>
      <w:r w:rsidRPr="00157C60">
        <w:t>краткости</w:t>
      </w:r>
      <w:r>
        <w:t xml:space="preserve"> </w:t>
      </w:r>
      <w:r w:rsidRPr="00157C60">
        <w:t>вместо</w:t>
      </w:r>
      <w:r>
        <w:t xml:space="preserve"> </w:t>
      </w:r>
      <w:r w:rsidRPr="00157C60">
        <w:t>словосочетаний</w:t>
      </w:r>
      <w:r>
        <w:t xml:space="preserve"> </w:t>
      </w:r>
      <w:r w:rsidRPr="00157C60">
        <w:t>«интеллектуальная</w:t>
      </w:r>
      <w:r>
        <w:t xml:space="preserve"> </w:t>
      </w:r>
      <w:r w:rsidRPr="00157C60">
        <w:t>система, использующая метод эволюционного моделирования» будем использовать аббревиатуру ИСЭМ (интеллектуальная система эволюционного моделирования).</w:t>
      </w:r>
    </w:p>
    <w:p w14:paraId="38AEA8AB" w14:textId="02C1797A" w:rsidR="004B0CD5" w:rsidRDefault="004B0CD5" w:rsidP="004B0CD5">
      <w:pPr>
        <w:pStyle w:val="v0"/>
      </w:pPr>
      <w:r>
        <w:t xml:space="preserve">С точки зрения ИС процесс ЭМ является генератором или источником мета-данных (мета-знаний) </w:t>
      </w:r>
      <w:r>
        <w:fldChar w:fldCharType="begin" w:fldLock="1"/>
      </w:r>
      <w:r>
        <w:instrText>ADDIN CSL_CITATION {"citationItems":[{"id":"ITEM-1","itemData":{"author":[{"dropping-particle":"","family":"Пугачев","given":"Е К","non-dropping-particle":"","parse-names":false,"suffix":""}],"id":"ITEM-1","issued":{"date-parts":[["2019"]]},"publisher-place":"Москва","title":"Интеллектуальные технологии и системы","type":"book"},"uris":["http://www.mendeley.com/documents/?uuid=3f17a99a-2890-485d-8bb3-b3eda285d9f5"]}],"mendeley":{"formattedCitation":"[13]","plainTextFormattedCitation":"[13]","previouslyFormattedCitation":"[13]"},"properties":{"noteIndex":0},"schema":"https://github.com/citation-style-language/schema/raw/master/csl-citation.json"}</w:instrText>
      </w:r>
      <w:r>
        <w:fldChar w:fldCharType="separate"/>
      </w:r>
      <w:r w:rsidRPr="004B0CD5">
        <w:rPr>
          <w:noProof/>
        </w:rPr>
        <w:t>[13]</w:t>
      </w:r>
      <w:r>
        <w:fldChar w:fldCharType="end"/>
      </w:r>
      <w:r>
        <w:t>. В методе ЭМ мета-знаниями выступает выбранные стратегии и параметры проведения эволюционного процесса. К этим стратегиям и параметрам могут относиться:</w:t>
      </w:r>
    </w:p>
    <w:p w14:paraId="1F898BB4" w14:textId="1D1D7411" w:rsidR="004B0CD5" w:rsidRDefault="004B0CD5" w:rsidP="004B0CD5">
      <w:pPr>
        <w:pStyle w:val="v"/>
      </w:pPr>
      <w:r>
        <w:t>выбранный оператор отбора (пропорциональный, «рулетка», «турнирный», на основе ранжирования и т.д.);</w:t>
      </w:r>
    </w:p>
    <w:p w14:paraId="7AC13B39" w14:textId="34D8D7F4" w:rsidR="004B0CD5" w:rsidRDefault="004B0CD5" w:rsidP="004B0CD5">
      <w:pPr>
        <w:pStyle w:val="v"/>
      </w:pPr>
      <w:r>
        <w:t>выбранный оператор кроссинговера или его отсутствие;</w:t>
      </w:r>
    </w:p>
    <w:p w14:paraId="6209FACF" w14:textId="46189C8F" w:rsidR="004B0CD5" w:rsidRDefault="004B0CD5" w:rsidP="004B0CD5">
      <w:pPr>
        <w:pStyle w:val="v"/>
      </w:pPr>
      <w:r>
        <w:lastRenderedPageBreak/>
        <w:t>выбранный оператор мутации.</w:t>
      </w:r>
    </w:p>
    <w:p w14:paraId="33E7AFD7" w14:textId="7858811A" w:rsidR="004B0CD5" w:rsidRDefault="004B0CD5" w:rsidP="004B0CD5">
      <w:pPr>
        <w:pStyle w:val="v"/>
      </w:pPr>
      <w:r>
        <w:t>набор параметров для выше обозначенных операторов;</w:t>
      </w:r>
    </w:p>
    <w:p w14:paraId="5A51A05F" w14:textId="61BDC6DF" w:rsidR="004B0CD5" w:rsidRDefault="004B0CD5" w:rsidP="004B0CD5">
      <w:pPr>
        <w:pStyle w:val="v"/>
      </w:pPr>
      <w:r>
        <w:t>вид fitness-функции;</w:t>
      </w:r>
    </w:p>
    <w:p w14:paraId="0882517A" w14:textId="64DB607F" w:rsidR="004B0CD5" w:rsidRDefault="004B0CD5" w:rsidP="004B0CD5">
      <w:pPr>
        <w:pStyle w:val="v"/>
      </w:pPr>
      <w:r>
        <w:t>настройки начального и последующих размеров популяции хромосом;</w:t>
      </w:r>
    </w:p>
    <w:p w14:paraId="0A7C7D8E" w14:textId="75246C85" w:rsidR="004B0CD5" w:rsidRDefault="004B0CD5" w:rsidP="004B0CD5">
      <w:pPr>
        <w:pStyle w:val="v"/>
      </w:pPr>
      <w:r>
        <w:t>размер хромосом;</w:t>
      </w:r>
    </w:p>
    <w:p w14:paraId="64E967F5" w14:textId="377CD91D" w:rsidR="004B0CD5" w:rsidRDefault="004B0CD5" w:rsidP="004B0CD5">
      <w:pPr>
        <w:pStyle w:val="v"/>
      </w:pPr>
      <w:r>
        <w:t>критерии остановки (достижение заданного числа поколений, снижение разнообразия популяции, снижение скорости сходимости алгоритма и т.д.);</w:t>
      </w:r>
    </w:p>
    <w:p w14:paraId="694604C2" w14:textId="3167E8B2" w:rsidR="004B0CD5" w:rsidRDefault="004B0CD5" w:rsidP="004B0CD5">
      <w:pPr>
        <w:pStyle w:val="v"/>
      </w:pPr>
      <w:r>
        <w:t>лимиты по времени и количеству поколений (без них, очевидно, в случае неудачного подбора параметров, процесс ЭМ может никогда не остановиться);</w:t>
      </w:r>
    </w:p>
    <w:p w14:paraId="523DD98B" w14:textId="57D78F7D" w:rsidR="004B0CD5" w:rsidRPr="00157C60" w:rsidRDefault="004B0CD5" w:rsidP="004B0CD5">
      <w:pPr>
        <w:pStyle w:val="v"/>
      </w:pPr>
      <w:r>
        <w:t>и так далее и тому подобное.</w:t>
      </w:r>
    </w:p>
    <w:p w14:paraId="46001EBF" w14:textId="77777777" w:rsidR="004B0CD5" w:rsidRDefault="004B0CD5" w:rsidP="004B0CD5">
      <w:pPr>
        <w:pStyle w:val="v0"/>
      </w:pPr>
      <w:r>
        <w:t xml:space="preserve">Агрегатором процедурных знаний выступает используемый ГА с теми параметрами, которые были выбраны на основе метазнаний. Знания ГА отвечают на такие вопросы, как: сколько сгенерировать начальных особей, как вычислить fitness-функцию, как применить оператор кроссинговера и мутации, т.д. </w:t>
      </w:r>
    </w:p>
    <w:p w14:paraId="6E5D870E" w14:textId="77777777" w:rsidR="004B0CD5" w:rsidRDefault="004B0CD5" w:rsidP="004B0CD5">
      <w:pPr>
        <w:pStyle w:val="v0"/>
      </w:pPr>
      <w:r>
        <w:t>Результатом работы ГА будут являться декларативные знания, то есть конкретные особи с конкретными параметрами и значениями fitness-функции (можно их обозначить как факты).</w:t>
      </w:r>
    </w:p>
    <w:p w14:paraId="28F7E568" w14:textId="51937026" w:rsidR="004B0CD5" w:rsidRDefault="004B0CD5" w:rsidP="004B0CD5">
      <w:pPr>
        <w:pStyle w:val="v0"/>
      </w:pPr>
      <w:r>
        <w:t>Не трудно догадаться, что если метод ЭМ является слоем метаданных, то сама часть ИС, которая использует метод ЭМ для достижения своих целей, является прослойкой мета-мета-данных .</w:t>
      </w:r>
      <w:r>
        <w:fldChar w:fldCharType="begin" w:fldLock="1"/>
      </w:r>
      <w:r>
        <w:instrText>ADDIN CSL_CITATION {"citationItems":[{"id":"ITEM-1","itemData":{"author":[{"dropping-particle":"","family":"Пугачев","given":"Е К","non-dropping-particle":"","parse-names":false,"suffix":""}],"id":"ITEM-1","issued":{"date-parts":[["2019"]]},"publisher-place":"Москва","title":"Интеллектуальные технологии и системы","type":"book"},"uris":["http://www.mendeley.com/documents/?uuid=3f17a99a-2890-485d-8bb3-b3eda285d9f5"]}],"mendeley":{"formattedCitation":"[13]","plainTextFormattedCitation":"[13]","previouslyFormattedCitation":"[13]"},"properties":{"noteIndex":0},"schema":"https://github.com/citation-style-language/schema/raw/master/csl-citation.json"}</w:instrText>
      </w:r>
      <w:r>
        <w:fldChar w:fldCharType="separate"/>
      </w:r>
      <w:r w:rsidRPr="004B0CD5">
        <w:rPr>
          <w:noProof/>
        </w:rPr>
        <w:t>[13]</w:t>
      </w:r>
      <w:r>
        <w:fldChar w:fldCharType="end"/>
      </w:r>
    </w:p>
    <w:p w14:paraId="01BEC5D7" w14:textId="7A395FB3" w:rsidR="00F13D52" w:rsidRDefault="004B0CD5" w:rsidP="004B0CD5">
      <w:pPr>
        <w:pStyle w:val="v0"/>
      </w:pPr>
      <w:r>
        <w:t>Обобщив сказанное выше, можно проиллюстрировать соответствия между элементами иерархии видов знаний и конкретными знаниями из ИСЭМ рисунком  .</w:t>
      </w:r>
    </w:p>
    <w:p w14:paraId="01B56BBE" w14:textId="77777777" w:rsidR="004B0CD5" w:rsidRDefault="004B0CD5" w:rsidP="004B0CD5">
      <w:pPr>
        <w:pStyle w:val="v7"/>
      </w:pPr>
      <w:r>
        <w:lastRenderedPageBreak/>
        <w:drawing>
          <wp:inline distT="0" distB="0" distL="0" distR="0" wp14:anchorId="60E93E92" wp14:editId="4530A4D7">
            <wp:extent cx="6120130" cy="458216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мета-мета-мета.PNG"/>
                    <pic:cNvPicPr/>
                  </pic:nvPicPr>
                  <pic:blipFill>
                    <a:blip r:embed="rId31">
                      <a:extLst>
                        <a:ext uri="{28A0092B-C50C-407E-A947-70E740481C1C}">
                          <a14:useLocalDpi xmlns:a14="http://schemas.microsoft.com/office/drawing/2010/main" val="0"/>
                        </a:ext>
                      </a:extLst>
                    </a:blip>
                    <a:stretch>
                      <a:fillRect/>
                    </a:stretch>
                  </pic:blipFill>
                  <pic:spPr>
                    <a:xfrm>
                      <a:off x="0" y="0"/>
                      <a:ext cx="6120130" cy="4582160"/>
                    </a:xfrm>
                    <a:prstGeom prst="rect">
                      <a:avLst/>
                    </a:prstGeom>
                  </pic:spPr>
                </pic:pic>
              </a:graphicData>
            </a:graphic>
          </wp:inline>
        </w:drawing>
      </w:r>
    </w:p>
    <w:p w14:paraId="061958A2" w14:textId="6CD2033B" w:rsidR="004B0CD5" w:rsidRDefault="004B0CD5" w:rsidP="004B0CD5">
      <w:pPr>
        <w:pStyle w:val="v5"/>
      </w:pPr>
      <w:r>
        <w:t xml:space="preserve">Рисунок </w:t>
      </w:r>
      <w:fldSimple w:instr=" SEQ Рисунок \* ARABIC ">
        <w:r w:rsidR="00D03801">
          <w:rPr>
            <w:noProof/>
          </w:rPr>
          <w:t>17</w:t>
        </w:r>
      </w:fldSimple>
      <w:r>
        <w:t xml:space="preserve"> – Уровни знаний</w:t>
      </w:r>
    </w:p>
    <w:p w14:paraId="064C2388" w14:textId="79E5D237" w:rsidR="004B0CD5" w:rsidRDefault="004B0CD5" w:rsidP="004B0CD5">
      <w:pPr>
        <w:pStyle w:val="v0"/>
      </w:pPr>
      <w:r>
        <w:t xml:space="preserve">На основании мета и мета-мета -знаний формируется общая стратегия решения задачи </w:t>
      </w:r>
      <w:r>
        <w:fldChar w:fldCharType="begin" w:fldLock="1"/>
      </w:r>
      <w:r>
        <w:instrText>ADDIN CSL_CITATION {"citationItems":[{"id":"ITEM-1","itemData":{"author":[{"dropping-particle":"","family":"Пугачев","given":"Е К","non-dropping-particle":"","parse-names":false,"suffix":""}],"id":"ITEM-1","issued":{"date-parts":[["2019"]]},"publisher-place":"Москва","title":"Интеллектуальные технологии и системы","type":"book"},"uris":["http://www.mendeley.com/documents/?uuid=3f17a99a-2890-485d-8bb3-b3eda285d9f5"]}],"mendeley":{"formattedCitation":"[13]","plainTextFormattedCitation":"[13]","previouslyFormattedCitation":"[13]"},"properties":{"noteIndex":0},"schema":"https://github.com/citation-style-language/schema/raw/master/csl-citation.json"}</w:instrText>
      </w:r>
      <w:r>
        <w:fldChar w:fldCharType="separate"/>
      </w:r>
      <w:r w:rsidRPr="004B0CD5">
        <w:rPr>
          <w:noProof/>
        </w:rPr>
        <w:t>[13]</w:t>
      </w:r>
      <w:r>
        <w:fldChar w:fldCharType="end"/>
      </w:r>
      <w:r>
        <w:t xml:space="preserve">. В рамках этих стратегий даже может быть принято решение об запуске сразу нескольких процессов ЭМ. </w:t>
      </w:r>
    </w:p>
    <w:p w14:paraId="44262614" w14:textId="77777777" w:rsidR="004B0CD5" w:rsidRDefault="004B0CD5" w:rsidP="004B0CD5">
      <w:pPr>
        <w:pStyle w:val="v0"/>
      </w:pPr>
      <w:r>
        <w:t>В самих же процессах ЭМ может быть несколько параллельно работающих ГА, обрабатывающих свои изолированные популяции хромосом. Такой подход позволяет сильно распарралелить работу ИСЭМ, что потребует от такой системы для выработки лучшей стратегии ещё и такого мета-мета знания, как осведомленность о количестве доступных физических процессоров и памяти и т.д.</w:t>
      </w:r>
    </w:p>
    <w:p w14:paraId="6D0289CF" w14:textId="38A79216" w:rsidR="004B0CD5" w:rsidRDefault="004B0CD5" w:rsidP="004B0CD5">
      <w:pPr>
        <w:pStyle w:val="v0"/>
      </w:pPr>
      <w:r>
        <w:t>Подобный параллелизм сильно увеличивает количество затрачиваемой памяти. Даже результаты неудачных моделей необходимо хранить, т.к. на их анализе ИС делается вывод о том, какие настройки ЭМ необходимо изменить, чтобы потенциально достичь более оптимального результата.</w:t>
      </w:r>
    </w:p>
    <w:p w14:paraId="4FC52967" w14:textId="461B79D9" w:rsidR="004B0CD5" w:rsidRDefault="004B0CD5" w:rsidP="004B0CD5">
      <w:pPr>
        <w:pStyle w:val="v0"/>
      </w:pPr>
      <w:r>
        <w:lastRenderedPageBreak/>
        <w:t xml:space="preserve">Одной из основных актуальных проблем, решаемых при создании интеллектуальных систем, является обеспечение в условиях их непрерывного функционирования адаптации программных средств и структур представления данных и знаний для оперативного решения различных сложных задач </w:t>
      </w:r>
      <w:r>
        <w:fldChar w:fldCharType="begin" w:fldLock="1"/>
      </w:r>
      <w:r>
        <w:instrText>ADDIN CSL_CITATION {"citationItems":[{"id":"ITEM-1","itemData":{"ISBN":"5256016504","author":[{"dropping-particle":"","family":"Варламов","given":"Олег Олегович","non-dropping-particle":"","parse-names":false,"suffix":""}],"id":"ITEM-1","issued":{"date-parts":[["2002"]]},"number-of-pages":"282","publisher":"Радио и связь","publisher-place":"Москва","title":"Эволюционные базы данных и знаний для адаптивного синтеза интеллектуальных систем. Миварное информационное пространство","type":"book"},"uris":["http://www.mendeley.com/documents/?uuid=c025917a-8074-4acc-88b0-cba6975031db"]}],"mendeley":{"formattedCitation":"[14]","plainTextFormattedCitation":"[14]","previouslyFormattedCitation":"[14]"},"properties":{"noteIndex":0},"schema":"https://github.com/citation-style-language/schema/raw/master/csl-citation.json"}</w:instrText>
      </w:r>
      <w:r>
        <w:fldChar w:fldCharType="separate"/>
      </w:r>
      <w:r w:rsidRPr="004B0CD5">
        <w:rPr>
          <w:noProof/>
        </w:rPr>
        <w:t>[14]</w:t>
      </w:r>
      <w:r>
        <w:fldChar w:fldCharType="end"/>
      </w:r>
      <w:r>
        <w:t xml:space="preserve"> Способность ИС к самообучению является её основным признаком.</w:t>
      </w:r>
    </w:p>
    <w:p w14:paraId="2BEFDC7A" w14:textId="2C8F3B48" w:rsidR="004B0CD5" w:rsidRDefault="004B0CD5" w:rsidP="00D1061F">
      <w:pPr>
        <w:pStyle w:val="v0"/>
      </w:pPr>
      <w:r>
        <w:t>Для того, чтобы система могла обучаться, она и/или её подсистемы хранения и обработки данных должны обладать свойством адаптивности, наращиваемости, изменяе</w:t>
      </w:r>
      <w:r w:rsidR="00D1061F">
        <w:t>мости, т.е. в некотором смысле</w:t>
      </w:r>
      <w:r>
        <w:t xml:space="preserve"> </w:t>
      </w:r>
      <w:r>
        <w:fldChar w:fldCharType="begin" w:fldLock="1"/>
      </w:r>
      <w:r w:rsidR="00E01DD9">
        <w:instrText>ADDIN CSL_CITATION {"citationItems":[{"id":"ITEM-1","itemData":{"ISBN":"5256016504","author":[{"dropping-particle":"","family":"Варламов","given":"Олег Олегович","non-dropping-particle":"","parse-names":false,"suffix":""}],"id":"ITEM-1","issued":{"date-parts":[["2002"]]},"number-of-pages":"282","publisher":"Радио и связь","publisher-place":"Москва","title":"Эволюционные базы данных и знаний для адаптивного синтеза интеллектуальных систем. Миварное информационное пространство","type":"book"},"uris":["http://www.mendeley.com/documents/?uuid=c025917a-8074-4acc-88b0-cba6975031db"]}],"mendeley":{"formattedCitation":"[14]","plainTextFormattedCitation":"[14]","previouslyFormattedCitation":"[14]"},"properties":{"noteIndex":0},"schema":"https://github.com/citation-style-language/schema/raw/master/csl-citation.json"}</w:instrText>
      </w:r>
      <w:r>
        <w:fldChar w:fldCharType="separate"/>
      </w:r>
      <w:r w:rsidRPr="004B0CD5">
        <w:rPr>
          <w:noProof/>
        </w:rPr>
        <w:t>[14]</w:t>
      </w:r>
      <w:r>
        <w:fldChar w:fldCharType="end"/>
      </w:r>
      <w:r>
        <w:t xml:space="preserve">. Это означает, ИСЭМ должна хранить все те результаты, которые были ею получены в ходе процессов ЭМ, причем даже тех, которые являлись провальными с точки зрения поставленных задач. В целом, хранение результатов и конфигураций неэффективных моделей является логически верным, т.к. на ошибках учатся. </w:t>
      </w:r>
    </w:p>
    <w:p w14:paraId="543096B5" w14:textId="47C4F75F" w:rsidR="004B0CD5" w:rsidRDefault="004B0CD5" w:rsidP="00D1061F">
      <w:pPr>
        <w:pStyle w:val="v0"/>
      </w:pPr>
      <w:r>
        <w:t>С точки зрения человека подход проб и ош</w:t>
      </w:r>
      <w:r w:rsidR="00D1061F">
        <w:t>ибок и идея «негативный опыт —</w:t>
      </w:r>
      <w:r>
        <w:t xml:space="preserve"> тоже опыт» кажутся вполне себе естественными, однако использование той же самой идеи в ИСЭМ не является тривиальной задачей. Оп</w:t>
      </w:r>
      <w:r w:rsidR="00D1061F">
        <w:t xml:space="preserve">устим момент формирования новых </w:t>
      </w:r>
      <w:r>
        <w:t>знаний на основе имеющихся и подробнее рассмотрим вто</w:t>
      </w:r>
      <w:r w:rsidR="00D1061F">
        <w:t>рую наиболее острую проблему —</w:t>
      </w:r>
      <w:r>
        <w:t xml:space="preserve"> необходимость хранения и обработки довольно большого количества данных, которые необходи</w:t>
      </w:r>
      <w:r w:rsidR="00D1061F">
        <w:t>мо как-то оценивать и хранить.</w:t>
      </w:r>
    </w:p>
    <w:p w14:paraId="1DB3278C" w14:textId="77777777" w:rsidR="004B0CD5" w:rsidRDefault="004B0CD5" w:rsidP="004B0CD5">
      <w:pPr>
        <w:pStyle w:val="v0"/>
      </w:pPr>
    </w:p>
    <w:p w14:paraId="500F71D5" w14:textId="6765523E" w:rsidR="00F13D52" w:rsidRDefault="00F13D52">
      <w:r>
        <w:br w:type="page"/>
      </w:r>
    </w:p>
    <w:p w14:paraId="6BABB586" w14:textId="4D1E0763" w:rsidR="00E3026A" w:rsidRPr="00E3026A" w:rsidRDefault="002D45F2" w:rsidP="00E3026A">
      <w:pPr>
        <w:pStyle w:val="1"/>
      </w:pPr>
      <w:bookmarkStart w:id="28" w:name="_Toc98103056"/>
      <w:r>
        <w:lastRenderedPageBreak/>
        <w:t xml:space="preserve">Проектирование интеллектуальной системы распределения </w:t>
      </w:r>
      <w:r w:rsidR="00E3026A">
        <w:t xml:space="preserve">вычислительной </w:t>
      </w:r>
      <w:r>
        <w:t>нагрузки</w:t>
      </w:r>
      <w:bookmarkEnd w:id="28"/>
    </w:p>
    <w:p w14:paraId="5CAEB7FC" w14:textId="0D39A2A9" w:rsidR="002D45F2" w:rsidRDefault="00E3026A" w:rsidP="00E3026A">
      <w:pPr>
        <w:pStyle w:val="2"/>
      </w:pPr>
      <w:bookmarkStart w:id="29" w:name="_Toc98103057"/>
      <w:r>
        <w:t xml:space="preserve">Создание модели задачи </w:t>
      </w:r>
      <w:r w:rsidR="00D1061F">
        <w:t>балансировки нагрузки между узлами распределенной вычислительной системы</w:t>
      </w:r>
      <w:bookmarkEnd w:id="29"/>
    </w:p>
    <w:p w14:paraId="38574038" w14:textId="14633D94" w:rsidR="00E3026A" w:rsidRDefault="00C42C0C" w:rsidP="00E3026A">
      <w:pPr>
        <w:pStyle w:val="v0"/>
        <w:rPr>
          <w:rFonts w:eastAsiaTheme="minorEastAsia"/>
          <w:lang w:eastAsia="ru-RU"/>
        </w:rPr>
      </w:pPr>
      <w:r>
        <w:rPr>
          <w:lang w:eastAsia="ru-RU"/>
        </w:rPr>
        <w:t xml:space="preserve">Узлы вычислительного кластера представляют собой множество </w:t>
      </w:r>
      <m:oMath>
        <m:r>
          <w:rPr>
            <w:rFonts w:ascii="Cambria Math" w:hAnsi="Cambria Math"/>
            <w:lang w:eastAsia="ru-RU"/>
          </w:rPr>
          <m:t>P={</m:t>
        </m:r>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1</m:t>
            </m:r>
          </m:sub>
        </m:sSub>
        <m:r>
          <w:rPr>
            <w:rFonts w:ascii="Cambria Math" w:hAnsi="Cambria Math"/>
            <w:lang w:eastAsia="ru-RU"/>
          </w:rPr>
          <m:t>,…,</m:t>
        </m:r>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n</m:t>
            </m:r>
          </m:sub>
        </m:sSub>
        <m:r>
          <w:rPr>
            <w:rFonts w:ascii="Cambria Math" w:hAnsi="Cambria Math"/>
            <w:lang w:eastAsia="ru-RU"/>
          </w:rPr>
          <m:t>}</m:t>
        </m:r>
      </m:oMath>
      <w:r w:rsidRPr="00C42C0C">
        <w:rPr>
          <w:rFonts w:eastAsiaTheme="minorEastAsia"/>
          <w:lang w:eastAsia="ru-RU"/>
        </w:rPr>
        <w:t xml:space="preserve">. </w:t>
      </w:r>
      <w:r w:rsidR="005B1672">
        <w:rPr>
          <w:rFonts w:eastAsiaTheme="minorEastAsia"/>
          <w:lang w:eastAsia="ru-RU"/>
        </w:rPr>
        <w:t>Узлы взаимосвязаны с друг другом и располагают некоторыми конфигурационными характеристиками, такими как ЦПУ, ОЗУ, ПЗУ и т.п.</w:t>
      </w:r>
    </w:p>
    <w:p w14:paraId="51AA4179" w14:textId="77777777" w:rsidR="007004D0" w:rsidRDefault="00C42C0C" w:rsidP="00E3026A">
      <w:pPr>
        <w:pStyle w:val="v0"/>
        <w:rPr>
          <w:rFonts w:eastAsiaTheme="minorEastAsia"/>
          <w:lang w:eastAsia="ru-RU"/>
        </w:rPr>
      </w:pPr>
      <w:r>
        <w:rPr>
          <w:rFonts w:eastAsiaTheme="minorEastAsia"/>
          <w:lang w:eastAsia="ru-RU"/>
        </w:rPr>
        <w:t xml:space="preserve">Пусть на узлах инсталлирован программный комплекс, образующий в </w:t>
      </w:r>
      <w:r w:rsidR="007004D0">
        <w:rPr>
          <w:rFonts w:eastAsiaTheme="minorEastAsia"/>
          <w:lang w:eastAsia="ru-RU"/>
        </w:rPr>
        <w:t>совокупности с физическим кластером</w:t>
      </w:r>
      <w:r>
        <w:rPr>
          <w:rFonts w:eastAsiaTheme="minorEastAsia"/>
          <w:lang w:eastAsia="ru-RU"/>
        </w:rPr>
        <w:t xml:space="preserve"> вычислительную систему. Если узлы вычислите кластера расположены отдаленно</w:t>
      </w:r>
      <w:r w:rsidR="007004D0">
        <w:rPr>
          <w:rFonts w:eastAsiaTheme="minorEastAsia"/>
          <w:lang w:eastAsia="ru-RU"/>
        </w:rPr>
        <w:t xml:space="preserve"> друг от друга, то имеет место быть распределенная вычислительная система (РВС). Если физические узлы вычислительного кластера обладают разной конфигурацией, то РВС можно считать гетерогенной. </w:t>
      </w:r>
    </w:p>
    <w:p w14:paraId="6E5462E3" w14:textId="77777777" w:rsidR="007004D0" w:rsidRDefault="007004D0" w:rsidP="00E3026A">
      <w:pPr>
        <w:pStyle w:val="v0"/>
        <w:rPr>
          <w:rFonts w:eastAsiaTheme="minorEastAsia"/>
          <w:lang w:eastAsia="ru-RU"/>
        </w:rPr>
      </w:pPr>
      <w:r>
        <w:rPr>
          <w:rFonts w:eastAsiaTheme="minorEastAsia"/>
          <w:lang w:eastAsia="ru-RU"/>
        </w:rPr>
        <w:t>Распределенные гетерогенные системы представляют наибольший практический интерес с точки зрения задачи распределения вычислительной нагрузки. т.к. необходимо учитывать большее количество факторов. Гомогенные и/или централизованные вычислительные системы являются частными случаями, из чего можно сделать логическое заключение, что, в случае успешной формализации и решения задачи для распределенной гетерогенной системы, найти решения для частных случаев не составит труда.</w:t>
      </w:r>
    </w:p>
    <w:p w14:paraId="0AA3BB33" w14:textId="261324A6" w:rsidR="00C42C0C" w:rsidRDefault="005B1672" w:rsidP="00E3026A">
      <w:pPr>
        <w:pStyle w:val="v0"/>
        <w:rPr>
          <w:rFonts w:eastAsiaTheme="minorEastAsia"/>
          <w:lang w:eastAsia="ru-RU"/>
        </w:rPr>
      </w:pPr>
      <w:r>
        <w:rPr>
          <w:rFonts w:eastAsiaTheme="minorEastAsia"/>
          <w:lang w:eastAsia="ru-RU"/>
        </w:rPr>
        <w:t>Таким образом, в рамках ВКРМ предлагается реализовывать программную модель вычислительного кластера для случая гетерогенной РВС. В таком случае необходимо детализировать конфигурацию каждого отдельного вычислительного узла, а также длины расстояний между ними.</w:t>
      </w:r>
    </w:p>
    <w:p w14:paraId="4771C17B" w14:textId="10A853E6" w:rsidR="005B1672" w:rsidRPr="00C42C0C" w:rsidRDefault="005B1672" w:rsidP="00E3026A">
      <w:pPr>
        <w:pStyle w:val="v0"/>
        <w:rPr>
          <w:lang w:eastAsia="ru-RU"/>
        </w:rPr>
      </w:pPr>
      <w:r>
        <w:rPr>
          <w:rFonts w:eastAsiaTheme="minorEastAsia"/>
          <w:lang w:eastAsia="ru-RU"/>
        </w:rPr>
        <w:t xml:space="preserve">Тогда пусть каждый </w:t>
      </w:r>
      <m:oMath>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i</m:t>
            </m:r>
          </m:sub>
        </m:sSub>
      </m:oMath>
      <w:r w:rsidRPr="00C42C0C">
        <w:rPr>
          <w:rFonts w:eastAsiaTheme="minorEastAsia"/>
          <w:lang w:eastAsia="ru-RU"/>
        </w:rPr>
        <w:t xml:space="preserve"> </w:t>
      </w:r>
      <w:r>
        <w:rPr>
          <w:rFonts w:eastAsiaTheme="minorEastAsia"/>
          <w:lang w:eastAsia="ru-RU"/>
        </w:rPr>
        <w:t xml:space="preserve">есть кортеж вида </w:t>
      </w:r>
      <m:oMath>
        <m:r>
          <w:rPr>
            <w:rFonts w:ascii="Cambria Math" w:eastAsiaTheme="minorEastAsia" w:hAnsi="Cambria Math"/>
            <w:lang w:eastAsia="ru-RU"/>
          </w:rPr>
          <m:t>{</m:t>
        </m:r>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proc</m:t>
            </m:r>
          </m:sub>
        </m:sSub>
        <m:r>
          <w:rPr>
            <w:rFonts w:ascii="Cambria Math" w:eastAsiaTheme="minorEastAsia" w:hAnsi="Cambria Math"/>
            <w:lang w:eastAsia="ru-RU"/>
          </w:rPr>
          <m:t xml:space="preserve">, </m:t>
        </m:r>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ram</m:t>
            </m:r>
          </m:sub>
        </m:sSub>
        <m:r>
          <w:rPr>
            <w:rFonts w:ascii="Cambria Math" w:eastAsiaTheme="minorEastAsia" w:hAnsi="Cambria Math"/>
            <w:lang w:eastAsia="ru-RU"/>
          </w:rPr>
          <m:t>,</m:t>
        </m:r>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rom</m:t>
            </m:r>
          </m:sub>
        </m:sSub>
        <m:r>
          <w:rPr>
            <w:rFonts w:ascii="Cambria Math" w:eastAsiaTheme="minorEastAsia" w:hAnsi="Cambria Math"/>
            <w:lang w:eastAsia="ru-RU"/>
          </w:rPr>
          <m:t>}</m:t>
        </m:r>
      </m:oMath>
      <w:r>
        <w:rPr>
          <w:rFonts w:eastAsiaTheme="minorEastAsia"/>
          <w:lang w:eastAsia="ru-RU"/>
        </w:rPr>
        <w:t xml:space="preserve">, которые олицетворяют собой производительность центрального процессора, емкости оперативной и постоянной памяти соответственно. </w:t>
      </w:r>
    </w:p>
    <w:p w14:paraId="44346949" w14:textId="60C5B6F7" w:rsidR="00003D8C" w:rsidRDefault="005B1672" w:rsidP="00E3026A">
      <w:pPr>
        <w:pStyle w:val="v0"/>
        <w:rPr>
          <w:rFonts w:eastAsiaTheme="minorEastAsia"/>
          <w:lang w:eastAsia="ru-RU"/>
        </w:rPr>
      </w:pPr>
      <w:r>
        <w:rPr>
          <w:lang w:eastAsia="ru-RU"/>
        </w:rPr>
        <w:t xml:space="preserve">Пусть имеется множество связей </w:t>
      </w:r>
      <m:oMath>
        <m:r>
          <w:rPr>
            <w:rFonts w:ascii="Cambria Math" w:hAnsi="Cambria Math"/>
            <w:lang w:val="en-US" w:eastAsia="ru-RU"/>
          </w:rPr>
          <m:t>U</m:t>
        </m:r>
        <m:r>
          <w:rPr>
            <w:rFonts w:ascii="Cambria Math" w:hAnsi="Cambria Math"/>
            <w:lang w:eastAsia="ru-RU"/>
          </w:rPr>
          <m:t xml:space="preserve"> = {</m:t>
        </m:r>
        <m:sSub>
          <m:sSubPr>
            <m:ctrlPr>
              <w:rPr>
                <w:rFonts w:ascii="Cambria Math" w:eastAsiaTheme="minorEastAsia" w:hAnsi="Cambria Math"/>
                <w:i/>
                <w:lang w:eastAsia="ru-RU"/>
              </w:rPr>
            </m:ctrlPr>
          </m:sSubPr>
          <m:e>
            <m:r>
              <w:rPr>
                <w:rFonts w:ascii="Cambria Math" w:eastAsiaTheme="minorEastAsia" w:hAnsi="Cambria Math"/>
                <w:lang w:eastAsia="ru-RU"/>
              </w:rPr>
              <m:t>U</m:t>
            </m:r>
          </m:e>
          <m:sub>
            <m:r>
              <w:rPr>
                <w:rFonts w:ascii="Cambria Math" w:eastAsiaTheme="minorEastAsia" w:hAnsi="Cambria Math"/>
                <w:lang w:eastAsia="ru-RU"/>
              </w:rPr>
              <m:t>1</m:t>
            </m:r>
          </m:sub>
        </m:sSub>
        <m:r>
          <w:rPr>
            <w:rFonts w:ascii="Cambria Math" w:hAnsi="Cambria Math"/>
            <w:lang w:eastAsia="ru-RU"/>
          </w:rPr>
          <m:t>, …,</m:t>
        </m:r>
        <m:sSub>
          <m:sSubPr>
            <m:ctrlPr>
              <w:rPr>
                <w:rFonts w:ascii="Cambria Math" w:eastAsiaTheme="minorEastAsia" w:hAnsi="Cambria Math"/>
                <w:i/>
                <w:lang w:eastAsia="ru-RU"/>
              </w:rPr>
            </m:ctrlPr>
          </m:sSubPr>
          <m:e>
            <m:r>
              <w:rPr>
                <w:rFonts w:ascii="Cambria Math" w:eastAsiaTheme="minorEastAsia" w:hAnsi="Cambria Math"/>
                <w:lang w:eastAsia="ru-RU"/>
              </w:rPr>
              <m:t>U</m:t>
            </m:r>
          </m:e>
          <m:sub>
            <m:r>
              <w:rPr>
                <w:rFonts w:ascii="Cambria Math" w:eastAsiaTheme="minorEastAsia" w:hAnsi="Cambria Math"/>
                <w:lang w:eastAsia="ru-RU"/>
              </w:rPr>
              <m:t>m</m:t>
            </m:r>
          </m:sub>
        </m:sSub>
        <m:r>
          <w:rPr>
            <w:rFonts w:ascii="Cambria Math" w:hAnsi="Cambria Math"/>
            <w:lang w:eastAsia="ru-RU"/>
          </w:rPr>
          <m:t>}</m:t>
        </m:r>
      </m:oMath>
      <w:r>
        <w:rPr>
          <w:rFonts w:eastAsiaTheme="minorEastAsia"/>
          <w:lang w:eastAsia="ru-RU"/>
        </w:rPr>
        <w:t xml:space="preserve">, где </w:t>
      </w:r>
      <w:r w:rsidR="003A0ADC">
        <w:rPr>
          <w:rFonts w:eastAsiaTheme="minorEastAsia"/>
          <w:lang w:eastAsia="ru-RU"/>
        </w:rPr>
        <w:t xml:space="preserve">каждый </w:t>
      </w:r>
      <m:oMath>
        <m:sSub>
          <m:sSubPr>
            <m:ctrlPr>
              <w:rPr>
                <w:rFonts w:ascii="Cambria Math" w:eastAsiaTheme="minorEastAsia" w:hAnsi="Cambria Math"/>
                <w:i/>
                <w:lang w:eastAsia="ru-RU"/>
              </w:rPr>
            </m:ctrlPr>
          </m:sSubPr>
          <m:e>
            <m:r>
              <w:rPr>
                <w:rFonts w:ascii="Cambria Math" w:eastAsiaTheme="minorEastAsia" w:hAnsi="Cambria Math"/>
                <w:lang w:eastAsia="ru-RU"/>
              </w:rPr>
              <m:t>U</m:t>
            </m:r>
          </m:e>
          <m:sub>
            <m:r>
              <w:rPr>
                <w:rFonts w:ascii="Cambria Math" w:eastAsiaTheme="minorEastAsia" w:hAnsi="Cambria Math"/>
                <w:lang w:eastAsia="ru-RU"/>
              </w:rPr>
              <m:t>j</m:t>
            </m:r>
          </m:sub>
        </m:sSub>
      </m:oMath>
      <w:r w:rsidR="003A0ADC">
        <w:rPr>
          <w:rFonts w:eastAsiaTheme="minorEastAsia"/>
          <w:lang w:eastAsia="ru-RU"/>
        </w:rPr>
        <w:t xml:space="preserve"> есть кортеж </w:t>
      </w:r>
      <m:oMath>
        <m:r>
          <w:rPr>
            <w:rFonts w:ascii="Cambria Math" w:eastAsiaTheme="minorEastAsia" w:hAnsi="Cambria Math"/>
            <w:lang w:eastAsia="ru-RU"/>
          </w:rPr>
          <m:t>{</m:t>
        </m:r>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s</m:t>
            </m:r>
          </m:sub>
        </m:sSub>
        <m:r>
          <w:rPr>
            <w:rFonts w:ascii="Cambria Math" w:eastAsiaTheme="minorEastAsia" w:hAnsi="Cambria Math"/>
            <w:lang w:eastAsia="ru-RU"/>
          </w:rPr>
          <m:t xml:space="preserve">, </m:t>
        </m:r>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t</m:t>
            </m:r>
          </m:sub>
        </m:sSub>
        <m:r>
          <w:rPr>
            <w:rFonts w:ascii="Cambria Math" w:eastAsiaTheme="minorEastAsia" w:hAnsi="Cambria Math"/>
            <w:lang w:eastAsia="ru-RU"/>
          </w:rPr>
          <m:t>,L}</m:t>
        </m:r>
      </m:oMath>
      <w:r w:rsidR="003A0ADC">
        <w:rPr>
          <w:rFonts w:eastAsiaTheme="minorEastAsia"/>
          <w:lang w:eastAsia="ru-RU"/>
        </w:rPr>
        <w:t xml:space="preserve">, </w:t>
      </w:r>
      <w:r w:rsidR="003A0ADC" w:rsidRPr="003A0ADC">
        <w:rPr>
          <w:rFonts w:eastAsiaTheme="minorEastAsia"/>
          <w:lang w:eastAsia="ru-RU"/>
        </w:rPr>
        <w:t xml:space="preserve">где </w:t>
      </w:r>
      <m:oMath>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s</m:t>
            </m:r>
          </m:sub>
        </m:sSub>
      </m:oMath>
      <w:r w:rsidR="003A0ADC" w:rsidRPr="003A0ADC">
        <w:rPr>
          <w:rFonts w:eastAsiaTheme="minorEastAsia"/>
          <w:lang w:eastAsia="ru-RU"/>
        </w:rPr>
        <w:t xml:space="preserve"> </w:t>
      </w:r>
      <w:r w:rsidR="003A0ADC">
        <w:rPr>
          <w:rFonts w:eastAsiaTheme="minorEastAsia"/>
          <w:lang w:eastAsia="ru-RU"/>
        </w:rPr>
        <w:t xml:space="preserve">и </w:t>
      </w:r>
      <m:oMath>
        <m:sSub>
          <m:sSubPr>
            <m:ctrlPr>
              <w:rPr>
                <w:rFonts w:ascii="Cambria Math" w:eastAsiaTheme="minorEastAsia" w:hAnsi="Cambria Math"/>
                <w:i/>
                <w:lang w:eastAsia="ru-RU"/>
              </w:rPr>
            </m:ctrlPr>
          </m:sSubPr>
          <m:e>
            <m:r>
              <w:rPr>
                <w:rFonts w:ascii="Cambria Math" w:eastAsiaTheme="minorEastAsia" w:hAnsi="Cambria Math"/>
                <w:lang w:eastAsia="ru-RU"/>
              </w:rPr>
              <m:t>P</m:t>
            </m:r>
          </m:e>
          <m:sub>
            <m:r>
              <w:rPr>
                <w:rFonts w:ascii="Cambria Math" w:eastAsiaTheme="minorEastAsia" w:hAnsi="Cambria Math"/>
                <w:lang w:eastAsia="ru-RU"/>
              </w:rPr>
              <m:t>t</m:t>
            </m:r>
          </m:sub>
        </m:sSub>
      </m:oMath>
      <w:r w:rsidR="003A0ADC">
        <w:rPr>
          <w:rFonts w:eastAsiaTheme="minorEastAsia"/>
          <w:lang w:eastAsia="ru-RU"/>
        </w:rPr>
        <w:t xml:space="preserve"> узлы, а </w:t>
      </w:r>
      <m:oMath>
        <m:r>
          <w:rPr>
            <w:rFonts w:ascii="Cambria Math" w:eastAsiaTheme="minorEastAsia" w:hAnsi="Cambria Math"/>
            <w:lang w:eastAsia="ru-RU"/>
          </w:rPr>
          <m:t>L</m:t>
        </m:r>
      </m:oMath>
      <w:r w:rsidR="003A0ADC">
        <w:rPr>
          <w:rFonts w:eastAsiaTheme="minorEastAsia"/>
          <w:lang w:eastAsia="ru-RU"/>
        </w:rPr>
        <w:t xml:space="preserve"> </w:t>
      </w:r>
      <w:r w:rsidR="003A0ADC">
        <w:rPr>
          <w:rFonts w:eastAsiaTheme="minorEastAsia"/>
          <w:lang w:eastAsia="ru-RU"/>
        </w:rPr>
        <w:softHyphen/>
        <w:t xml:space="preserve"> расстояние между ними.</w:t>
      </w:r>
    </w:p>
    <w:p w14:paraId="1C091A38" w14:textId="77777777" w:rsidR="003A0ADC" w:rsidRPr="003A0ADC" w:rsidRDefault="003A0ADC" w:rsidP="00E3026A">
      <w:pPr>
        <w:pStyle w:val="v0"/>
        <w:rPr>
          <w:lang w:eastAsia="ru-RU"/>
        </w:rPr>
      </w:pPr>
    </w:p>
    <w:p w14:paraId="2EB18967" w14:textId="77777777" w:rsidR="00003D8C" w:rsidRDefault="00003D8C" w:rsidP="00E3026A">
      <w:pPr>
        <w:pStyle w:val="v0"/>
        <w:rPr>
          <w:lang w:eastAsia="ru-RU"/>
        </w:rPr>
      </w:pPr>
    </w:p>
    <w:p w14:paraId="712637BB" w14:textId="46B1519B" w:rsidR="00003D8C" w:rsidRDefault="00003D8C">
      <w:r>
        <w:br w:type="page"/>
      </w:r>
    </w:p>
    <w:p w14:paraId="3519B963" w14:textId="5DEC5E0A" w:rsidR="006B61E1" w:rsidRDefault="006B61E1" w:rsidP="006B61E1">
      <w:pPr>
        <w:pStyle w:val="2"/>
      </w:pPr>
      <w:bookmarkStart w:id="30" w:name="_Toc98103058"/>
      <w:r>
        <w:lastRenderedPageBreak/>
        <w:t>Проектирование структуры интеллектуальной системы распределения нагрузки</w:t>
      </w:r>
      <w:bookmarkEnd w:id="30"/>
    </w:p>
    <w:p w14:paraId="2EA1C367" w14:textId="0184DEE7" w:rsidR="006B61E1" w:rsidRDefault="006B61E1" w:rsidP="006B61E1">
      <w:pPr>
        <w:pStyle w:val="af9"/>
      </w:pPr>
      <w:r>
        <w:t xml:space="preserve">Если не вдаваться в подробности взаимосвязей внутренних компонентов проектируемого программного продукта, то описать его структуру и способ взаимодействия с внешним миров можно с помощью рисунка </w:t>
      </w:r>
      <w:r>
        <w:fldChar w:fldCharType="begin"/>
      </w:r>
      <w:r>
        <w:instrText xml:space="preserve"> REF _Ref91429474 \h </w:instrText>
      </w:r>
      <w:r w:rsidRPr="00020174">
        <w:instrText xml:space="preserve">\# \0 </w:instrText>
      </w:r>
      <w:r>
        <w:fldChar w:fldCharType="separate"/>
      </w:r>
      <w:r w:rsidR="00D03801">
        <w:t>18</w:t>
      </w:r>
      <w:r>
        <w:fldChar w:fldCharType="end"/>
      </w:r>
      <w:r>
        <w:t>.</w:t>
      </w:r>
    </w:p>
    <w:p w14:paraId="0ED21BFD" w14:textId="77777777" w:rsidR="006B61E1" w:rsidRDefault="006B61E1" w:rsidP="006B61E1">
      <w:pPr>
        <w:pStyle w:val="aff3"/>
      </w:pPr>
      <w:r>
        <w:drawing>
          <wp:inline distT="0" distB="0" distL="0" distR="0" wp14:anchorId="244B3E8D" wp14:editId="68CD1C2A">
            <wp:extent cx="5992685" cy="6142008"/>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упрощенная_структура.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99413" cy="6148903"/>
                    </a:xfrm>
                    <a:prstGeom prst="rect">
                      <a:avLst/>
                    </a:prstGeom>
                  </pic:spPr>
                </pic:pic>
              </a:graphicData>
            </a:graphic>
          </wp:inline>
        </w:drawing>
      </w:r>
    </w:p>
    <w:p w14:paraId="2D887D05" w14:textId="4C36F771" w:rsidR="006B61E1" w:rsidRDefault="006B61E1" w:rsidP="006B61E1">
      <w:pPr>
        <w:pStyle w:val="aff1"/>
      </w:pPr>
      <w:bookmarkStart w:id="31" w:name="_Ref91429474"/>
      <w:r>
        <w:t xml:space="preserve">Рисунок </w:t>
      </w:r>
      <w:fldSimple w:instr=" SEQ Рисунок \* ARABIC ">
        <w:r w:rsidR="00D03801">
          <w:rPr>
            <w:noProof/>
          </w:rPr>
          <w:t>18</w:t>
        </w:r>
      </w:fldSimple>
      <w:bookmarkEnd w:id="31"/>
      <w:r>
        <w:t xml:space="preserve"> – Упрощенная структура системы</w:t>
      </w:r>
    </w:p>
    <w:p w14:paraId="683106ED" w14:textId="77777777" w:rsidR="006B61E1" w:rsidRPr="0049655C" w:rsidRDefault="006B61E1" w:rsidP="006B61E1">
      <w:pPr>
        <w:pStyle w:val="af9"/>
      </w:pPr>
      <w:r>
        <w:t xml:space="preserve">Как видно из рисунка выше, вся бизнес-логика, связанная с особенностями предметной области, инкапсулирована. Она не должна влиять на более общие процессы, как аудит, </w:t>
      </w:r>
      <w:r>
        <w:rPr>
          <w:lang w:val="en-US"/>
        </w:rPr>
        <w:t>service</w:t>
      </w:r>
      <w:r w:rsidRPr="0049655C">
        <w:t>-</w:t>
      </w:r>
      <w:r>
        <w:rPr>
          <w:lang w:val="en-US"/>
        </w:rPr>
        <w:t>discovery</w:t>
      </w:r>
      <w:r>
        <w:t xml:space="preserve"> или аутентификация.</w:t>
      </w:r>
    </w:p>
    <w:p w14:paraId="3BE39155" w14:textId="3B6557DA" w:rsidR="006B61E1" w:rsidRDefault="006B61E1" w:rsidP="006B61E1">
      <w:pPr>
        <w:pStyle w:val="af9"/>
      </w:pPr>
      <w:r>
        <w:lastRenderedPageBreak/>
        <w:t xml:space="preserve">В действительности, в рамках выпускной квалификационной работы магистра реализуются не все компоненты. Это происходит по 2 причинам: либо программный компонент уже имеется в виде свободно распространяемого готового решения (например, для </w:t>
      </w:r>
      <w:r>
        <w:rPr>
          <w:lang w:val="en-US"/>
        </w:rPr>
        <w:t>service</w:t>
      </w:r>
      <w:r w:rsidRPr="005E442E">
        <w:t>-</w:t>
      </w:r>
      <w:r>
        <w:rPr>
          <w:lang w:val="en-US"/>
        </w:rPr>
        <w:t>discovery</w:t>
      </w:r>
      <w:r w:rsidRPr="005E442E">
        <w:t xml:space="preserve"> </w:t>
      </w:r>
      <w:r>
        <w:t xml:space="preserve">есть </w:t>
      </w:r>
      <w:r>
        <w:rPr>
          <w:lang w:val="en-US"/>
        </w:rPr>
        <w:t>Consul</w:t>
      </w:r>
      <w:r>
        <w:t xml:space="preserve">), либо он является по своей сути дубликатом-аналогом уже имеющейся функциональности (для взаимодействия с системой достаточно одного </w:t>
      </w:r>
      <w:r>
        <w:rPr>
          <w:lang w:val="en-US"/>
        </w:rPr>
        <w:t>desktop</w:t>
      </w:r>
      <w:r>
        <w:t xml:space="preserve">, web или </w:t>
      </w:r>
      <w:r>
        <w:rPr>
          <w:lang w:val="en-US"/>
        </w:rPr>
        <w:t>mobile</w:t>
      </w:r>
      <w:r>
        <w:t xml:space="preserve"> интерфейса).</w:t>
      </w:r>
    </w:p>
    <w:p w14:paraId="3FE78125" w14:textId="79FC2292" w:rsidR="006B61E1" w:rsidRDefault="006B61E1" w:rsidP="006B61E1">
      <w:pPr>
        <w:pStyle w:val="v0"/>
        <w:rPr>
          <w:lang w:eastAsia="ru-RU"/>
        </w:rPr>
      </w:pPr>
      <w:r>
        <w:rPr>
          <w:lang w:eastAsia="ru-RU"/>
        </w:rPr>
        <w:t xml:space="preserve">В соответствии с требованиями ТЗ, сервис распределения нагрузки реализуется как веб-сервис, с которым взаимодействие пользователей и других АС осуществляется с помощью сетевого протокола прикладного уровня </w:t>
      </w:r>
      <w:r>
        <w:rPr>
          <w:lang w:val="en-US" w:eastAsia="ru-RU"/>
        </w:rPr>
        <w:t>HTTP</w:t>
      </w:r>
      <w:r w:rsidRPr="006B61E1">
        <w:rPr>
          <w:lang w:eastAsia="ru-RU"/>
        </w:rPr>
        <w:t>.</w:t>
      </w:r>
    </w:p>
    <w:p w14:paraId="05ED8038" w14:textId="0E36183E" w:rsidR="002A032F" w:rsidRDefault="002A032F" w:rsidP="002A032F">
      <w:pPr>
        <w:pStyle w:val="af9"/>
      </w:pPr>
      <w:r>
        <w:rPr>
          <w:lang w:eastAsia="ru-RU"/>
        </w:rPr>
        <w:t xml:space="preserve">Веб-сервис распределения нагрузки проектируется в соответствии с многоуровневой архитектурой. Конкретной в рамках данной ВКРМ используется 3-х уровневая имплементация </w:t>
      </w:r>
      <w:r>
        <w:t xml:space="preserve">(рис. </w:t>
      </w:r>
      <w:r>
        <w:fldChar w:fldCharType="begin"/>
      </w:r>
      <w:r>
        <w:instrText xml:space="preserve"> REF _Ref91429703 \h \</w:instrText>
      </w:r>
      <w:r w:rsidRPr="00067164">
        <w:instrText>#</w:instrText>
      </w:r>
      <w:r>
        <w:instrText xml:space="preserve"> \0 </w:instrText>
      </w:r>
      <w:r>
        <w:fldChar w:fldCharType="separate"/>
      </w:r>
      <w:r w:rsidR="00D03801">
        <w:t>19</w:t>
      </w:r>
      <w:r>
        <w:fldChar w:fldCharType="end"/>
      </w:r>
      <w:r>
        <w:t>).</w:t>
      </w:r>
    </w:p>
    <w:p w14:paraId="035C99FF" w14:textId="77777777" w:rsidR="002A032F" w:rsidRDefault="002A032F" w:rsidP="002A032F">
      <w:pPr>
        <w:pStyle w:val="aff3"/>
      </w:pPr>
      <w:r>
        <w:drawing>
          <wp:inline distT="0" distB="0" distL="0" distR="0" wp14:anchorId="0531A035" wp14:editId="5BDBD284">
            <wp:extent cx="5629667" cy="3771908"/>
            <wp:effectExtent l="0" t="0" r="952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многоуровневая_архитектура.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29667" cy="3771908"/>
                    </a:xfrm>
                    <a:prstGeom prst="rect">
                      <a:avLst/>
                    </a:prstGeom>
                  </pic:spPr>
                </pic:pic>
              </a:graphicData>
            </a:graphic>
          </wp:inline>
        </w:drawing>
      </w:r>
    </w:p>
    <w:p w14:paraId="128C8137" w14:textId="02D3F33F" w:rsidR="002A032F" w:rsidRDefault="002A032F" w:rsidP="002A032F">
      <w:pPr>
        <w:pStyle w:val="aff1"/>
      </w:pPr>
      <w:bookmarkStart w:id="32" w:name="_Ref91429703"/>
      <w:r>
        <w:t xml:space="preserve">Рисунок </w:t>
      </w:r>
      <w:fldSimple w:instr=" SEQ Рисунок \* ARABIC ">
        <w:r w:rsidR="00D03801">
          <w:rPr>
            <w:noProof/>
          </w:rPr>
          <w:t>19</w:t>
        </w:r>
      </w:fldSimple>
      <w:bookmarkEnd w:id="32"/>
      <w:r>
        <w:t xml:space="preserve"> – Многоуровневая архитектура</w:t>
      </w:r>
    </w:p>
    <w:p w14:paraId="3345C996" w14:textId="77777777" w:rsidR="002A032F" w:rsidRDefault="002A032F" w:rsidP="002A032F">
      <w:pPr>
        <w:pStyle w:val="af9"/>
      </w:pPr>
      <w:r>
        <w:t xml:space="preserve">В представленной архитектуре используется принцип вертикального управления. Каждый уровень использует нижестоящий уровень для </w:t>
      </w:r>
      <w:r>
        <w:lastRenderedPageBreak/>
        <w:t>выполнения своих функций, при этом нижестоящие уровни не должны ничего знать про вышестоящие.</w:t>
      </w:r>
    </w:p>
    <w:p w14:paraId="17535896" w14:textId="77777777" w:rsidR="002A032F" w:rsidRDefault="002A032F" w:rsidP="002A032F">
      <w:pPr>
        <w:pStyle w:val="af9"/>
      </w:pPr>
      <w:r>
        <w:t xml:space="preserve">В качестве клиентов системы могут выступать как живые люди, так и другие программы. Если в случае других систем для взаимодействия достаточно воспользоваться </w:t>
      </w:r>
      <w:r>
        <w:rPr>
          <w:lang w:val="en-US"/>
        </w:rPr>
        <w:t>API</w:t>
      </w:r>
      <w:r>
        <w:t xml:space="preserve"> (</w:t>
      </w:r>
      <w:r>
        <w:rPr>
          <w:lang w:val="en-US"/>
        </w:rPr>
        <w:t>application</w:t>
      </w:r>
      <w:r w:rsidRPr="00CB1AC0">
        <w:t xml:space="preserve"> </w:t>
      </w:r>
      <w:r>
        <w:rPr>
          <w:lang w:val="en-US"/>
        </w:rPr>
        <w:t>programming</w:t>
      </w:r>
      <w:r w:rsidRPr="00CB1AC0">
        <w:t xml:space="preserve"> </w:t>
      </w:r>
      <w:r>
        <w:rPr>
          <w:lang w:val="en-US"/>
        </w:rPr>
        <w:t>interface</w:t>
      </w:r>
      <w:r>
        <w:t xml:space="preserve">), проектируемой в рамках данной курсовой работы системы, то для обеспечения возможности взаимодействия пользователя-человека с системой необходима разработка отдельных графических интерфейсов. </w:t>
      </w:r>
    </w:p>
    <w:p w14:paraId="737A24D7" w14:textId="77777777" w:rsidR="002A032F" w:rsidRDefault="002A032F" w:rsidP="002A032F">
      <w:pPr>
        <w:pStyle w:val="af9"/>
      </w:pPr>
      <w:r>
        <w:t>Примеры сквозного взаимодействия пользователя-человека и пользователя-программы с распределенной системой показаны на рисунке .</w:t>
      </w:r>
    </w:p>
    <w:p w14:paraId="2FE44EB5" w14:textId="77777777" w:rsidR="002A032F" w:rsidRDefault="002A032F" w:rsidP="002A032F">
      <w:pPr>
        <w:pStyle w:val="aff3"/>
      </w:pPr>
      <w:r>
        <w:drawing>
          <wp:inline distT="0" distB="0" distL="0" distR="0" wp14:anchorId="1B27F3D0" wp14:editId="66C12E94">
            <wp:extent cx="6120130" cy="4087504"/>
            <wp:effectExtent l="0" t="0" r="0" b="825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сквозное_взаимодействие.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31381" cy="4095018"/>
                    </a:xfrm>
                    <a:prstGeom prst="rect">
                      <a:avLst/>
                    </a:prstGeom>
                  </pic:spPr>
                </pic:pic>
              </a:graphicData>
            </a:graphic>
          </wp:inline>
        </w:drawing>
      </w:r>
    </w:p>
    <w:p w14:paraId="64AC404E" w14:textId="6AC13FBD" w:rsidR="002A032F" w:rsidRDefault="002A032F" w:rsidP="002A032F">
      <w:pPr>
        <w:pStyle w:val="aff1"/>
      </w:pPr>
      <w:r>
        <w:t xml:space="preserve">Рисунок </w:t>
      </w:r>
      <w:fldSimple w:instr=" SEQ Рисунок \* ARABIC ">
        <w:r w:rsidR="00D03801">
          <w:rPr>
            <w:noProof/>
          </w:rPr>
          <w:t>20</w:t>
        </w:r>
      </w:fldSimple>
      <w:r>
        <w:t xml:space="preserve"> – Сквозное взаимодействие</w:t>
      </w:r>
    </w:p>
    <w:p w14:paraId="3F2BE646" w14:textId="77777777" w:rsidR="002A032F" w:rsidRDefault="002A032F" w:rsidP="002A032F">
      <w:pPr>
        <w:pStyle w:val="af9"/>
      </w:pPr>
      <w:r>
        <w:t xml:space="preserve">Как видно из рисунка выше, для взаимодействия с системой пользователю необходимо получить соответствующее ПО с пользовательских интерфейсов. В случае веб-интерфейса пользователю достаточно перейти на соответствующий адрес. </w:t>
      </w:r>
    </w:p>
    <w:p w14:paraId="122DE187" w14:textId="77777777" w:rsidR="002A032F" w:rsidRDefault="002A032F" w:rsidP="002A032F">
      <w:pPr>
        <w:pStyle w:val="af9"/>
      </w:pPr>
      <w:r>
        <w:lastRenderedPageBreak/>
        <w:t xml:space="preserve">Для мобильного или </w:t>
      </w:r>
      <w:r>
        <w:rPr>
          <w:lang w:val="en-US"/>
        </w:rPr>
        <w:t>desktop</w:t>
      </w:r>
      <w:r>
        <w:t xml:space="preserve"> интерфейса всё немного сложнее, однако соответствующее ПО может быть распространено с помощью сервисов цифровой дистрибьюции. В настоящей курсовой работе для демонстрации работоспособности системы предлагается использовать </w:t>
      </w:r>
      <w:r>
        <w:rPr>
          <w:lang w:val="en-US"/>
        </w:rPr>
        <w:t>desktop</w:t>
      </w:r>
      <w:r>
        <w:t xml:space="preserve"> интерфейс, о котором подробнее будет говориться в следующем разделе РПЗ.</w:t>
      </w:r>
    </w:p>
    <w:p w14:paraId="58C73BFD" w14:textId="5DCA22D3" w:rsidR="006B61E1" w:rsidRDefault="006B61E1" w:rsidP="006B61E1">
      <w:pPr>
        <w:pStyle w:val="v0"/>
        <w:rPr>
          <w:lang w:eastAsia="ru-RU"/>
        </w:rPr>
      </w:pPr>
    </w:p>
    <w:p w14:paraId="1380E8D1" w14:textId="52FCE598" w:rsidR="002A032F" w:rsidRDefault="00A767C0" w:rsidP="00A767C0">
      <w:pPr>
        <w:pStyle w:val="2"/>
      </w:pPr>
      <w:bookmarkStart w:id="33" w:name="_Toc98103059"/>
      <w:r>
        <w:t>Проектирование алгоритмов функционирования</w:t>
      </w:r>
      <w:bookmarkEnd w:id="33"/>
    </w:p>
    <w:p w14:paraId="2D928712" w14:textId="39948833" w:rsidR="00F60E65" w:rsidRDefault="00F60E65" w:rsidP="00F60E65">
      <w:pPr>
        <w:pStyle w:val="af9"/>
      </w:pPr>
      <w:r>
        <w:t xml:space="preserve">Наиболее распространенное применение ГА — это решение оптимизационных задач. Чаще всего ГА не решает оптимизационную задачу напрямую, а используется в качестве алгоритма оптимизации (настройки) уже существующего специализированного эвристического алгоритма (рис. </w:t>
      </w:r>
      <w:r>
        <w:fldChar w:fldCharType="begin"/>
      </w:r>
      <w:r>
        <w:instrText xml:space="preserve"> REF _Ref91428937 \h </w:instrText>
      </w:r>
      <w:r w:rsidRPr="00067164">
        <w:instrText xml:space="preserve">\# \0 </w:instrText>
      </w:r>
      <w:r>
        <w:fldChar w:fldCharType="separate"/>
      </w:r>
      <w:r w:rsidR="00D03801">
        <w:t>21</w:t>
      </w:r>
      <w:r>
        <w:fldChar w:fldCharType="end"/>
      </w:r>
      <w:r>
        <w:t xml:space="preserve">) </w:t>
      </w:r>
    </w:p>
    <w:p w14:paraId="69547D3A" w14:textId="77777777" w:rsidR="00F60E65" w:rsidRDefault="00F60E65" w:rsidP="00F60E65">
      <w:pPr>
        <w:pStyle w:val="aff3"/>
      </w:pPr>
      <w:r>
        <w:drawing>
          <wp:inline distT="0" distB="0" distL="0" distR="0" wp14:anchorId="5EF95807" wp14:editId="1EB2E919">
            <wp:extent cx="2362205" cy="4219965"/>
            <wp:effectExtent l="0" t="0" r="0" b="952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иерархия.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62205" cy="4219965"/>
                    </a:xfrm>
                    <a:prstGeom prst="rect">
                      <a:avLst/>
                    </a:prstGeom>
                  </pic:spPr>
                </pic:pic>
              </a:graphicData>
            </a:graphic>
          </wp:inline>
        </w:drawing>
      </w:r>
    </w:p>
    <w:p w14:paraId="6955030B" w14:textId="12C6A23A" w:rsidR="00F60E65" w:rsidRDefault="00F60E65" w:rsidP="00F60E65">
      <w:pPr>
        <w:pStyle w:val="aff1"/>
      </w:pPr>
      <w:bookmarkStart w:id="34" w:name="_Ref91428937"/>
      <w:r>
        <w:t xml:space="preserve">Рисунок </w:t>
      </w:r>
      <w:fldSimple w:instr=" SEQ Рисунок \* ARABIC ">
        <w:r w:rsidR="00D03801">
          <w:rPr>
            <w:noProof/>
          </w:rPr>
          <w:t>21</w:t>
        </w:r>
      </w:fldSimple>
      <w:bookmarkEnd w:id="34"/>
      <w:r>
        <w:t xml:space="preserve"> – Иерархическая структура работы алгоритмов</w:t>
      </w:r>
    </w:p>
    <w:p w14:paraId="7D62A930" w14:textId="77777777" w:rsidR="00F60E65" w:rsidRDefault="00F60E65" w:rsidP="00F60E65">
      <w:pPr>
        <w:pStyle w:val="af9"/>
      </w:pPr>
      <w:r>
        <w:t>Чтобы использование такого подхода было оправдано, необходимо, чтобы оптимизируемый алгоритм обладал достаточным перечнем параметров (обычно хватает от 3-х и более) для того, чтобы было что варьировать средствами ГА с целью избегания полного перебора.</w:t>
      </w:r>
    </w:p>
    <w:p w14:paraId="4D01A1BB" w14:textId="77777777" w:rsidR="00F60E65" w:rsidRDefault="00F60E65" w:rsidP="00F60E65">
      <w:pPr>
        <w:pStyle w:val="af9"/>
      </w:pPr>
      <w:r>
        <w:lastRenderedPageBreak/>
        <w:t xml:space="preserve">В данной курсовой работе для демонстрации состоятельности такого иерархического подхода предлагается в качестве решаемой оптимизационной задачи использовать графовый полносвязный вариант задачи Коммивояжера. В качестве прикладного алгоритма использовать муравьиный алгоритм. В качестве ГА использовать классический ГА с 3 операторами. </w:t>
      </w:r>
    </w:p>
    <w:p w14:paraId="52A6502F" w14:textId="11EC4ABC" w:rsidR="00F60E65" w:rsidRDefault="00F60E65" w:rsidP="00F60E65">
      <w:pPr>
        <w:pStyle w:val="af9"/>
      </w:pPr>
      <w:r>
        <w:t xml:space="preserve">Структура классического 3-операторного ГА представлена на рисунке </w:t>
      </w:r>
      <w:r>
        <w:fldChar w:fldCharType="begin"/>
      </w:r>
      <w:r>
        <w:instrText xml:space="preserve"> REF _Ref91429059 \h \</w:instrText>
      </w:r>
      <w:r w:rsidRPr="00020174">
        <w:instrText xml:space="preserve"># \0 </w:instrText>
      </w:r>
      <w:r>
        <w:fldChar w:fldCharType="separate"/>
      </w:r>
      <w:r w:rsidR="00D03801">
        <w:t>22</w:t>
      </w:r>
      <w:r>
        <w:fldChar w:fldCharType="end"/>
      </w:r>
      <w:r>
        <w:t>. Из него видно, что ГА состоит из нескольких основных компонентов: набора операторов, последовательно применяемых к каждому агенту в поколении, популяции агентов и блока с оценкой приспособленности агентов.</w:t>
      </w:r>
    </w:p>
    <w:p w14:paraId="515EFF54" w14:textId="77777777" w:rsidR="00F60E65" w:rsidRDefault="00F60E65" w:rsidP="00F60E65">
      <w:pPr>
        <w:pStyle w:val="aff3"/>
      </w:pPr>
      <w:r>
        <w:drawing>
          <wp:inline distT="0" distB="0" distL="0" distR="0" wp14:anchorId="50A534C7" wp14:editId="6CE6A82E">
            <wp:extent cx="5711310" cy="3606394"/>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3-х операторный ГА.png"/>
                    <pic:cNvPicPr/>
                  </pic:nvPicPr>
                  <pic:blipFill rotWithShape="1">
                    <a:blip r:embed="rId36" cstate="print">
                      <a:extLst>
                        <a:ext uri="{28A0092B-C50C-407E-A947-70E740481C1C}">
                          <a14:useLocalDpi xmlns:a14="http://schemas.microsoft.com/office/drawing/2010/main" val="0"/>
                        </a:ext>
                      </a:extLst>
                    </a:blip>
                    <a:srcRect l="2032" t="7827" r="4616" b="8253"/>
                    <a:stretch/>
                  </pic:blipFill>
                  <pic:spPr bwMode="auto">
                    <a:xfrm>
                      <a:off x="0" y="0"/>
                      <a:ext cx="5713266" cy="3607629"/>
                    </a:xfrm>
                    <a:prstGeom prst="rect">
                      <a:avLst/>
                    </a:prstGeom>
                    <a:ln>
                      <a:noFill/>
                    </a:ln>
                    <a:extLst>
                      <a:ext uri="{53640926-AAD7-44D8-BBD7-CCE9431645EC}">
                        <a14:shadowObscured xmlns:a14="http://schemas.microsoft.com/office/drawing/2010/main"/>
                      </a:ext>
                    </a:extLst>
                  </pic:spPr>
                </pic:pic>
              </a:graphicData>
            </a:graphic>
          </wp:inline>
        </w:drawing>
      </w:r>
    </w:p>
    <w:p w14:paraId="447614B4" w14:textId="0027309C" w:rsidR="00F60E65" w:rsidRDefault="00F60E65" w:rsidP="00F60E65">
      <w:pPr>
        <w:pStyle w:val="aff1"/>
      </w:pPr>
      <w:bookmarkStart w:id="35" w:name="_Ref91429059"/>
      <w:r>
        <w:t xml:space="preserve">Рисунок </w:t>
      </w:r>
      <w:fldSimple w:instr=" SEQ Рисунок \* ARABIC ">
        <w:r w:rsidR="00D03801">
          <w:rPr>
            <w:noProof/>
          </w:rPr>
          <w:t>22</w:t>
        </w:r>
      </w:fldSimple>
      <w:bookmarkEnd w:id="35"/>
      <w:r>
        <w:t xml:space="preserve"> – Структура генетического алгоритма</w:t>
      </w:r>
    </w:p>
    <w:p w14:paraId="01051968" w14:textId="77777777" w:rsidR="00F60E65" w:rsidRDefault="00F60E65" w:rsidP="00F60E65">
      <w:pPr>
        <w:pStyle w:val="af9"/>
      </w:pPr>
      <w:r>
        <w:t>Результатом работы ГА является некоторая лучшая конфигурация агента, позволившая достигнуть наилучшего результата во время решения задачи оптимизации. Как правило, ГА используется там, где невозможно использовать алгоритмы с полиномиальной сложностью. ГА позволяют достичь некоторого неплохого результата, однако не дают гарантии того, что найденное решение является наилучшим.</w:t>
      </w:r>
    </w:p>
    <w:p w14:paraId="3BAC605B" w14:textId="77777777" w:rsidR="00F60E65" w:rsidRPr="003A6973" w:rsidRDefault="00F60E65" w:rsidP="00F60E65">
      <w:pPr>
        <w:pStyle w:val="af9"/>
      </w:pPr>
      <w:r>
        <w:t xml:space="preserve">ГА весьма гибки, каждый из компонентов поддается настройке. Существует множество вариантов стратегий отбора, репликации и мутаций </w:t>
      </w:r>
      <w:r>
        <w:lastRenderedPageBreak/>
        <w:t>агентов. В данном курсовом проекте предлагается использовать простые реализации этих операторов: табличный отбор, репликация на основе случайного выбора агента, мутация случайного гена с заранее заданной вероятностью.</w:t>
      </w:r>
    </w:p>
    <w:p w14:paraId="2ED6BE4E" w14:textId="301A9401" w:rsidR="00F60E65" w:rsidRDefault="00F60E65" w:rsidP="00F60E65">
      <w:pPr>
        <w:pStyle w:val="af9"/>
      </w:pPr>
      <w:r>
        <w:t>При решении задачи оптимизации средствами проектируемой распределенной системы эволюционного моделирования чётко прослеживается иерархичность во взаимодействии имеющих место алгоритмов. Можно сказать, что имеет место наличие мета-алгоритмов.</w:t>
      </w:r>
    </w:p>
    <w:p w14:paraId="7F4F7FE9" w14:textId="77777777" w:rsidR="00F60E65" w:rsidRDefault="00F60E65" w:rsidP="00F60E65">
      <w:pPr>
        <w:pStyle w:val="af9"/>
      </w:pPr>
      <w:r>
        <w:t>Таким образом, по аналогии с многоуровневой архитектурой, вышестоящие алгоритмы используют нижестоящие для решения задачи, при этом нижестоящие алгоритмы ничего не знают вышестоящих.</w:t>
      </w:r>
    </w:p>
    <w:p w14:paraId="27EB1C16" w14:textId="246D6CAE" w:rsidR="00F60E65" w:rsidRDefault="00F60E65" w:rsidP="00F60E65">
      <w:pPr>
        <w:pStyle w:val="af9"/>
      </w:pPr>
      <w:r>
        <w:t xml:space="preserve">Подобный процесс гибридизации теоретически может продолжаться бесконечно, однако в рамках данной курсовой работы было принято решение, что целесообразно остановиться на 2-компонентной гибридизации (использовать генетический и муравьиные алгоритмы) (рис. </w:t>
      </w:r>
      <w:r>
        <w:fldChar w:fldCharType="begin"/>
      </w:r>
      <w:r>
        <w:instrText xml:space="preserve"> REF _Ref91430575 \h \</w:instrText>
      </w:r>
      <w:r w:rsidRPr="00067164">
        <w:instrText xml:space="preserve"># \0 </w:instrText>
      </w:r>
      <w:r>
        <w:fldChar w:fldCharType="separate"/>
      </w:r>
      <w:r w:rsidR="00D03801">
        <w:t>23</w:t>
      </w:r>
      <w:r>
        <w:fldChar w:fldCharType="end"/>
      </w:r>
      <w:r>
        <w:t>).</w:t>
      </w:r>
    </w:p>
    <w:p w14:paraId="01A13703" w14:textId="77777777" w:rsidR="00F60E65" w:rsidRDefault="00F60E65" w:rsidP="00F60E65">
      <w:pPr>
        <w:pStyle w:val="aff3"/>
      </w:pPr>
      <w:r>
        <w:drawing>
          <wp:inline distT="0" distB="0" distL="0" distR="0" wp14:anchorId="21289C1C" wp14:editId="2DF9B1A5">
            <wp:extent cx="4634304" cy="3906317"/>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Суть гибридизации.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47532" cy="3917467"/>
                    </a:xfrm>
                    <a:prstGeom prst="rect">
                      <a:avLst/>
                    </a:prstGeom>
                  </pic:spPr>
                </pic:pic>
              </a:graphicData>
            </a:graphic>
          </wp:inline>
        </w:drawing>
      </w:r>
    </w:p>
    <w:p w14:paraId="20C8185A" w14:textId="05DD78B2" w:rsidR="00F60E65" w:rsidRDefault="00F60E65" w:rsidP="00F60E65">
      <w:pPr>
        <w:pStyle w:val="aff1"/>
      </w:pPr>
      <w:bookmarkStart w:id="36" w:name="_Ref91430575"/>
      <w:r>
        <w:t xml:space="preserve">Рисунок </w:t>
      </w:r>
      <w:fldSimple w:instr=" SEQ Рисунок \* ARABIC ">
        <w:r w:rsidR="00D03801">
          <w:rPr>
            <w:noProof/>
          </w:rPr>
          <w:t>23</w:t>
        </w:r>
      </w:fldSimple>
      <w:bookmarkEnd w:id="36"/>
      <w:r>
        <w:t xml:space="preserve"> – Суть гибридизации</w:t>
      </w:r>
    </w:p>
    <w:p w14:paraId="375AF942" w14:textId="77777777" w:rsidR="00F60E65" w:rsidRDefault="00F60E65" w:rsidP="00F60E65">
      <w:pPr>
        <w:pStyle w:val="af9"/>
      </w:pPr>
      <w:r>
        <w:lastRenderedPageBreak/>
        <w:t>Таким</w:t>
      </w:r>
      <w:r w:rsidRPr="001B60CF">
        <w:t xml:space="preserve"> образом, если ГА является </w:t>
      </w:r>
      <w:r>
        <w:t>мата-</w:t>
      </w:r>
      <w:r w:rsidRPr="001B60CF">
        <w:t xml:space="preserve">алгоритмом </w:t>
      </w:r>
      <w:r>
        <w:t xml:space="preserve">оптимизации алгоритма </w:t>
      </w:r>
      <w:r w:rsidRPr="001B60CF">
        <w:t>решения</w:t>
      </w:r>
      <w:r>
        <w:t xml:space="preserve"> задачи оптимизации, то для </w:t>
      </w:r>
      <w:r w:rsidRPr="001B60CF">
        <w:t>настройки</w:t>
      </w:r>
      <w:r>
        <w:t xml:space="preserve"> самого ГА должен использоваться</w:t>
      </w:r>
      <w:r w:rsidRPr="001B60CF">
        <w:t xml:space="preserve"> </w:t>
      </w:r>
      <w:r>
        <w:t>какой-то мета-</w:t>
      </w:r>
      <w:r w:rsidRPr="001B60CF">
        <w:t>мета-алгоритм,</w:t>
      </w:r>
      <w:r>
        <w:t xml:space="preserve"> однако в рамках курсового проекта в роли настройщика ГА выступает пользователь системы.</w:t>
      </w:r>
    </w:p>
    <w:p w14:paraId="38191FAC" w14:textId="77777777" w:rsidR="00F60E65" w:rsidRDefault="00F60E65" w:rsidP="00F60E65">
      <w:pPr>
        <w:pStyle w:val="af9"/>
      </w:pPr>
      <w:r w:rsidRPr="001B60CF">
        <w:t xml:space="preserve">Подбор конфигурации ГА и параметров для него – это нетривиальный процесс. Безусловно, конфигурация и параметры для ГА могут задаваться конечным пользователем, однако, если пользователь не является экспертом в предметной области задачи и предметной области эволюционного моделирования, это будет малоэффективно.  </w:t>
      </w:r>
    </w:p>
    <w:p w14:paraId="36E0DE9B" w14:textId="77777777" w:rsidR="00F60E65" w:rsidRDefault="00F60E65" w:rsidP="00F60E65">
      <w:pPr>
        <w:pStyle w:val="af9"/>
      </w:pPr>
      <w:r w:rsidRPr="001B60CF">
        <w:t>С точки зрения феномена интеллектуальных си</w:t>
      </w:r>
      <w:r>
        <w:t>стем было бы желательно, чтобы</w:t>
      </w:r>
      <w:r w:rsidRPr="001B60CF">
        <w:t xml:space="preserve"> параметры и варианты конфигурации подбирались системой автоматически. Для этого могут применяться уже накопленные результаты предыдущих решений задач. В таком случае, следуя принципу правдоподобия, конфигурация для какой-либо задачи по умолчанию подбиралась бы на основе конфигурации для уже решенной максимально похожей задачи. Однако в случае отсутствия достаточного количес</w:t>
      </w:r>
      <w:r>
        <w:t>тва данных это может также не сработать.</w:t>
      </w:r>
    </w:p>
    <w:p w14:paraId="6BC8A0F8" w14:textId="77777777" w:rsidR="00F60E65" w:rsidRDefault="00F60E65" w:rsidP="00F60E65">
      <w:pPr>
        <w:pStyle w:val="af9"/>
      </w:pPr>
      <w:r>
        <w:t>Поскольку временные ресурсы ограничены, а ТЗ не подразумевает создание интеллектуальной системы, то вполне допустимым будет использование некоторых базовых зашитых в систему параметров ГА в комбинации с возможностью их варьирования со стороны пользователя. В качестве таких параметров могут выступать:</w:t>
      </w:r>
    </w:p>
    <w:p w14:paraId="0AD440EF" w14:textId="77777777" w:rsidR="00F60E65" w:rsidRDefault="00F60E65" w:rsidP="00F60E65">
      <w:pPr>
        <w:pStyle w:val="aff"/>
        <w:numPr>
          <w:ilvl w:val="0"/>
          <w:numId w:val="17"/>
        </w:numPr>
      </w:pPr>
      <w:r>
        <w:t>размер популяции (количество агентов в поколении);</w:t>
      </w:r>
    </w:p>
    <w:p w14:paraId="0BCBC79A" w14:textId="77777777" w:rsidR="00F60E65" w:rsidRDefault="00F60E65" w:rsidP="00F60E65">
      <w:pPr>
        <w:pStyle w:val="aff"/>
        <w:numPr>
          <w:ilvl w:val="0"/>
          <w:numId w:val="17"/>
        </w:numPr>
      </w:pPr>
      <w:r>
        <w:t>процент отсеиваемых агентов;</w:t>
      </w:r>
    </w:p>
    <w:p w14:paraId="23B509F5" w14:textId="77777777" w:rsidR="00F60E65" w:rsidRDefault="00F60E65" w:rsidP="00F60E65">
      <w:pPr>
        <w:pStyle w:val="aff"/>
        <w:numPr>
          <w:ilvl w:val="0"/>
          <w:numId w:val="17"/>
        </w:numPr>
      </w:pPr>
      <w:r>
        <w:t>вероятность мутации агентов во время репликации;</w:t>
      </w:r>
    </w:p>
    <w:p w14:paraId="734BB984" w14:textId="77777777" w:rsidR="00F60E65" w:rsidRDefault="00F60E65" w:rsidP="00F60E65">
      <w:pPr>
        <w:pStyle w:val="aff"/>
        <w:numPr>
          <w:ilvl w:val="0"/>
          <w:numId w:val="17"/>
        </w:numPr>
      </w:pPr>
      <w:r>
        <w:t>максимальное количество поколений (количество итераций ГА);</w:t>
      </w:r>
    </w:p>
    <w:p w14:paraId="3B190207" w14:textId="77777777" w:rsidR="00F60E65" w:rsidRDefault="00F60E65" w:rsidP="00F60E65">
      <w:pPr>
        <w:pStyle w:val="aff"/>
        <w:numPr>
          <w:ilvl w:val="0"/>
          <w:numId w:val="17"/>
        </w:numPr>
      </w:pPr>
      <w:r>
        <w:t>критерий основа;</w:t>
      </w:r>
    </w:p>
    <w:p w14:paraId="496F90CC" w14:textId="77777777" w:rsidR="00F60E65" w:rsidRDefault="00F60E65" w:rsidP="00F60E65">
      <w:pPr>
        <w:pStyle w:val="aff"/>
        <w:numPr>
          <w:ilvl w:val="0"/>
          <w:numId w:val="17"/>
        </w:numPr>
      </w:pPr>
      <w:r>
        <w:t>формула расчёта функции приспособленности;</w:t>
      </w:r>
    </w:p>
    <w:p w14:paraId="5812BC2C" w14:textId="77777777" w:rsidR="00F60E65" w:rsidRDefault="00F60E65" w:rsidP="00F60E65">
      <w:pPr>
        <w:pStyle w:val="aff"/>
        <w:numPr>
          <w:ilvl w:val="0"/>
          <w:numId w:val="17"/>
        </w:numPr>
      </w:pPr>
      <w:r>
        <w:t>интервалы возможных значений для генов;</w:t>
      </w:r>
    </w:p>
    <w:p w14:paraId="61C9CA8F" w14:textId="77777777" w:rsidR="00F60E65" w:rsidRDefault="00F60E65" w:rsidP="00F60E65">
      <w:pPr>
        <w:pStyle w:val="aff"/>
        <w:numPr>
          <w:ilvl w:val="0"/>
          <w:numId w:val="17"/>
        </w:numPr>
      </w:pPr>
      <w:r>
        <w:t>и т.д.</w:t>
      </w:r>
    </w:p>
    <w:p w14:paraId="156CC357" w14:textId="77777777" w:rsidR="00F60E65" w:rsidRDefault="00F60E65" w:rsidP="00F60E65">
      <w:pPr>
        <w:pStyle w:val="af9"/>
      </w:pPr>
      <w:r>
        <w:lastRenderedPageBreak/>
        <w:t>Для муравьиного алгоритма также существует множество гиперпараметров для варьирования, однако подбор этих параметров входит в задачи генетического алгоритма, а не конечного пользователя системы. Одна из целей разрабатываемой системы – избежать полного перебора параметров, возложив эту функцию на ГА.</w:t>
      </w:r>
    </w:p>
    <w:p w14:paraId="088EAFF5" w14:textId="77777777" w:rsidR="00F60E65" w:rsidRDefault="00F60E65" w:rsidP="00F60E65">
      <w:pPr>
        <w:pStyle w:val="af9"/>
      </w:pPr>
      <w:r>
        <w:t xml:space="preserve">Разрабатываемая система проектируется таким образом, чтобы её потенциально возможно было переиспользовать и для других алгоритмов оптимизации и решаемых ими задач. В конце концов, если отбросить подробности внутренней работы, ГА занимается перебором параметров настраиваемого алгоритма. </w:t>
      </w:r>
    </w:p>
    <w:p w14:paraId="65010B31" w14:textId="66451A85" w:rsidR="00F60E65" w:rsidRDefault="00F60E65" w:rsidP="00F60E65">
      <w:pPr>
        <w:pStyle w:val="af9"/>
      </w:pPr>
      <w:r>
        <w:t xml:space="preserve">ГА нет необходимости знать, какую задачу решает оптимизируемый прикладной алгоритм. Это потенциально позволяет использовать один и тот же ГА для оптимизации (настройки) разных прикладных алгоритмов (рис. </w:t>
      </w:r>
      <w:r>
        <w:fldChar w:fldCharType="begin"/>
      </w:r>
      <w:r>
        <w:instrText xml:space="preserve"> REF _Ref91430670 \h \</w:instrText>
      </w:r>
      <w:r w:rsidRPr="00067164">
        <w:instrText xml:space="preserve"># \0 </w:instrText>
      </w:r>
      <w:r>
        <w:fldChar w:fldCharType="separate"/>
      </w:r>
      <w:r w:rsidR="00D03801">
        <w:t>24</w:t>
      </w:r>
      <w:r>
        <w:fldChar w:fldCharType="end"/>
      </w:r>
      <w:r>
        <w:t>).</w:t>
      </w:r>
    </w:p>
    <w:p w14:paraId="741731B0" w14:textId="77777777" w:rsidR="00F60E65" w:rsidRDefault="00F60E65" w:rsidP="00F60E65">
      <w:pPr>
        <w:pStyle w:val="aff3"/>
      </w:pPr>
      <w:r>
        <w:drawing>
          <wp:inline distT="0" distB="0" distL="0" distR="0" wp14:anchorId="5F20C7C1" wp14:editId="079C1587">
            <wp:extent cx="5807427" cy="4237630"/>
            <wp:effectExtent l="0" t="0" r="317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Практическое применение.png"/>
                    <pic:cNvPicPr/>
                  </pic:nvPicPr>
                  <pic:blipFill rotWithShape="1">
                    <a:blip r:embed="rId38" cstate="print">
                      <a:extLst>
                        <a:ext uri="{28A0092B-C50C-407E-A947-70E740481C1C}">
                          <a14:useLocalDpi xmlns:a14="http://schemas.microsoft.com/office/drawing/2010/main" val="0"/>
                        </a:ext>
                      </a:extLst>
                    </a:blip>
                    <a:srcRect l="6244" t="6554" r="17704" b="11901"/>
                    <a:stretch/>
                  </pic:blipFill>
                  <pic:spPr bwMode="auto">
                    <a:xfrm>
                      <a:off x="0" y="0"/>
                      <a:ext cx="5825848" cy="4251071"/>
                    </a:xfrm>
                    <a:prstGeom prst="rect">
                      <a:avLst/>
                    </a:prstGeom>
                    <a:ln>
                      <a:noFill/>
                    </a:ln>
                    <a:extLst>
                      <a:ext uri="{53640926-AAD7-44D8-BBD7-CCE9431645EC}">
                        <a14:shadowObscured xmlns:a14="http://schemas.microsoft.com/office/drawing/2010/main"/>
                      </a:ext>
                    </a:extLst>
                  </pic:spPr>
                </pic:pic>
              </a:graphicData>
            </a:graphic>
          </wp:inline>
        </w:drawing>
      </w:r>
    </w:p>
    <w:p w14:paraId="38DA1371" w14:textId="44B08591" w:rsidR="00F60E65" w:rsidRDefault="00F60E65" w:rsidP="00F60E65">
      <w:pPr>
        <w:pStyle w:val="aff1"/>
      </w:pPr>
      <w:bookmarkStart w:id="37" w:name="_Ref91430670"/>
      <w:r>
        <w:t xml:space="preserve">Рисунок </w:t>
      </w:r>
      <w:fldSimple w:instr=" SEQ Рисунок \* ARABIC ">
        <w:r w:rsidR="00D03801">
          <w:rPr>
            <w:noProof/>
          </w:rPr>
          <w:t>24</w:t>
        </w:r>
      </w:fldSimple>
      <w:bookmarkEnd w:id="37"/>
      <w:r>
        <w:t xml:space="preserve"> – Иллюстрация практической пользы системы</w:t>
      </w:r>
    </w:p>
    <w:p w14:paraId="05CA1F88" w14:textId="638FB06A" w:rsidR="00A767C0" w:rsidRDefault="00A767C0" w:rsidP="00A767C0">
      <w:pPr>
        <w:pStyle w:val="v0"/>
        <w:rPr>
          <w:lang w:eastAsia="ru-RU"/>
        </w:rPr>
      </w:pPr>
    </w:p>
    <w:p w14:paraId="1A6FB378" w14:textId="76A1E14D" w:rsidR="00694AA9" w:rsidRDefault="00694AA9" w:rsidP="00694AA9">
      <w:pPr>
        <w:pStyle w:val="2"/>
      </w:pPr>
      <w:bookmarkStart w:id="38" w:name="_Toc98103060"/>
      <w:r>
        <w:lastRenderedPageBreak/>
        <w:t>Проработка инфраструктурной составляющей</w:t>
      </w:r>
      <w:bookmarkEnd w:id="38"/>
    </w:p>
    <w:p w14:paraId="1217A85D" w14:textId="65517FCC" w:rsidR="00694AA9" w:rsidRPr="009E4419" w:rsidRDefault="00694AA9" w:rsidP="00694AA9">
      <w:pPr>
        <w:pStyle w:val="af9"/>
      </w:pPr>
      <w:r>
        <w:t xml:space="preserve">Планируется обеспечивать гибкость и масштабируемость системы с использованием концепции </w:t>
      </w:r>
      <w:r>
        <w:rPr>
          <w:lang w:val="en-US"/>
        </w:rPr>
        <w:t>service</w:t>
      </w:r>
      <w:r w:rsidRPr="00612B02">
        <w:t>-</w:t>
      </w:r>
      <w:r>
        <w:rPr>
          <w:lang w:val="en-US"/>
        </w:rPr>
        <w:t>discovery</w:t>
      </w:r>
      <w:r>
        <w:t xml:space="preserve"> (рис. </w:t>
      </w:r>
      <w:r>
        <w:fldChar w:fldCharType="begin"/>
      </w:r>
      <w:r>
        <w:instrText xml:space="preserve"> REF _Ref91430773 \h \</w:instrText>
      </w:r>
      <w:r w:rsidRPr="00067164">
        <w:instrText xml:space="preserve"># \0 </w:instrText>
      </w:r>
      <w:r>
        <w:fldChar w:fldCharType="separate"/>
      </w:r>
      <w:r w:rsidR="00D03801">
        <w:t>25</w:t>
      </w:r>
      <w:r>
        <w:fldChar w:fldCharType="end"/>
      </w:r>
      <w:r>
        <w:t>).</w:t>
      </w:r>
    </w:p>
    <w:p w14:paraId="30A2BA66" w14:textId="77777777" w:rsidR="00694AA9" w:rsidRDefault="00694AA9" w:rsidP="00694AA9">
      <w:pPr>
        <w:pStyle w:val="aff3"/>
      </w:pPr>
      <w:r>
        <w:drawing>
          <wp:inline distT="0" distB="0" distL="0" distR="0" wp14:anchorId="16572132" wp14:editId="456A0B66">
            <wp:extent cx="4390845" cy="1976088"/>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rvice discovery.png"/>
                    <pic:cNvPicPr/>
                  </pic:nvPicPr>
                  <pic:blipFill rotWithShape="1">
                    <a:blip r:embed="rId39" cstate="print">
                      <a:extLst>
                        <a:ext uri="{28A0092B-C50C-407E-A947-70E740481C1C}">
                          <a14:useLocalDpi xmlns:a14="http://schemas.microsoft.com/office/drawing/2010/main" val="0"/>
                        </a:ext>
                      </a:extLst>
                    </a:blip>
                    <a:srcRect t="5107" b="14149"/>
                    <a:stretch/>
                  </pic:blipFill>
                  <pic:spPr bwMode="auto">
                    <a:xfrm>
                      <a:off x="0" y="0"/>
                      <a:ext cx="4417510" cy="1988089"/>
                    </a:xfrm>
                    <a:prstGeom prst="rect">
                      <a:avLst/>
                    </a:prstGeom>
                    <a:ln>
                      <a:noFill/>
                    </a:ln>
                    <a:extLst>
                      <a:ext uri="{53640926-AAD7-44D8-BBD7-CCE9431645EC}">
                        <a14:shadowObscured xmlns:a14="http://schemas.microsoft.com/office/drawing/2010/main"/>
                      </a:ext>
                    </a:extLst>
                  </pic:spPr>
                </pic:pic>
              </a:graphicData>
            </a:graphic>
          </wp:inline>
        </w:drawing>
      </w:r>
    </w:p>
    <w:p w14:paraId="6DD5A0E3" w14:textId="043708AE" w:rsidR="00694AA9" w:rsidRPr="009E4419" w:rsidRDefault="00694AA9" w:rsidP="00694AA9">
      <w:pPr>
        <w:pStyle w:val="aff1"/>
      </w:pPr>
      <w:bookmarkStart w:id="39" w:name="_Ref91430773"/>
      <w:r>
        <w:t xml:space="preserve">Рисунок </w:t>
      </w:r>
      <w:fldSimple w:instr=" SEQ Рисунок \* ARABIC ">
        <w:r w:rsidR="00D03801">
          <w:rPr>
            <w:noProof/>
          </w:rPr>
          <w:t>25</w:t>
        </w:r>
      </w:fldSimple>
      <w:bookmarkEnd w:id="39"/>
      <w:r w:rsidRPr="009E4419">
        <w:t xml:space="preserve"> – Концепция </w:t>
      </w:r>
      <w:r>
        <w:rPr>
          <w:lang w:val="en-US"/>
        </w:rPr>
        <w:t>service</w:t>
      </w:r>
      <w:r w:rsidRPr="009E4419">
        <w:t>-</w:t>
      </w:r>
      <w:r>
        <w:rPr>
          <w:lang w:val="en-US"/>
        </w:rPr>
        <w:t>discovery</w:t>
      </w:r>
    </w:p>
    <w:p w14:paraId="378A0965" w14:textId="77777777" w:rsidR="00694AA9" w:rsidRDefault="00694AA9" w:rsidP="00694AA9">
      <w:pPr>
        <w:pStyle w:val="af9"/>
      </w:pPr>
      <w:r>
        <w:t xml:space="preserve">Аудит системы планируется производить средствами отдельного сервиса. В компонентах системы должны быть предусмотрены соответствующие элементы </w:t>
      </w:r>
      <w:r>
        <w:rPr>
          <w:lang w:val="en-US"/>
        </w:rPr>
        <w:t>API</w:t>
      </w:r>
      <w:r>
        <w:t>, позволяющие специализированному сервису аудита по необходимости считывать метрики с сервисом с необходимой ему периодичностью.</w:t>
      </w:r>
    </w:p>
    <w:p w14:paraId="459734F1" w14:textId="30CBCAE0" w:rsidR="00694AA9" w:rsidRDefault="00694AA9" w:rsidP="00694AA9">
      <w:pPr>
        <w:pStyle w:val="af9"/>
      </w:pPr>
      <w:r>
        <w:t xml:space="preserve"> В комбинации с концепцией </w:t>
      </w:r>
      <w:r>
        <w:rPr>
          <w:lang w:val="en-US"/>
        </w:rPr>
        <w:t>service</w:t>
      </w:r>
      <w:r w:rsidRPr="00967E47">
        <w:t>-</w:t>
      </w:r>
      <w:r>
        <w:rPr>
          <w:lang w:val="en-US"/>
        </w:rPr>
        <w:t>discovery</w:t>
      </w:r>
      <w:r>
        <w:t xml:space="preserve"> осуществление аудита с точки зрения администрирования становится значительно более простым (рисунок </w:t>
      </w:r>
      <w:r>
        <w:fldChar w:fldCharType="begin"/>
      </w:r>
      <w:r>
        <w:instrText xml:space="preserve"> REF _Ref91430949 \h \</w:instrText>
      </w:r>
      <w:r w:rsidRPr="00124B75">
        <w:instrText xml:space="preserve"># \0 </w:instrText>
      </w:r>
      <w:r>
        <w:fldChar w:fldCharType="separate"/>
      </w:r>
      <w:r w:rsidR="00D03801">
        <w:t>26</w:t>
      </w:r>
      <w:r>
        <w:fldChar w:fldCharType="end"/>
      </w:r>
      <w:r>
        <w:t>).</w:t>
      </w:r>
    </w:p>
    <w:p w14:paraId="54D6E5CE" w14:textId="77777777" w:rsidR="00694AA9" w:rsidRDefault="00694AA9" w:rsidP="00694AA9">
      <w:pPr>
        <w:pStyle w:val="aff3"/>
      </w:pPr>
      <w:r>
        <w:drawing>
          <wp:inline distT="0" distB="0" distL="0" distR="0" wp14:anchorId="6DD797A0" wp14:editId="164DCED7">
            <wp:extent cx="5564038" cy="2636632"/>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udit.png"/>
                    <pic:cNvPicPr/>
                  </pic:nvPicPr>
                  <pic:blipFill rotWithShape="1">
                    <a:blip r:embed="rId40">
                      <a:extLst>
                        <a:ext uri="{28A0092B-C50C-407E-A947-70E740481C1C}">
                          <a14:useLocalDpi xmlns:a14="http://schemas.microsoft.com/office/drawing/2010/main" val="0"/>
                        </a:ext>
                      </a:extLst>
                    </a:blip>
                    <a:srcRect t="5603" b="28255"/>
                    <a:stretch/>
                  </pic:blipFill>
                  <pic:spPr bwMode="auto">
                    <a:xfrm>
                      <a:off x="0" y="0"/>
                      <a:ext cx="5606378" cy="2656696"/>
                    </a:xfrm>
                    <a:prstGeom prst="rect">
                      <a:avLst/>
                    </a:prstGeom>
                    <a:ln>
                      <a:noFill/>
                    </a:ln>
                    <a:extLst>
                      <a:ext uri="{53640926-AAD7-44D8-BBD7-CCE9431645EC}">
                        <a14:shadowObscured xmlns:a14="http://schemas.microsoft.com/office/drawing/2010/main"/>
                      </a:ext>
                    </a:extLst>
                  </pic:spPr>
                </pic:pic>
              </a:graphicData>
            </a:graphic>
          </wp:inline>
        </w:drawing>
      </w:r>
    </w:p>
    <w:p w14:paraId="533AEB06" w14:textId="239D6178" w:rsidR="00694AA9" w:rsidRPr="009067F7" w:rsidRDefault="00694AA9" w:rsidP="00694AA9">
      <w:pPr>
        <w:pStyle w:val="aff1"/>
      </w:pPr>
      <w:bookmarkStart w:id="40" w:name="_Ref91430949"/>
      <w:r>
        <w:t xml:space="preserve">Рисунок </w:t>
      </w:r>
      <w:fldSimple w:instr=" SEQ Рисунок \* ARABIC ">
        <w:r w:rsidR="00D03801">
          <w:rPr>
            <w:noProof/>
          </w:rPr>
          <w:t>26</w:t>
        </w:r>
      </w:fldSimple>
      <w:bookmarkEnd w:id="40"/>
      <w:r>
        <w:t xml:space="preserve"> – Система аудита в комбинации с </w:t>
      </w:r>
      <w:r>
        <w:rPr>
          <w:lang w:val="en-US"/>
        </w:rPr>
        <w:t>service</w:t>
      </w:r>
      <w:r w:rsidRPr="002F2961">
        <w:t>-</w:t>
      </w:r>
      <w:r>
        <w:rPr>
          <w:lang w:val="en-US"/>
        </w:rPr>
        <w:t>discovery</w:t>
      </w:r>
    </w:p>
    <w:p w14:paraId="61737580" w14:textId="353E9F43" w:rsidR="00694AA9" w:rsidRDefault="00694AA9" w:rsidP="00694AA9">
      <w:pPr>
        <w:pStyle w:val="2"/>
      </w:pPr>
      <w:bookmarkStart w:id="41" w:name="_Toc98103061"/>
      <w:r>
        <w:lastRenderedPageBreak/>
        <w:t>Проектирование базы данных интеллектуальной системы</w:t>
      </w:r>
      <w:bookmarkEnd w:id="41"/>
    </w:p>
    <w:p w14:paraId="5D2D3602" w14:textId="482E0A6C" w:rsidR="00694AA9" w:rsidRDefault="00694AA9" w:rsidP="00694AA9">
      <w:pPr>
        <w:pStyle w:val="af9"/>
      </w:pPr>
      <w:r>
        <w:t xml:space="preserve">БД описывается совокупностью сервисных, пользовательских и сущностей предметной области и их связей (таблицы </w:t>
      </w:r>
      <w:r>
        <w:fldChar w:fldCharType="begin"/>
      </w:r>
      <w:r>
        <w:instrText xml:space="preserve"> REF _Ref72053790 \h </w:instrText>
      </w:r>
      <w:r w:rsidRPr="00554F3F">
        <w:instrText xml:space="preserve">\# \0 </w:instrText>
      </w:r>
      <w:r>
        <w:fldChar w:fldCharType="separate"/>
      </w:r>
      <w:r w:rsidR="00D03801">
        <w:t>4</w:t>
      </w:r>
      <w:r>
        <w:fldChar w:fldCharType="end"/>
      </w:r>
      <w:r>
        <w:t xml:space="preserve"> и </w:t>
      </w:r>
      <w:r>
        <w:fldChar w:fldCharType="begin"/>
      </w:r>
      <w:r>
        <w:instrText xml:space="preserve"> REF _Ref72053800 \h \#</w:instrText>
      </w:r>
      <w:r w:rsidRPr="00554F3F">
        <w:instrText xml:space="preserve"> \0 </w:instrText>
      </w:r>
      <w:r>
        <w:fldChar w:fldCharType="separate"/>
      </w:r>
      <w:r w:rsidR="00D03801">
        <w:t>5</w:t>
      </w:r>
      <w:r>
        <w:fldChar w:fldCharType="end"/>
      </w:r>
      <w:r>
        <w:t>).</w:t>
      </w:r>
    </w:p>
    <w:p w14:paraId="2A7DC312" w14:textId="7ACA369E" w:rsidR="00694AA9" w:rsidRDefault="00694AA9" w:rsidP="00694AA9">
      <w:pPr>
        <w:pStyle w:val="aff6"/>
      </w:pPr>
      <w:bookmarkStart w:id="42" w:name="_Ref72053790"/>
      <w:r>
        <w:t xml:space="preserve">Таблица </w:t>
      </w:r>
      <w:fldSimple w:instr=" SEQ Таблица \* ARABIC ">
        <w:r w:rsidR="00D03801">
          <w:rPr>
            <w:noProof/>
          </w:rPr>
          <w:t>4</w:t>
        </w:r>
      </w:fldSimple>
      <w:bookmarkEnd w:id="42"/>
      <w:r>
        <w:t xml:space="preserve"> – Сущности в БД без ссылочных атрибутов</w:t>
      </w:r>
    </w:p>
    <w:tbl>
      <w:tblPr>
        <w:tblStyle w:val="ad"/>
        <w:tblW w:w="0" w:type="auto"/>
        <w:tblLook w:val="04A0" w:firstRow="1" w:lastRow="0" w:firstColumn="1" w:lastColumn="0" w:noHBand="0" w:noVBand="1"/>
      </w:tblPr>
      <w:tblGrid>
        <w:gridCol w:w="1956"/>
        <w:gridCol w:w="3142"/>
        <w:gridCol w:w="4530"/>
      </w:tblGrid>
      <w:tr w:rsidR="00694AA9" w14:paraId="59274CB2" w14:textId="77777777" w:rsidTr="007E4713">
        <w:tc>
          <w:tcPr>
            <w:tcW w:w="1956" w:type="dxa"/>
          </w:tcPr>
          <w:p w14:paraId="35B142EF" w14:textId="77777777" w:rsidR="00694AA9" w:rsidRDefault="00694AA9" w:rsidP="007E4713">
            <w:pPr>
              <w:pStyle w:val="aff5"/>
            </w:pPr>
            <w:r>
              <w:t>Сущность</w:t>
            </w:r>
          </w:p>
        </w:tc>
        <w:tc>
          <w:tcPr>
            <w:tcW w:w="3142" w:type="dxa"/>
          </w:tcPr>
          <w:p w14:paraId="6C61A9E8" w14:textId="77777777" w:rsidR="00694AA9" w:rsidRDefault="00694AA9" w:rsidP="007E4713">
            <w:pPr>
              <w:pStyle w:val="aff5"/>
            </w:pPr>
            <w:r>
              <w:t>Атрибуты</w:t>
            </w:r>
          </w:p>
        </w:tc>
        <w:tc>
          <w:tcPr>
            <w:tcW w:w="4530" w:type="dxa"/>
          </w:tcPr>
          <w:p w14:paraId="79C01660" w14:textId="77777777" w:rsidR="00694AA9" w:rsidRDefault="00694AA9" w:rsidP="007E4713">
            <w:pPr>
              <w:pStyle w:val="aff5"/>
            </w:pPr>
            <w:r>
              <w:t>Описание</w:t>
            </w:r>
          </w:p>
        </w:tc>
      </w:tr>
      <w:tr w:rsidR="00694AA9" w14:paraId="467117DD" w14:textId="77777777" w:rsidTr="007E4713">
        <w:tc>
          <w:tcPr>
            <w:tcW w:w="1956" w:type="dxa"/>
          </w:tcPr>
          <w:p w14:paraId="53B63130" w14:textId="77777777" w:rsidR="00694AA9" w:rsidRDefault="00694AA9" w:rsidP="007E4713">
            <w:pPr>
              <w:pStyle w:val="afb"/>
            </w:pPr>
            <w:r>
              <w:t>Пользователь</w:t>
            </w:r>
          </w:p>
        </w:tc>
        <w:tc>
          <w:tcPr>
            <w:tcW w:w="3142" w:type="dxa"/>
          </w:tcPr>
          <w:p w14:paraId="0F89E731" w14:textId="77777777" w:rsidR="00694AA9" w:rsidRPr="002F2961" w:rsidRDefault="00694AA9" w:rsidP="007E4713">
            <w:pPr>
              <w:pStyle w:val="afb"/>
            </w:pPr>
            <w:r>
              <w:rPr>
                <w:lang w:val="en-US"/>
              </w:rPr>
              <w:t xml:space="preserve">ID, </w:t>
            </w:r>
            <w:r>
              <w:t>логин, пароль</w:t>
            </w:r>
          </w:p>
        </w:tc>
        <w:tc>
          <w:tcPr>
            <w:tcW w:w="4530" w:type="dxa"/>
          </w:tcPr>
          <w:p w14:paraId="3876F3BB" w14:textId="77777777" w:rsidR="00694AA9" w:rsidRDefault="00694AA9" w:rsidP="007E4713">
            <w:pPr>
              <w:pStyle w:val="afb"/>
            </w:pPr>
            <w:r>
              <w:t>Конечный пользователь системы</w:t>
            </w:r>
          </w:p>
        </w:tc>
      </w:tr>
      <w:tr w:rsidR="00694AA9" w14:paraId="4E0CF5A8" w14:textId="77777777" w:rsidTr="007E4713">
        <w:tc>
          <w:tcPr>
            <w:tcW w:w="1956" w:type="dxa"/>
          </w:tcPr>
          <w:p w14:paraId="7BAD4556" w14:textId="77777777" w:rsidR="00694AA9" w:rsidRDefault="00694AA9" w:rsidP="007E4713">
            <w:pPr>
              <w:pStyle w:val="afb"/>
            </w:pPr>
            <w:r>
              <w:t>Сессия пользователя</w:t>
            </w:r>
          </w:p>
        </w:tc>
        <w:tc>
          <w:tcPr>
            <w:tcW w:w="3142" w:type="dxa"/>
          </w:tcPr>
          <w:p w14:paraId="4149DC18" w14:textId="77777777" w:rsidR="00694AA9" w:rsidRPr="002F2961" w:rsidRDefault="00694AA9" w:rsidP="007E4713">
            <w:pPr>
              <w:pStyle w:val="afb"/>
            </w:pPr>
            <w:r>
              <w:rPr>
                <w:lang w:val="en-US"/>
              </w:rPr>
              <w:t>ID</w:t>
            </w:r>
            <w:r>
              <w:t>, метка «протухания»</w:t>
            </w:r>
          </w:p>
        </w:tc>
        <w:tc>
          <w:tcPr>
            <w:tcW w:w="4530" w:type="dxa"/>
          </w:tcPr>
          <w:p w14:paraId="498D5544" w14:textId="77777777" w:rsidR="00694AA9" w:rsidRDefault="00694AA9" w:rsidP="007E4713">
            <w:pPr>
              <w:pStyle w:val="afb"/>
            </w:pPr>
            <w:r>
              <w:t>Идентификатор сессии пользователя системы</w:t>
            </w:r>
          </w:p>
        </w:tc>
      </w:tr>
      <w:tr w:rsidR="00694AA9" w14:paraId="49571AFE" w14:textId="77777777" w:rsidTr="007E4713">
        <w:tc>
          <w:tcPr>
            <w:tcW w:w="1956" w:type="dxa"/>
          </w:tcPr>
          <w:p w14:paraId="623913B5" w14:textId="77777777" w:rsidR="00694AA9" w:rsidRDefault="00694AA9" w:rsidP="007E4713">
            <w:pPr>
              <w:pStyle w:val="afb"/>
            </w:pPr>
            <w:r>
              <w:t>Агент</w:t>
            </w:r>
          </w:p>
        </w:tc>
        <w:tc>
          <w:tcPr>
            <w:tcW w:w="3142" w:type="dxa"/>
          </w:tcPr>
          <w:p w14:paraId="42B5F340" w14:textId="77777777" w:rsidR="00694AA9" w:rsidRPr="00D311E0" w:rsidRDefault="00694AA9" w:rsidP="007E4713">
            <w:pPr>
              <w:pStyle w:val="afb"/>
            </w:pPr>
            <w:r>
              <w:rPr>
                <w:lang w:val="en-US"/>
              </w:rPr>
              <w:t>ID</w:t>
            </w:r>
            <w:r w:rsidRPr="00D311E0">
              <w:t xml:space="preserve">, </w:t>
            </w:r>
            <w:r>
              <w:t>значение ЦФ</w:t>
            </w:r>
          </w:p>
        </w:tc>
        <w:tc>
          <w:tcPr>
            <w:tcW w:w="4530" w:type="dxa"/>
          </w:tcPr>
          <w:p w14:paraId="5941B8B0" w14:textId="77777777" w:rsidR="00694AA9" w:rsidRDefault="00694AA9" w:rsidP="007E4713">
            <w:pPr>
              <w:pStyle w:val="afb"/>
            </w:pPr>
            <w:r>
              <w:t>Вся работа ЭМ сводится к генерации агентов с как можно большим значением ЦФ</w:t>
            </w:r>
          </w:p>
        </w:tc>
      </w:tr>
      <w:tr w:rsidR="00694AA9" w14:paraId="7C385D8C" w14:textId="77777777" w:rsidTr="007E4713">
        <w:tc>
          <w:tcPr>
            <w:tcW w:w="1956" w:type="dxa"/>
          </w:tcPr>
          <w:p w14:paraId="2DB3610F" w14:textId="77777777" w:rsidR="00694AA9" w:rsidRDefault="00694AA9" w:rsidP="007E4713">
            <w:pPr>
              <w:pStyle w:val="afb"/>
            </w:pPr>
            <w:r>
              <w:t>Генокод</w:t>
            </w:r>
          </w:p>
        </w:tc>
        <w:tc>
          <w:tcPr>
            <w:tcW w:w="3142" w:type="dxa"/>
          </w:tcPr>
          <w:p w14:paraId="559F4DAC" w14:textId="77777777" w:rsidR="00694AA9" w:rsidRPr="00916E7F" w:rsidRDefault="00694AA9" w:rsidP="007E4713">
            <w:pPr>
              <w:pStyle w:val="afb"/>
            </w:pPr>
            <w:r>
              <w:rPr>
                <w:lang w:val="en-US"/>
              </w:rPr>
              <w:t>ID</w:t>
            </w:r>
            <w:r>
              <w:t>, код</w:t>
            </w:r>
          </w:p>
        </w:tc>
        <w:tc>
          <w:tcPr>
            <w:tcW w:w="4530" w:type="dxa"/>
          </w:tcPr>
          <w:p w14:paraId="5B73956D" w14:textId="77777777" w:rsidR="00694AA9" w:rsidRDefault="00694AA9" w:rsidP="007E4713">
            <w:pPr>
              <w:pStyle w:val="afb"/>
            </w:pPr>
            <w:r>
              <w:t>Параметр агента, исп. для вычисления значения ЦФ</w:t>
            </w:r>
          </w:p>
        </w:tc>
      </w:tr>
      <w:tr w:rsidR="00694AA9" w14:paraId="6EE4AD99" w14:textId="77777777" w:rsidTr="007E4713">
        <w:tc>
          <w:tcPr>
            <w:tcW w:w="1956" w:type="dxa"/>
          </w:tcPr>
          <w:p w14:paraId="1969B3BB" w14:textId="77777777" w:rsidR="00694AA9" w:rsidRDefault="00694AA9" w:rsidP="007E4713">
            <w:pPr>
              <w:pStyle w:val="afb"/>
            </w:pPr>
            <w:r>
              <w:t>Поколение</w:t>
            </w:r>
          </w:p>
        </w:tc>
        <w:tc>
          <w:tcPr>
            <w:tcW w:w="3142" w:type="dxa"/>
          </w:tcPr>
          <w:p w14:paraId="0720C7C2" w14:textId="77777777" w:rsidR="00694AA9" w:rsidRPr="004C3117" w:rsidRDefault="00694AA9" w:rsidP="007E4713">
            <w:pPr>
              <w:pStyle w:val="afb"/>
            </w:pPr>
            <w:r>
              <w:rPr>
                <w:lang w:val="en-US"/>
              </w:rPr>
              <w:t>ID</w:t>
            </w:r>
            <w:r w:rsidRPr="004C3117">
              <w:t xml:space="preserve">, </w:t>
            </w:r>
            <w:r>
              <w:t>порядковый номер</w:t>
            </w:r>
          </w:p>
        </w:tc>
        <w:tc>
          <w:tcPr>
            <w:tcW w:w="4530" w:type="dxa"/>
          </w:tcPr>
          <w:p w14:paraId="0F9C0125" w14:textId="77777777" w:rsidR="00694AA9" w:rsidRPr="00205387" w:rsidRDefault="00694AA9" w:rsidP="007E4713">
            <w:pPr>
              <w:pStyle w:val="afb"/>
            </w:pPr>
            <w:r>
              <w:t>Набор агентов на одной итерации работы процесса ЭМ</w:t>
            </w:r>
          </w:p>
        </w:tc>
      </w:tr>
      <w:tr w:rsidR="00694AA9" w14:paraId="1766856C" w14:textId="77777777" w:rsidTr="007E4713">
        <w:tc>
          <w:tcPr>
            <w:tcW w:w="1956" w:type="dxa"/>
          </w:tcPr>
          <w:p w14:paraId="55E4B985" w14:textId="77777777" w:rsidR="00694AA9" w:rsidRDefault="00694AA9" w:rsidP="007E4713">
            <w:pPr>
              <w:pStyle w:val="afb"/>
            </w:pPr>
            <w:r>
              <w:t>Сеанс</w:t>
            </w:r>
          </w:p>
        </w:tc>
        <w:tc>
          <w:tcPr>
            <w:tcW w:w="3142" w:type="dxa"/>
          </w:tcPr>
          <w:p w14:paraId="42AE15BB" w14:textId="77777777" w:rsidR="00694AA9" w:rsidRPr="009E3C69" w:rsidRDefault="00694AA9" w:rsidP="007E4713">
            <w:pPr>
              <w:pStyle w:val="afb"/>
            </w:pPr>
            <w:r>
              <w:rPr>
                <w:lang w:val="en-US"/>
              </w:rPr>
              <w:t>ID</w:t>
            </w:r>
            <w:r>
              <w:t>, название, дата создания, описание</w:t>
            </w:r>
          </w:p>
        </w:tc>
        <w:tc>
          <w:tcPr>
            <w:tcW w:w="4530" w:type="dxa"/>
          </w:tcPr>
          <w:p w14:paraId="2B848EC9" w14:textId="77777777" w:rsidR="00694AA9" w:rsidRDefault="00694AA9" w:rsidP="007E4713">
            <w:pPr>
              <w:pStyle w:val="afb"/>
            </w:pPr>
            <w:r>
              <w:t>Связующая и разграничивающая структурная единица</w:t>
            </w:r>
          </w:p>
        </w:tc>
      </w:tr>
      <w:tr w:rsidR="00694AA9" w14:paraId="24DF73D1" w14:textId="77777777" w:rsidTr="007E4713">
        <w:tc>
          <w:tcPr>
            <w:tcW w:w="1956" w:type="dxa"/>
          </w:tcPr>
          <w:p w14:paraId="53192FE3" w14:textId="77777777" w:rsidR="00694AA9" w:rsidRDefault="00694AA9" w:rsidP="007E4713">
            <w:pPr>
              <w:pStyle w:val="afb"/>
            </w:pPr>
            <w:r>
              <w:t>Генетический алгоритм</w:t>
            </w:r>
          </w:p>
        </w:tc>
        <w:tc>
          <w:tcPr>
            <w:tcW w:w="3142" w:type="dxa"/>
          </w:tcPr>
          <w:p w14:paraId="084F0563" w14:textId="77777777" w:rsidR="00694AA9" w:rsidRPr="009E3C69" w:rsidRDefault="00694AA9" w:rsidP="007E4713">
            <w:pPr>
              <w:pStyle w:val="afb"/>
            </w:pPr>
            <w:r>
              <w:rPr>
                <w:lang w:val="en-US"/>
              </w:rPr>
              <w:t>ID</w:t>
            </w:r>
            <w:r w:rsidRPr="009E3C69">
              <w:t>, название</w:t>
            </w:r>
            <w:r>
              <w:t>, описание, параметры</w:t>
            </w:r>
          </w:p>
        </w:tc>
        <w:tc>
          <w:tcPr>
            <w:tcW w:w="4530" w:type="dxa"/>
          </w:tcPr>
          <w:p w14:paraId="5A8E6C59" w14:textId="77777777" w:rsidR="00694AA9" w:rsidRDefault="00694AA9" w:rsidP="007E4713">
            <w:pPr>
              <w:pStyle w:val="afb"/>
            </w:pPr>
            <w:r>
              <w:t>Мета-алгоритм оптимизации</w:t>
            </w:r>
          </w:p>
        </w:tc>
      </w:tr>
      <w:tr w:rsidR="00694AA9" w14:paraId="7ED72241" w14:textId="77777777" w:rsidTr="007E4713">
        <w:tc>
          <w:tcPr>
            <w:tcW w:w="1956" w:type="dxa"/>
          </w:tcPr>
          <w:p w14:paraId="2B6AD877" w14:textId="77777777" w:rsidR="00694AA9" w:rsidRDefault="00694AA9" w:rsidP="007E4713">
            <w:pPr>
              <w:pStyle w:val="afb"/>
            </w:pPr>
            <w:r>
              <w:t>Прикладной алгоритм</w:t>
            </w:r>
          </w:p>
        </w:tc>
        <w:tc>
          <w:tcPr>
            <w:tcW w:w="3142" w:type="dxa"/>
          </w:tcPr>
          <w:p w14:paraId="3CFF2845" w14:textId="77777777" w:rsidR="00694AA9" w:rsidRPr="002F2961" w:rsidRDefault="00694AA9" w:rsidP="007E4713">
            <w:pPr>
              <w:pStyle w:val="afb"/>
            </w:pPr>
            <w:r>
              <w:rPr>
                <w:lang w:val="en-US"/>
              </w:rPr>
              <w:t xml:space="preserve">ID, </w:t>
            </w:r>
            <w:r>
              <w:t>название, описание, параметры</w:t>
            </w:r>
          </w:p>
        </w:tc>
        <w:tc>
          <w:tcPr>
            <w:tcW w:w="4530" w:type="dxa"/>
          </w:tcPr>
          <w:p w14:paraId="23B8AD25" w14:textId="77777777" w:rsidR="00694AA9" w:rsidRDefault="00694AA9" w:rsidP="007E4713">
            <w:pPr>
              <w:pStyle w:val="afb"/>
            </w:pPr>
            <w:r>
              <w:t>Алгоритм оптимизации</w:t>
            </w:r>
          </w:p>
        </w:tc>
      </w:tr>
      <w:tr w:rsidR="00694AA9" w14:paraId="46227B7A" w14:textId="77777777" w:rsidTr="007E4713">
        <w:tc>
          <w:tcPr>
            <w:tcW w:w="1956" w:type="dxa"/>
          </w:tcPr>
          <w:p w14:paraId="1E4A1233" w14:textId="77777777" w:rsidR="00694AA9" w:rsidRDefault="00694AA9" w:rsidP="007E4713">
            <w:pPr>
              <w:pStyle w:val="afb"/>
            </w:pPr>
            <w:r>
              <w:t>Задача оптимизации</w:t>
            </w:r>
          </w:p>
        </w:tc>
        <w:tc>
          <w:tcPr>
            <w:tcW w:w="3142" w:type="dxa"/>
          </w:tcPr>
          <w:p w14:paraId="1AA8E84D" w14:textId="77777777" w:rsidR="00694AA9" w:rsidRPr="002F2961" w:rsidRDefault="00694AA9" w:rsidP="007E4713">
            <w:pPr>
              <w:pStyle w:val="afb"/>
            </w:pPr>
            <w:r>
              <w:rPr>
                <w:lang w:val="en-US"/>
              </w:rPr>
              <w:t>ID</w:t>
            </w:r>
            <w:r>
              <w:t>, название, описание</w:t>
            </w:r>
          </w:p>
        </w:tc>
        <w:tc>
          <w:tcPr>
            <w:tcW w:w="4530" w:type="dxa"/>
          </w:tcPr>
          <w:p w14:paraId="5CE4872C" w14:textId="77777777" w:rsidR="00694AA9" w:rsidRDefault="00694AA9" w:rsidP="007E4713">
            <w:pPr>
              <w:pStyle w:val="afb"/>
            </w:pPr>
            <w:r>
              <w:t>Оптимизационная задача, решаемая прикладным алгоритмом</w:t>
            </w:r>
          </w:p>
        </w:tc>
      </w:tr>
    </w:tbl>
    <w:p w14:paraId="33E7BEA7" w14:textId="77777777" w:rsidR="00694AA9" w:rsidRDefault="00694AA9" w:rsidP="00694AA9">
      <w:pPr>
        <w:pStyle w:val="af9"/>
        <w:spacing w:before="240"/>
      </w:pPr>
      <w:r>
        <w:t>Некоторые атрибуты сущностей, которые носят такие имена, как «свойства, параметры, показатели, настройки, схема и т.д.» не являются строго типизированными. Это означает, что в зависимости от используемых методов и алгоритмов, данные атрибуты могут иметь разное представление.</w:t>
      </w:r>
    </w:p>
    <w:p w14:paraId="30E9E013" w14:textId="1EC34281" w:rsidR="00694AA9" w:rsidRPr="00D62B70" w:rsidRDefault="00694AA9" w:rsidP="00694AA9">
      <w:pPr>
        <w:pStyle w:val="af9"/>
        <w:spacing w:before="240"/>
      </w:pPr>
      <w:r>
        <w:t>Использование нестрого типизированных атрибутов позволяет повысить гибкость и универсальность схемы БД. В противном случае приходилось бы использовать множество дополнительных сущностей и полей.</w:t>
      </w:r>
    </w:p>
    <w:p w14:paraId="1745F752" w14:textId="01167CD1" w:rsidR="00694AA9" w:rsidRDefault="00694AA9" w:rsidP="00694AA9">
      <w:pPr>
        <w:pStyle w:val="aff6"/>
      </w:pPr>
      <w:bookmarkStart w:id="43" w:name="_Ref72053800"/>
      <w:r>
        <w:lastRenderedPageBreak/>
        <w:t xml:space="preserve">Таблица </w:t>
      </w:r>
      <w:fldSimple w:instr=" SEQ Таблица \* ARABIC ">
        <w:r w:rsidR="00D03801">
          <w:rPr>
            <w:noProof/>
          </w:rPr>
          <w:t>5</w:t>
        </w:r>
      </w:fldSimple>
      <w:bookmarkEnd w:id="43"/>
      <w:r>
        <w:t xml:space="preserve"> – Связи между сущностями БД</w:t>
      </w:r>
    </w:p>
    <w:tbl>
      <w:tblPr>
        <w:tblStyle w:val="ad"/>
        <w:tblW w:w="0" w:type="auto"/>
        <w:tblLook w:val="04A0" w:firstRow="1" w:lastRow="0" w:firstColumn="1" w:lastColumn="0" w:noHBand="0" w:noVBand="1"/>
      </w:tblPr>
      <w:tblGrid>
        <w:gridCol w:w="2830"/>
        <w:gridCol w:w="2268"/>
        <w:gridCol w:w="4530"/>
      </w:tblGrid>
      <w:tr w:rsidR="00694AA9" w14:paraId="5EE304A2" w14:textId="77777777" w:rsidTr="007E4713">
        <w:tc>
          <w:tcPr>
            <w:tcW w:w="2830" w:type="dxa"/>
          </w:tcPr>
          <w:p w14:paraId="722DC407" w14:textId="77777777" w:rsidR="00694AA9" w:rsidRDefault="00694AA9" w:rsidP="007E4713">
            <w:pPr>
              <w:pStyle w:val="aff5"/>
              <w:spacing w:before="0" w:after="0"/>
            </w:pPr>
            <w:r>
              <w:t>Связь</w:t>
            </w:r>
          </w:p>
        </w:tc>
        <w:tc>
          <w:tcPr>
            <w:tcW w:w="2268" w:type="dxa"/>
          </w:tcPr>
          <w:p w14:paraId="60C62612" w14:textId="77777777" w:rsidR="00694AA9" w:rsidRDefault="00694AA9" w:rsidP="007E4713">
            <w:pPr>
              <w:pStyle w:val="aff5"/>
              <w:spacing w:before="0" w:after="0"/>
            </w:pPr>
            <w:r>
              <w:t>Тип</w:t>
            </w:r>
          </w:p>
        </w:tc>
        <w:tc>
          <w:tcPr>
            <w:tcW w:w="4530" w:type="dxa"/>
          </w:tcPr>
          <w:p w14:paraId="2CAF5F2D" w14:textId="77777777" w:rsidR="00694AA9" w:rsidRDefault="00694AA9" w:rsidP="007E4713">
            <w:pPr>
              <w:pStyle w:val="aff5"/>
              <w:spacing w:before="0" w:after="0"/>
            </w:pPr>
            <w:r>
              <w:t>Описание</w:t>
            </w:r>
          </w:p>
        </w:tc>
      </w:tr>
      <w:tr w:rsidR="00694AA9" w14:paraId="2A9096D2" w14:textId="77777777" w:rsidTr="007E4713">
        <w:tc>
          <w:tcPr>
            <w:tcW w:w="2830" w:type="dxa"/>
          </w:tcPr>
          <w:p w14:paraId="46359909" w14:textId="77777777" w:rsidR="00694AA9" w:rsidRDefault="00694AA9" w:rsidP="007E4713">
            <w:pPr>
              <w:pStyle w:val="afb"/>
              <w:spacing w:before="0" w:after="0"/>
            </w:pPr>
            <w:r>
              <w:t>Пользователь-сессия</w:t>
            </w:r>
          </w:p>
        </w:tc>
        <w:tc>
          <w:tcPr>
            <w:tcW w:w="2268" w:type="dxa"/>
          </w:tcPr>
          <w:p w14:paraId="113CD47A" w14:textId="77777777" w:rsidR="00694AA9" w:rsidRDefault="00694AA9" w:rsidP="007E4713">
            <w:pPr>
              <w:pStyle w:val="afb"/>
              <w:spacing w:before="0" w:after="0"/>
            </w:pPr>
            <w:r>
              <w:t>Один-ко-многим</w:t>
            </w:r>
          </w:p>
        </w:tc>
        <w:tc>
          <w:tcPr>
            <w:tcW w:w="4530" w:type="dxa"/>
          </w:tcPr>
          <w:p w14:paraId="65AFF681" w14:textId="77777777" w:rsidR="00694AA9" w:rsidRDefault="00694AA9" w:rsidP="007E4713">
            <w:pPr>
              <w:pStyle w:val="afb"/>
              <w:spacing w:before="0" w:after="0"/>
            </w:pPr>
            <w:r>
              <w:t>Действующая всегда только одна</w:t>
            </w:r>
          </w:p>
        </w:tc>
      </w:tr>
      <w:tr w:rsidR="00694AA9" w14:paraId="58452C77" w14:textId="77777777" w:rsidTr="007E4713">
        <w:tc>
          <w:tcPr>
            <w:tcW w:w="2830" w:type="dxa"/>
          </w:tcPr>
          <w:p w14:paraId="07F6B59B" w14:textId="77777777" w:rsidR="00694AA9" w:rsidRDefault="00694AA9" w:rsidP="007E4713">
            <w:pPr>
              <w:pStyle w:val="afb"/>
              <w:spacing w:before="0" w:after="0"/>
            </w:pPr>
            <w:r>
              <w:t>Поколение – Агент</w:t>
            </w:r>
          </w:p>
        </w:tc>
        <w:tc>
          <w:tcPr>
            <w:tcW w:w="2268" w:type="dxa"/>
          </w:tcPr>
          <w:p w14:paraId="1EA1C172" w14:textId="77777777" w:rsidR="00694AA9" w:rsidRDefault="00694AA9" w:rsidP="007E4713">
            <w:pPr>
              <w:pStyle w:val="afb"/>
              <w:spacing w:before="0" w:after="0"/>
            </w:pPr>
            <w:r>
              <w:t>Один-ко-многим</w:t>
            </w:r>
          </w:p>
        </w:tc>
        <w:tc>
          <w:tcPr>
            <w:tcW w:w="4530" w:type="dxa"/>
          </w:tcPr>
          <w:p w14:paraId="3E86E67D" w14:textId="77777777" w:rsidR="00694AA9" w:rsidRDefault="00694AA9" w:rsidP="007E4713">
            <w:pPr>
              <w:pStyle w:val="afb"/>
              <w:spacing w:before="0" w:after="0"/>
            </w:pPr>
            <w:r>
              <w:t>В рамках одного поколения существует множество агентов</w:t>
            </w:r>
          </w:p>
        </w:tc>
      </w:tr>
      <w:tr w:rsidR="00694AA9" w14:paraId="393C5056" w14:textId="77777777" w:rsidTr="007E4713">
        <w:tc>
          <w:tcPr>
            <w:tcW w:w="2830" w:type="dxa"/>
          </w:tcPr>
          <w:p w14:paraId="70C7B003" w14:textId="77777777" w:rsidR="00694AA9" w:rsidRDefault="00694AA9" w:rsidP="007E4713">
            <w:pPr>
              <w:pStyle w:val="afb"/>
              <w:spacing w:before="0" w:after="0"/>
            </w:pPr>
            <w:r>
              <w:t>Агент – Генокод</w:t>
            </w:r>
          </w:p>
        </w:tc>
        <w:tc>
          <w:tcPr>
            <w:tcW w:w="2268" w:type="dxa"/>
          </w:tcPr>
          <w:p w14:paraId="37B85AAD" w14:textId="77777777" w:rsidR="00694AA9" w:rsidRDefault="00694AA9" w:rsidP="007E4713">
            <w:pPr>
              <w:pStyle w:val="afb"/>
              <w:spacing w:before="0" w:after="0"/>
            </w:pPr>
            <w:r>
              <w:t>Один-ко-многим</w:t>
            </w:r>
          </w:p>
        </w:tc>
        <w:tc>
          <w:tcPr>
            <w:tcW w:w="4530" w:type="dxa"/>
          </w:tcPr>
          <w:p w14:paraId="367B74CB" w14:textId="77777777" w:rsidR="00694AA9" w:rsidRDefault="00694AA9" w:rsidP="007E4713">
            <w:pPr>
              <w:pStyle w:val="afb"/>
              <w:spacing w:before="0" w:after="0"/>
            </w:pPr>
            <w:r>
              <w:t>Агенты кодируются произвольным кол-вом генов</w:t>
            </w:r>
          </w:p>
        </w:tc>
      </w:tr>
      <w:tr w:rsidR="00694AA9" w14:paraId="7D2658CE" w14:textId="77777777" w:rsidTr="007E4713">
        <w:tc>
          <w:tcPr>
            <w:tcW w:w="2830" w:type="dxa"/>
          </w:tcPr>
          <w:p w14:paraId="59E2BCBF" w14:textId="77777777" w:rsidR="00694AA9" w:rsidRDefault="00694AA9" w:rsidP="007E4713">
            <w:pPr>
              <w:pStyle w:val="afb"/>
              <w:spacing w:before="0" w:after="0"/>
            </w:pPr>
            <w:r>
              <w:t>Агент - Агент</w:t>
            </w:r>
          </w:p>
        </w:tc>
        <w:tc>
          <w:tcPr>
            <w:tcW w:w="2268" w:type="dxa"/>
          </w:tcPr>
          <w:p w14:paraId="6A6FCC7E" w14:textId="77777777" w:rsidR="00694AA9" w:rsidRDefault="00694AA9" w:rsidP="007E4713">
            <w:pPr>
              <w:pStyle w:val="afb"/>
              <w:spacing w:before="0" w:after="0"/>
            </w:pPr>
            <w:r>
              <w:t>Один-ко-многим</w:t>
            </w:r>
          </w:p>
        </w:tc>
        <w:tc>
          <w:tcPr>
            <w:tcW w:w="4530" w:type="dxa"/>
          </w:tcPr>
          <w:p w14:paraId="5E04E732" w14:textId="77777777" w:rsidR="00694AA9" w:rsidRDefault="00694AA9" w:rsidP="007E4713">
            <w:pPr>
              <w:pStyle w:val="afb"/>
              <w:spacing w:before="0" w:after="0"/>
            </w:pPr>
            <w:r>
              <w:t>У одного агента может быть множество предков и потомков</w:t>
            </w:r>
          </w:p>
        </w:tc>
      </w:tr>
      <w:tr w:rsidR="00694AA9" w14:paraId="2141A3C9" w14:textId="77777777" w:rsidTr="007E4713">
        <w:tc>
          <w:tcPr>
            <w:tcW w:w="2830" w:type="dxa"/>
          </w:tcPr>
          <w:p w14:paraId="4329C967" w14:textId="77777777" w:rsidR="00694AA9" w:rsidRDefault="00694AA9" w:rsidP="007E4713">
            <w:pPr>
              <w:pStyle w:val="afb"/>
              <w:spacing w:before="0" w:after="0"/>
            </w:pPr>
            <w:r>
              <w:t>Пользователь-сеанс</w:t>
            </w:r>
          </w:p>
        </w:tc>
        <w:tc>
          <w:tcPr>
            <w:tcW w:w="2268" w:type="dxa"/>
          </w:tcPr>
          <w:p w14:paraId="352043EB" w14:textId="77777777" w:rsidR="00694AA9" w:rsidRDefault="00694AA9" w:rsidP="007E4713">
            <w:pPr>
              <w:pStyle w:val="afb"/>
              <w:spacing w:before="0" w:after="0"/>
            </w:pPr>
            <w:r>
              <w:t>Один-ко-многим</w:t>
            </w:r>
          </w:p>
        </w:tc>
        <w:tc>
          <w:tcPr>
            <w:tcW w:w="4530" w:type="dxa"/>
          </w:tcPr>
          <w:p w14:paraId="31DA5D7F" w14:textId="77777777" w:rsidR="00694AA9" w:rsidRDefault="00694AA9" w:rsidP="007E4713">
            <w:pPr>
              <w:pStyle w:val="afb"/>
              <w:spacing w:before="0" w:after="0"/>
            </w:pPr>
            <w:r>
              <w:t>У одного пользователя может быть множество сеансов моделирования</w:t>
            </w:r>
          </w:p>
        </w:tc>
      </w:tr>
      <w:tr w:rsidR="00694AA9" w14:paraId="02AD9740" w14:textId="77777777" w:rsidTr="007E4713">
        <w:tc>
          <w:tcPr>
            <w:tcW w:w="2830" w:type="dxa"/>
          </w:tcPr>
          <w:p w14:paraId="6E3516E8" w14:textId="77777777" w:rsidR="00694AA9" w:rsidRDefault="00694AA9" w:rsidP="007E4713">
            <w:pPr>
              <w:pStyle w:val="afb"/>
              <w:spacing w:before="0" w:after="0"/>
            </w:pPr>
            <w:r>
              <w:t>Сеанс – Поколение</w:t>
            </w:r>
          </w:p>
        </w:tc>
        <w:tc>
          <w:tcPr>
            <w:tcW w:w="2268" w:type="dxa"/>
          </w:tcPr>
          <w:p w14:paraId="05BCA7AA" w14:textId="77777777" w:rsidR="00694AA9" w:rsidRDefault="00694AA9" w:rsidP="007E4713">
            <w:pPr>
              <w:pStyle w:val="afb"/>
              <w:spacing w:before="0" w:after="0"/>
            </w:pPr>
            <w:r>
              <w:t>Один-ко-многим</w:t>
            </w:r>
          </w:p>
        </w:tc>
        <w:tc>
          <w:tcPr>
            <w:tcW w:w="4530" w:type="dxa"/>
          </w:tcPr>
          <w:p w14:paraId="3178CF18" w14:textId="77777777" w:rsidR="00694AA9" w:rsidRDefault="00694AA9" w:rsidP="007E4713">
            <w:pPr>
              <w:pStyle w:val="afb"/>
              <w:spacing w:before="0" w:after="0"/>
            </w:pPr>
            <w:r>
              <w:t>За один сеанс генерируется произвольное кол-во поколений</w:t>
            </w:r>
          </w:p>
        </w:tc>
      </w:tr>
      <w:tr w:rsidR="00694AA9" w14:paraId="2086CA44" w14:textId="77777777" w:rsidTr="007E4713">
        <w:tc>
          <w:tcPr>
            <w:tcW w:w="2830" w:type="dxa"/>
          </w:tcPr>
          <w:p w14:paraId="58902952" w14:textId="77777777" w:rsidR="00694AA9" w:rsidRDefault="00694AA9" w:rsidP="007E4713">
            <w:pPr>
              <w:pStyle w:val="afb"/>
              <w:spacing w:before="0" w:after="0"/>
            </w:pPr>
            <w:r>
              <w:t>ГА – Сеанс</w:t>
            </w:r>
          </w:p>
        </w:tc>
        <w:tc>
          <w:tcPr>
            <w:tcW w:w="2268" w:type="dxa"/>
          </w:tcPr>
          <w:p w14:paraId="2D8E1C0A" w14:textId="77777777" w:rsidR="00694AA9" w:rsidRDefault="00694AA9" w:rsidP="007E4713">
            <w:pPr>
              <w:pStyle w:val="afb"/>
              <w:spacing w:before="0" w:after="0"/>
            </w:pPr>
            <w:r>
              <w:t>Один-ко-многим</w:t>
            </w:r>
          </w:p>
        </w:tc>
        <w:tc>
          <w:tcPr>
            <w:tcW w:w="4530" w:type="dxa"/>
          </w:tcPr>
          <w:p w14:paraId="3FD66FAB" w14:textId="77777777" w:rsidR="00694AA9" w:rsidRDefault="00694AA9" w:rsidP="007E4713">
            <w:pPr>
              <w:pStyle w:val="afb"/>
              <w:spacing w:before="0" w:after="0"/>
            </w:pPr>
            <w:r>
              <w:t>Один и тот же ГА может использоваться в разных сеансах</w:t>
            </w:r>
          </w:p>
        </w:tc>
      </w:tr>
      <w:tr w:rsidR="00694AA9" w14:paraId="25FD341F" w14:textId="77777777" w:rsidTr="007E4713">
        <w:tc>
          <w:tcPr>
            <w:tcW w:w="2830" w:type="dxa"/>
          </w:tcPr>
          <w:p w14:paraId="6E0A4FB1" w14:textId="77777777" w:rsidR="00694AA9" w:rsidRPr="00332110" w:rsidRDefault="00694AA9" w:rsidP="007E4713">
            <w:pPr>
              <w:pStyle w:val="afb"/>
              <w:spacing w:before="0" w:after="0"/>
            </w:pPr>
            <w:r>
              <w:t>ПА – Сеанс</w:t>
            </w:r>
          </w:p>
        </w:tc>
        <w:tc>
          <w:tcPr>
            <w:tcW w:w="2268" w:type="dxa"/>
          </w:tcPr>
          <w:p w14:paraId="1CA033F6" w14:textId="77777777" w:rsidR="00694AA9" w:rsidRDefault="00694AA9" w:rsidP="007E4713">
            <w:pPr>
              <w:pStyle w:val="afb"/>
              <w:spacing w:before="0" w:after="0"/>
            </w:pPr>
            <w:r>
              <w:t>Один-ко-многим</w:t>
            </w:r>
          </w:p>
        </w:tc>
        <w:tc>
          <w:tcPr>
            <w:tcW w:w="4530" w:type="dxa"/>
          </w:tcPr>
          <w:p w14:paraId="48F6252E" w14:textId="77777777" w:rsidR="00694AA9" w:rsidRDefault="00694AA9" w:rsidP="007E4713">
            <w:pPr>
              <w:pStyle w:val="afb"/>
              <w:spacing w:before="0" w:after="0"/>
            </w:pPr>
            <w:r>
              <w:t>Один и тот же ПА может использоваться в разных сеансах</w:t>
            </w:r>
          </w:p>
        </w:tc>
      </w:tr>
      <w:tr w:rsidR="00694AA9" w14:paraId="06A2ED11" w14:textId="77777777" w:rsidTr="007E4713">
        <w:tc>
          <w:tcPr>
            <w:tcW w:w="2830" w:type="dxa"/>
          </w:tcPr>
          <w:p w14:paraId="7DC55E01" w14:textId="77777777" w:rsidR="00694AA9" w:rsidRDefault="00694AA9" w:rsidP="007E4713">
            <w:pPr>
              <w:pStyle w:val="afb"/>
              <w:spacing w:before="0" w:after="0"/>
            </w:pPr>
            <w:r>
              <w:t>Задача - ПА</w:t>
            </w:r>
          </w:p>
        </w:tc>
        <w:tc>
          <w:tcPr>
            <w:tcW w:w="2268" w:type="dxa"/>
          </w:tcPr>
          <w:p w14:paraId="17B436EA" w14:textId="77777777" w:rsidR="00694AA9" w:rsidRDefault="00694AA9" w:rsidP="007E4713">
            <w:pPr>
              <w:pStyle w:val="afb"/>
              <w:spacing w:before="0" w:after="0"/>
            </w:pPr>
            <w:r>
              <w:t>Один-ко-многим</w:t>
            </w:r>
          </w:p>
        </w:tc>
        <w:tc>
          <w:tcPr>
            <w:tcW w:w="4530" w:type="dxa"/>
          </w:tcPr>
          <w:p w14:paraId="77AB6DDF" w14:textId="77777777" w:rsidR="00694AA9" w:rsidRDefault="00694AA9" w:rsidP="007E4713">
            <w:pPr>
              <w:pStyle w:val="afb"/>
              <w:spacing w:before="0" w:after="0"/>
            </w:pPr>
            <w:r>
              <w:t>Для решения задачи могут использоваться разные алгоритмы</w:t>
            </w:r>
          </w:p>
        </w:tc>
      </w:tr>
    </w:tbl>
    <w:p w14:paraId="336D4BC4" w14:textId="10BFB2BC" w:rsidR="00694AA9" w:rsidRDefault="00694AA9" w:rsidP="00694AA9">
      <w:pPr>
        <w:pStyle w:val="af9"/>
        <w:spacing w:before="240"/>
      </w:pPr>
      <w:r>
        <w:t xml:space="preserve">Совокупность связей и сущностей, описанных в таблицах выше, может быть представлена схемой БД на рисунке </w:t>
      </w:r>
      <w:r>
        <w:fldChar w:fldCharType="begin"/>
      </w:r>
      <w:r>
        <w:instrText xml:space="preserve"> REF _Ref71750895 \h \</w:instrText>
      </w:r>
      <w:r w:rsidRPr="001B661E">
        <w:instrText xml:space="preserve"># \0 </w:instrText>
      </w:r>
      <w:r>
        <w:fldChar w:fldCharType="separate"/>
      </w:r>
      <w:r w:rsidR="00D03801">
        <w:t>27</w:t>
      </w:r>
      <w:r>
        <w:fldChar w:fldCharType="end"/>
      </w:r>
      <w:r>
        <w:t>.</w:t>
      </w:r>
    </w:p>
    <w:p w14:paraId="03006697" w14:textId="77777777" w:rsidR="00694AA9" w:rsidRDefault="00694AA9" w:rsidP="00694AA9">
      <w:pPr>
        <w:pStyle w:val="aff3"/>
      </w:pPr>
      <w:r>
        <w:drawing>
          <wp:inline distT="0" distB="0" distL="0" distR="0" wp14:anchorId="72F18BFC" wp14:editId="37944393">
            <wp:extent cx="5436046" cy="4019265"/>
            <wp:effectExtent l="0" t="0" r="0"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схема_бд.jpg"/>
                    <pic:cNvPicPr/>
                  </pic:nvPicPr>
                  <pic:blipFill rotWithShape="1">
                    <a:blip r:embed="rId41">
                      <a:extLst>
                        <a:ext uri="{28A0092B-C50C-407E-A947-70E740481C1C}">
                          <a14:useLocalDpi xmlns:a14="http://schemas.microsoft.com/office/drawing/2010/main" val="0"/>
                        </a:ext>
                      </a:extLst>
                    </a:blip>
                    <a:srcRect t="2750" b="2046"/>
                    <a:stretch/>
                  </pic:blipFill>
                  <pic:spPr bwMode="auto">
                    <a:xfrm>
                      <a:off x="0" y="0"/>
                      <a:ext cx="5448723" cy="4028638"/>
                    </a:xfrm>
                    <a:prstGeom prst="rect">
                      <a:avLst/>
                    </a:prstGeom>
                    <a:ln>
                      <a:noFill/>
                    </a:ln>
                    <a:extLst>
                      <a:ext uri="{53640926-AAD7-44D8-BBD7-CCE9431645EC}">
                        <a14:shadowObscured xmlns:a14="http://schemas.microsoft.com/office/drawing/2010/main"/>
                      </a:ext>
                    </a:extLst>
                  </pic:spPr>
                </pic:pic>
              </a:graphicData>
            </a:graphic>
          </wp:inline>
        </w:drawing>
      </w:r>
    </w:p>
    <w:p w14:paraId="1B948AF7" w14:textId="7A548898" w:rsidR="003A0ADC" w:rsidRDefault="00694AA9" w:rsidP="00D94DBF">
      <w:pPr>
        <w:pStyle w:val="aff1"/>
        <w:rPr>
          <w:rFonts w:eastAsiaTheme="minorHAnsi" w:cstheme="minorBidi"/>
          <w:szCs w:val="22"/>
        </w:rPr>
      </w:pPr>
      <w:bookmarkStart w:id="44" w:name="_Ref71750895"/>
      <w:r>
        <w:t xml:space="preserve">Рисунок </w:t>
      </w:r>
      <w:fldSimple w:instr=" SEQ Рисунок \* ARABIC ">
        <w:r w:rsidR="00D03801">
          <w:rPr>
            <w:noProof/>
          </w:rPr>
          <w:t>27</w:t>
        </w:r>
      </w:fldSimple>
      <w:bookmarkEnd w:id="44"/>
      <w:r>
        <w:t xml:space="preserve"> – Инфологическая модель БД</w:t>
      </w:r>
      <w:r w:rsidR="003A0ADC">
        <w:br w:type="page"/>
      </w:r>
    </w:p>
    <w:p w14:paraId="074ADE9A" w14:textId="34EA234C" w:rsidR="003A0ADC" w:rsidRDefault="003A0ADC" w:rsidP="003A0ADC">
      <w:pPr>
        <w:pStyle w:val="1"/>
      </w:pPr>
      <w:bookmarkStart w:id="45" w:name="_Toc98103062"/>
      <w:r>
        <w:lastRenderedPageBreak/>
        <w:t>Выбор инструментов и технологий. Реализация программных компонентов</w:t>
      </w:r>
      <w:bookmarkEnd w:id="45"/>
    </w:p>
    <w:p w14:paraId="6E6777EE" w14:textId="3FA7FBE0" w:rsidR="003A0ADC" w:rsidRDefault="003A0ADC" w:rsidP="003A0ADC">
      <w:pPr>
        <w:pStyle w:val="2"/>
      </w:pPr>
      <w:bookmarkStart w:id="46" w:name="_Toc98103063"/>
      <w:r>
        <w:t>Выбор программных решений</w:t>
      </w:r>
      <w:bookmarkEnd w:id="46"/>
    </w:p>
    <w:p w14:paraId="41054420" w14:textId="477E1299" w:rsidR="00492D0F" w:rsidRDefault="00492D0F" w:rsidP="0079562F">
      <w:pPr>
        <w:pStyle w:val="v0"/>
      </w:pPr>
      <w:r>
        <w:t>Для реализации интеллектуальной системы распределения нагрузки в вычислительном кластере было принято решение разработать следующие программные компоненты:</w:t>
      </w:r>
    </w:p>
    <w:p w14:paraId="02135619" w14:textId="545AFF36" w:rsidR="00492D0F" w:rsidRDefault="00492D0F" w:rsidP="0079562F">
      <w:pPr>
        <w:pStyle w:val="v"/>
      </w:pPr>
      <w:r>
        <w:t>интерфейс системного администратора (конфигурирование, запуск, выключение и сопровождение системы);</w:t>
      </w:r>
    </w:p>
    <w:p w14:paraId="3ADAA1B9" w14:textId="1963DD42" w:rsidR="00492D0F" w:rsidRDefault="00492D0F" w:rsidP="0079562F">
      <w:pPr>
        <w:pStyle w:val="v"/>
      </w:pPr>
      <w:r>
        <w:t>сервис балансировки нагрузки (непосредственное выполнение целевой задачи);</w:t>
      </w:r>
    </w:p>
    <w:p w14:paraId="707B093A" w14:textId="6A941D73" w:rsidR="00492D0F" w:rsidRDefault="00492D0F" w:rsidP="0079562F">
      <w:pPr>
        <w:pStyle w:val="v"/>
      </w:pPr>
      <w:r>
        <w:t>реляционная СУБД (хранений, чтение и запись данных);</w:t>
      </w:r>
    </w:p>
    <w:p w14:paraId="3B1DF0CE" w14:textId="6427AE4B" w:rsidR="00492D0F" w:rsidRDefault="00492D0F" w:rsidP="0079562F">
      <w:pPr>
        <w:pStyle w:val="v"/>
      </w:pPr>
      <w:r>
        <w:t>сервис оркестровки (получение информации о конфигурации кластера);</w:t>
      </w:r>
    </w:p>
    <w:p w14:paraId="06ABD6B2" w14:textId="0F1DE69F" w:rsidR="00492D0F" w:rsidRDefault="00492D0F" w:rsidP="0079562F">
      <w:pPr>
        <w:pStyle w:val="v"/>
      </w:pPr>
      <w:r>
        <w:t>сервис мониторинга (получение информации о состоянии кластера).</w:t>
      </w:r>
    </w:p>
    <w:p w14:paraId="5084F51B" w14:textId="27F1E586" w:rsidR="003A0ADC" w:rsidRPr="003A0ADC" w:rsidRDefault="00492D0F" w:rsidP="003A0ADC">
      <w:pPr>
        <w:pStyle w:val="v0"/>
        <w:rPr>
          <w:lang w:eastAsia="ru-RU"/>
        </w:rPr>
      </w:pPr>
      <w:r>
        <w:t xml:space="preserve">Выбранные технологии реализации перечисленных технических компонентов представлены в таблице </w:t>
      </w:r>
      <w:r>
        <w:fldChar w:fldCharType="begin"/>
      </w:r>
      <w:r>
        <w:instrText xml:space="preserve"> REF _Ref71806804 \h </w:instrText>
      </w:r>
      <w:r w:rsidRPr="001F082E">
        <w:instrText xml:space="preserve">\# \0 </w:instrText>
      </w:r>
      <w:r>
        <w:fldChar w:fldCharType="separate"/>
      </w:r>
      <w:r w:rsidR="00D03801">
        <w:t>6</w:t>
      </w:r>
      <w:r>
        <w:fldChar w:fldCharType="end"/>
      </w:r>
      <w:r>
        <w:t>.</w:t>
      </w:r>
    </w:p>
    <w:p w14:paraId="6242BA6B" w14:textId="76C21880" w:rsidR="00492D0F" w:rsidRDefault="00492D0F" w:rsidP="00492D0F">
      <w:pPr>
        <w:pStyle w:val="aff6"/>
      </w:pPr>
      <w:bookmarkStart w:id="47" w:name="_Ref71806804"/>
      <w:r>
        <w:t xml:space="preserve">Таблица </w:t>
      </w:r>
      <w:r>
        <w:fldChar w:fldCharType="begin"/>
      </w:r>
      <w:r w:rsidRPr="00E912C8">
        <w:instrText xml:space="preserve"> SEQ Таблица \* ARABIC </w:instrText>
      </w:r>
      <w:r>
        <w:fldChar w:fldCharType="separate"/>
      </w:r>
      <w:r w:rsidR="00D03801">
        <w:rPr>
          <w:noProof/>
        </w:rPr>
        <w:t>6</w:t>
      </w:r>
      <w:r>
        <w:fldChar w:fldCharType="end"/>
      </w:r>
      <w:bookmarkEnd w:id="47"/>
      <w:r>
        <w:t xml:space="preserve"> – Выбранные программные решения</w:t>
      </w:r>
    </w:p>
    <w:tbl>
      <w:tblPr>
        <w:tblStyle w:val="ad"/>
        <w:tblW w:w="0" w:type="auto"/>
        <w:tblInd w:w="108" w:type="dxa"/>
        <w:tblLook w:val="04A0" w:firstRow="1" w:lastRow="0" w:firstColumn="1" w:lastColumn="0" w:noHBand="0" w:noVBand="1"/>
      </w:tblPr>
      <w:tblGrid>
        <w:gridCol w:w="2148"/>
        <w:gridCol w:w="2409"/>
        <w:gridCol w:w="5097"/>
      </w:tblGrid>
      <w:tr w:rsidR="00492D0F" w14:paraId="1EAA49FB" w14:textId="77777777" w:rsidTr="00492D0F">
        <w:tc>
          <w:tcPr>
            <w:tcW w:w="2014" w:type="dxa"/>
          </w:tcPr>
          <w:p w14:paraId="34F688F1" w14:textId="1897AE67" w:rsidR="00492D0F" w:rsidRDefault="00492D0F" w:rsidP="0079562F">
            <w:pPr>
              <w:pStyle w:val="vb"/>
            </w:pPr>
            <w:r>
              <w:t>Программный компонент</w:t>
            </w:r>
          </w:p>
        </w:tc>
        <w:tc>
          <w:tcPr>
            <w:tcW w:w="2409" w:type="dxa"/>
          </w:tcPr>
          <w:p w14:paraId="70F058DE" w14:textId="14720E7B" w:rsidR="00492D0F" w:rsidRDefault="00492D0F" w:rsidP="0079562F">
            <w:pPr>
              <w:pStyle w:val="vb"/>
            </w:pPr>
            <w:r>
              <w:t>Технология реализации</w:t>
            </w:r>
          </w:p>
        </w:tc>
        <w:tc>
          <w:tcPr>
            <w:tcW w:w="5097" w:type="dxa"/>
          </w:tcPr>
          <w:p w14:paraId="4F8E3C40" w14:textId="77777777" w:rsidR="00492D0F" w:rsidRDefault="00492D0F" w:rsidP="0079562F">
            <w:pPr>
              <w:pStyle w:val="vb"/>
            </w:pPr>
            <w:r>
              <w:t>Описание</w:t>
            </w:r>
          </w:p>
        </w:tc>
      </w:tr>
      <w:tr w:rsidR="00492D0F" w14:paraId="725522F1" w14:textId="77777777" w:rsidTr="00492D0F">
        <w:tc>
          <w:tcPr>
            <w:tcW w:w="2014" w:type="dxa"/>
          </w:tcPr>
          <w:p w14:paraId="05E4D6CA" w14:textId="7ECA7CB8" w:rsidR="00492D0F" w:rsidRDefault="00492D0F" w:rsidP="0079562F">
            <w:pPr>
              <w:pStyle w:val="vc"/>
            </w:pPr>
            <w:r>
              <w:t>Интерфейс системного администратора</w:t>
            </w:r>
          </w:p>
        </w:tc>
        <w:tc>
          <w:tcPr>
            <w:tcW w:w="2409" w:type="dxa"/>
          </w:tcPr>
          <w:p w14:paraId="3710A421" w14:textId="77777777" w:rsidR="00492D0F" w:rsidRPr="009E4419" w:rsidRDefault="00492D0F" w:rsidP="0079562F">
            <w:pPr>
              <w:pStyle w:val="vc"/>
              <w:rPr>
                <w:lang w:val="en-US"/>
              </w:rPr>
            </w:pPr>
            <w:r>
              <w:rPr>
                <w:lang w:val="en-US"/>
              </w:rPr>
              <w:t>Python (PySimpleGUI)</w:t>
            </w:r>
          </w:p>
        </w:tc>
        <w:tc>
          <w:tcPr>
            <w:tcW w:w="5097" w:type="dxa"/>
          </w:tcPr>
          <w:p w14:paraId="147547EE" w14:textId="77777777" w:rsidR="00492D0F" w:rsidRPr="000D05B9" w:rsidRDefault="00492D0F" w:rsidP="0079562F">
            <w:pPr>
              <w:pStyle w:val="vc"/>
            </w:pPr>
            <w:r>
              <w:t>Универсальный интерпретируемый язык программирования</w:t>
            </w:r>
          </w:p>
        </w:tc>
      </w:tr>
      <w:tr w:rsidR="00492D0F" w14:paraId="1B9CD0E6" w14:textId="77777777" w:rsidTr="00492D0F">
        <w:tc>
          <w:tcPr>
            <w:tcW w:w="2014" w:type="dxa"/>
          </w:tcPr>
          <w:p w14:paraId="472A5B35" w14:textId="7C54E9B7" w:rsidR="00492D0F" w:rsidRDefault="00492D0F" w:rsidP="0079562F">
            <w:pPr>
              <w:pStyle w:val="vc"/>
            </w:pPr>
            <w:r>
              <w:t>Сервис балансировки нагрузки</w:t>
            </w:r>
          </w:p>
        </w:tc>
        <w:tc>
          <w:tcPr>
            <w:tcW w:w="2409" w:type="dxa"/>
          </w:tcPr>
          <w:p w14:paraId="3EF9CA35" w14:textId="77777777" w:rsidR="00492D0F" w:rsidRPr="007251D6" w:rsidRDefault="00492D0F" w:rsidP="0079562F">
            <w:pPr>
              <w:pStyle w:val="vc"/>
              <w:rPr>
                <w:lang w:val="en-US"/>
              </w:rPr>
            </w:pPr>
            <w:r>
              <w:rPr>
                <w:lang w:val="en-US"/>
              </w:rPr>
              <w:t>Golang</w:t>
            </w:r>
          </w:p>
        </w:tc>
        <w:tc>
          <w:tcPr>
            <w:tcW w:w="5097" w:type="dxa"/>
          </w:tcPr>
          <w:p w14:paraId="0FCF37D0" w14:textId="77777777" w:rsidR="00492D0F" w:rsidRDefault="00492D0F" w:rsidP="0079562F">
            <w:pPr>
              <w:pStyle w:val="vc"/>
            </w:pPr>
            <w:r>
              <w:t>К</w:t>
            </w:r>
            <w:r w:rsidRPr="001F082E">
              <w:t>омпилируемый многопоточный язык программирования</w:t>
            </w:r>
            <w:r>
              <w:t>, который широко используется при написании серверов с параллельной обработкой запросов.</w:t>
            </w:r>
          </w:p>
        </w:tc>
      </w:tr>
      <w:tr w:rsidR="00492D0F" w14:paraId="54B5B3D8" w14:textId="77777777" w:rsidTr="00492D0F">
        <w:tc>
          <w:tcPr>
            <w:tcW w:w="2014" w:type="dxa"/>
          </w:tcPr>
          <w:p w14:paraId="6A06D315" w14:textId="12ACFA77" w:rsidR="00492D0F" w:rsidRDefault="0079562F" w:rsidP="0079562F">
            <w:pPr>
              <w:pStyle w:val="vc"/>
            </w:pPr>
            <w:r>
              <w:t xml:space="preserve">Реляционная </w:t>
            </w:r>
            <w:r w:rsidR="00492D0F">
              <w:t>СУБД</w:t>
            </w:r>
          </w:p>
        </w:tc>
        <w:tc>
          <w:tcPr>
            <w:tcW w:w="2409" w:type="dxa"/>
          </w:tcPr>
          <w:p w14:paraId="22DCAA11" w14:textId="77777777" w:rsidR="00492D0F" w:rsidRPr="001F082E" w:rsidRDefault="00492D0F" w:rsidP="0079562F">
            <w:pPr>
              <w:pStyle w:val="vc"/>
            </w:pPr>
            <w:r>
              <w:rPr>
                <w:lang w:val="en-US"/>
              </w:rPr>
              <w:t>PostgreSQL</w:t>
            </w:r>
          </w:p>
        </w:tc>
        <w:tc>
          <w:tcPr>
            <w:tcW w:w="5097" w:type="dxa"/>
          </w:tcPr>
          <w:p w14:paraId="06751510" w14:textId="77777777" w:rsidR="00492D0F" w:rsidRPr="001F082E" w:rsidRDefault="00492D0F" w:rsidP="0079562F">
            <w:pPr>
              <w:pStyle w:val="vc"/>
            </w:pPr>
            <w:r>
              <w:t>Одна из наиболее популярных свободно распространяемых реляционных СУБД</w:t>
            </w:r>
          </w:p>
        </w:tc>
      </w:tr>
      <w:tr w:rsidR="00492D0F" w14:paraId="0ADCD162" w14:textId="77777777" w:rsidTr="00492D0F">
        <w:tc>
          <w:tcPr>
            <w:tcW w:w="2014" w:type="dxa"/>
          </w:tcPr>
          <w:p w14:paraId="59C145AD" w14:textId="77777777" w:rsidR="00492D0F" w:rsidRDefault="00492D0F" w:rsidP="0079562F">
            <w:pPr>
              <w:pStyle w:val="vc"/>
            </w:pPr>
            <w:r>
              <w:t>Оркестровка</w:t>
            </w:r>
          </w:p>
        </w:tc>
        <w:tc>
          <w:tcPr>
            <w:tcW w:w="2409" w:type="dxa"/>
          </w:tcPr>
          <w:p w14:paraId="669AE060" w14:textId="77777777" w:rsidR="00492D0F" w:rsidRPr="001F082E" w:rsidRDefault="00492D0F" w:rsidP="0079562F">
            <w:pPr>
              <w:pStyle w:val="vc"/>
            </w:pPr>
            <w:r>
              <w:rPr>
                <w:lang w:val="en-US"/>
              </w:rPr>
              <w:t>Consul</w:t>
            </w:r>
          </w:p>
        </w:tc>
        <w:tc>
          <w:tcPr>
            <w:tcW w:w="5097" w:type="dxa"/>
          </w:tcPr>
          <w:p w14:paraId="5E9EBD9B" w14:textId="77777777" w:rsidR="00492D0F" w:rsidRDefault="00492D0F" w:rsidP="0079562F">
            <w:pPr>
              <w:pStyle w:val="vc"/>
            </w:pPr>
            <w:r>
              <w:t>П</w:t>
            </w:r>
            <w:r w:rsidRPr="001F082E">
              <w:t>редоставляет ряд функций, обеспечивающих доступность информации об инфраструктуре</w:t>
            </w:r>
          </w:p>
        </w:tc>
      </w:tr>
      <w:tr w:rsidR="00492D0F" w14:paraId="14082A5B" w14:textId="77777777" w:rsidTr="00492D0F">
        <w:tc>
          <w:tcPr>
            <w:tcW w:w="2014" w:type="dxa"/>
          </w:tcPr>
          <w:p w14:paraId="5459498F" w14:textId="77777777" w:rsidR="00492D0F" w:rsidRDefault="00492D0F" w:rsidP="0079562F">
            <w:pPr>
              <w:pStyle w:val="vc"/>
            </w:pPr>
            <w:r>
              <w:t>Мониторинг</w:t>
            </w:r>
          </w:p>
        </w:tc>
        <w:tc>
          <w:tcPr>
            <w:tcW w:w="2409" w:type="dxa"/>
          </w:tcPr>
          <w:p w14:paraId="0067CC31" w14:textId="77777777" w:rsidR="00492D0F" w:rsidRDefault="00492D0F" w:rsidP="0079562F">
            <w:pPr>
              <w:pStyle w:val="vc"/>
            </w:pPr>
            <w:r w:rsidRPr="007251D6">
              <w:t>Prometheus</w:t>
            </w:r>
          </w:p>
        </w:tc>
        <w:tc>
          <w:tcPr>
            <w:tcW w:w="5097" w:type="dxa"/>
          </w:tcPr>
          <w:p w14:paraId="29113417" w14:textId="77777777" w:rsidR="00492D0F" w:rsidRPr="001F082E" w:rsidRDefault="00492D0F" w:rsidP="0079562F">
            <w:pPr>
              <w:pStyle w:val="vc"/>
            </w:pPr>
            <w:r>
              <w:t xml:space="preserve">Система мониторинга с богатым </w:t>
            </w:r>
            <w:r>
              <w:lastRenderedPageBreak/>
              <w:t>графическим интерфейсом и полностью открытым исходным кодом</w:t>
            </w:r>
          </w:p>
        </w:tc>
      </w:tr>
    </w:tbl>
    <w:p w14:paraId="0AD10B10" w14:textId="2C13468E" w:rsidR="003A0ADC" w:rsidRDefault="003A0ADC" w:rsidP="003A0ADC">
      <w:pPr>
        <w:pStyle w:val="v0"/>
      </w:pPr>
    </w:p>
    <w:p w14:paraId="01A450FB" w14:textId="77777777" w:rsidR="0079562F" w:rsidRDefault="0079562F" w:rsidP="0079562F">
      <w:pPr>
        <w:pStyle w:val="v0"/>
      </w:pPr>
      <w:r>
        <w:rPr>
          <w:lang w:val="en-US"/>
        </w:rPr>
        <w:t>Consul</w:t>
      </w:r>
      <w:r w:rsidRPr="0097170F">
        <w:t xml:space="preserve"> </w:t>
      </w:r>
      <w:r>
        <w:t xml:space="preserve">и </w:t>
      </w:r>
      <w:r>
        <w:rPr>
          <w:lang w:val="en-US"/>
        </w:rPr>
        <w:t>Prometheus</w:t>
      </w:r>
      <w:r>
        <w:t xml:space="preserve"> являются готовыми решениями, которые не требуют написания программного кода, а нуждаются лишь в настройке в соответствии с решаемыми задачами. Микросервис </w:t>
      </w:r>
      <w:r>
        <w:rPr>
          <w:lang w:val="en-US"/>
        </w:rPr>
        <w:t>Golang</w:t>
      </w:r>
      <w:r>
        <w:t xml:space="preserve"> же является рукописным. </w:t>
      </w:r>
    </w:p>
    <w:p w14:paraId="17C34FE1" w14:textId="77777777" w:rsidR="0079562F" w:rsidRDefault="0079562F" w:rsidP="0079562F">
      <w:pPr>
        <w:pStyle w:val="v0"/>
      </w:pPr>
      <w:r>
        <w:t xml:space="preserve">Таблицы, связи, ограничения, процедуры, триггеры и другое в </w:t>
      </w:r>
      <w:r>
        <w:rPr>
          <w:lang w:val="en-US"/>
        </w:rPr>
        <w:t>PostgreSQL</w:t>
      </w:r>
      <w:r>
        <w:t xml:space="preserve"> реализуются написанием </w:t>
      </w:r>
      <w:r>
        <w:rPr>
          <w:lang w:val="en-US"/>
        </w:rPr>
        <w:t>SQL</w:t>
      </w:r>
      <w:r>
        <w:t xml:space="preserve"> кода.</w:t>
      </w:r>
    </w:p>
    <w:p w14:paraId="7A867A71" w14:textId="20C87913" w:rsidR="0079562F" w:rsidRDefault="0079562F" w:rsidP="0079562F">
      <w:pPr>
        <w:pStyle w:val="2"/>
      </w:pPr>
      <w:bookmarkStart w:id="48" w:name="_Toc98103064"/>
      <w:r>
        <w:t>Выбор инструментария разработки</w:t>
      </w:r>
      <w:bookmarkEnd w:id="48"/>
    </w:p>
    <w:p w14:paraId="038694C7" w14:textId="77777777" w:rsidR="0079562F" w:rsidRDefault="0079562F" w:rsidP="0079562F">
      <w:pPr>
        <w:pStyle w:val="v0"/>
      </w:pPr>
      <w:r>
        <w:t xml:space="preserve">В качестве основных инструментов был выбран набор продуктов от компании </w:t>
      </w:r>
      <w:r>
        <w:rPr>
          <w:lang w:val="en-US"/>
        </w:rPr>
        <w:t>JetBrains</w:t>
      </w:r>
      <w:r>
        <w:t xml:space="preserve"> — </w:t>
      </w:r>
      <w:r w:rsidRPr="009E4419">
        <w:t xml:space="preserve"> международная компания, которая разрабатывает инст</w:t>
      </w:r>
      <w:r>
        <w:t>рументы для разработки на всех более-менее распространенных языках программирования. Компания предоставляет бесплатные лицензии студентам.</w:t>
      </w:r>
    </w:p>
    <w:p w14:paraId="5D064F3D" w14:textId="77777777" w:rsidR="0079562F" w:rsidRDefault="0079562F" w:rsidP="0079562F">
      <w:pPr>
        <w:pStyle w:val="v0"/>
      </w:pPr>
      <w:r>
        <w:t xml:space="preserve">Среди продуктов </w:t>
      </w:r>
      <w:r>
        <w:rPr>
          <w:lang w:val="en-US"/>
        </w:rPr>
        <w:t>JetBrains</w:t>
      </w:r>
      <w:r w:rsidRPr="000D05B9">
        <w:t xml:space="preserve"> </w:t>
      </w:r>
      <w:r>
        <w:t>использовался следующий набор для разработки и администрирования:</w:t>
      </w:r>
      <w:r w:rsidRPr="00A202AF">
        <w:t xml:space="preserve"> </w:t>
      </w:r>
      <w:r>
        <w:rPr>
          <w:lang w:val="en-US"/>
        </w:rPr>
        <w:t>Goland</w:t>
      </w:r>
      <w:r w:rsidRPr="00A202AF">
        <w:t xml:space="preserve">, </w:t>
      </w:r>
      <w:r>
        <w:rPr>
          <w:lang w:val="en-US"/>
        </w:rPr>
        <w:t>Pycharm</w:t>
      </w:r>
      <w:r>
        <w:t xml:space="preserve">, </w:t>
      </w:r>
      <w:r>
        <w:rPr>
          <w:lang w:val="en-US"/>
        </w:rPr>
        <w:t>Datagrip</w:t>
      </w:r>
      <w:r w:rsidRPr="000D05B9">
        <w:t xml:space="preserve">. </w:t>
      </w:r>
    </w:p>
    <w:p w14:paraId="561AB2CC" w14:textId="77777777" w:rsidR="0079562F" w:rsidRDefault="0079562F" w:rsidP="0079562F">
      <w:pPr>
        <w:pStyle w:val="v0"/>
      </w:pPr>
      <w:r>
        <w:t xml:space="preserve">Помимо инструментов с графическим интерфейсом использовалась децентрализованная система контроля версий </w:t>
      </w:r>
      <w:r>
        <w:rPr>
          <w:lang w:val="en-US"/>
        </w:rPr>
        <w:t>git</w:t>
      </w:r>
      <w:r>
        <w:t>.</w:t>
      </w:r>
    </w:p>
    <w:p w14:paraId="66FB0D65" w14:textId="1169CE8E" w:rsidR="0079562F" w:rsidRDefault="0079562F" w:rsidP="0079562F">
      <w:pPr>
        <w:pStyle w:val="2"/>
      </w:pPr>
      <w:bookmarkStart w:id="49" w:name="_Toc98103065"/>
      <w:r>
        <w:t xml:space="preserve">Реализация интерфейсов. Разработка </w:t>
      </w:r>
      <w:r>
        <w:rPr>
          <w:lang w:val="en-US"/>
        </w:rPr>
        <w:t>API</w:t>
      </w:r>
      <w:bookmarkEnd w:id="49"/>
    </w:p>
    <w:p w14:paraId="2EB4C1E8" w14:textId="77777777" w:rsidR="0079562F" w:rsidRDefault="0079562F" w:rsidP="0079562F">
      <w:pPr>
        <w:pStyle w:val="v0"/>
      </w:pPr>
      <w:r>
        <w:rPr>
          <w:lang w:val="en-US"/>
        </w:rPr>
        <w:t>API</w:t>
      </w:r>
      <w:r>
        <w:t xml:space="preserve"> реализуется в виде набора протоколов, допустимых форматов передачи данных, процедур и функций.</w:t>
      </w:r>
    </w:p>
    <w:p w14:paraId="677FADC8" w14:textId="1AAE657D" w:rsidR="0079562F" w:rsidRDefault="0079562F" w:rsidP="0079562F">
      <w:pPr>
        <w:pStyle w:val="v0"/>
      </w:pPr>
      <w:r>
        <w:t xml:space="preserve">При разработке сервиса распределения нагрузки соблюдались соглашения об именовании функций и процедур </w:t>
      </w:r>
      <w:r>
        <w:rPr>
          <w:lang w:val="en-US"/>
        </w:rPr>
        <w:t>API</w:t>
      </w:r>
      <w:r w:rsidRPr="00725A74">
        <w:t xml:space="preserve"> для каждого уровня</w:t>
      </w:r>
      <w:r>
        <w:t xml:space="preserve"> в соответствии с таблицей </w:t>
      </w:r>
      <w:r>
        <w:fldChar w:fldCharType="begin"/>
      </w:r>
      <w:r>
        <w:instrText xml:space="preserve"> REF _Ref72053649 \h </w:instrText>
      </w:r>
      <w:r w:rsidRPr="002F0AE4">
        <w:instrText xml:space="preserve">\# \0 </w:instrText>
      </w:r>
      <w:r>
        <w:instrText xml:space="preserve"> \* MERGEFORMAT </w:instrText>
      </w:r>
      <w:r>
        <w:fldChar w:fldCharType="separate"/>
      </w:r>
      <w:r w:rsidR="00D03801">
        <w:t>7</w:t>
      </w:r>
      <w:r>
        <w:fldChar w:fldCharType="end"/>
      </w:r>
      <w:r>
        <w:t>.</w:t>
      </w:r>
    </w:p>
    <w:p w14:paraId="283ABCF5" w14:textId="49E3CC35" w:rsidR="0079562F" w:rsidRPr="008F0BC5" w:rsidRDefault="0079562F" w:rsidP="0079562F">
      <w:pPr>
        <w:pStyle w:val="v9"/>
      </w:pPr>
      <w:bookmarkStart w:id="50" w:name="_Ref72053649"/>
      <w:r>
        <w:t xml:space="preserve">Таблица </w:t>
      </w:r>
      <w:r>
        <w:fldChar w:fldCharType="begin"/>
      </w:r>
      <w:r w:rsidRPr="0079562F">
        <w:instrText xml:space="preserve"> SEQ Таблица \* ARABIC </w:instrText>
      </w:r>
      <w:r>
        <w:fldChar w:fldCharType="separate"/>
      </w:r>
      <w:r w:rsidR="00D03801">
        <w:rPr>
          <w:noProof/>
        </w:rPr>
        <w:t>7</w:t>
      </w:r>
      <w:r>
        <w:fldChar w:fldCharType="end"/>
      </w:r>
      <w:bookmarkEnd w:id="50"/>
      <w:r w:rsidRPr="008F0BC5">
        <w:t xml:space="preserve"> – </w:t>
      </w:r>
      <w:r>
        <w:t>Соответствие между видами операций и их именованием на каждом из уровней</w:t>
      </w:r>
    </w:p>
    <w:tbl>
      <w:tblPr>
        <w:tblStyle w:val="ad"/>
        <w:tblW w:w="0" w:type="auto"/>
        <w:tblLook w:val="04A0" w:firstRow="1" w:lastRow="0" w:firstColumn="1" w:lastColumn="0" w:noHBand="0" w:noVBand="1"/>
      </w:tblPr>
      <w:tblGrid>
        <w:gridCol w:w="2425"/>
        <w:gridCol w:w="2390"/>
        <w:gridCol w:w="2268"/>
        <w:gridCol w:w="2410"/>
      </w:tblGrid>
      <w:tr w:rsidR="0079562F" w14:paraId="428FB690" w14:textId="77777777" w:rsidTr="007E4713">
        <w:tc>
          <w:tcPr>
            <w:tcW w:w="2425" w:type="dxa"/>
          </w:tcPr>
          <w:p w14:paraId="706FBAAC" w14:textId="77777777" w:rsidR="0079562F" w:rsidRDefault="0079562F" w:rsidP="0079562F">
            <w:pPr>
              <w:pStyle w:val="vb"/>
            </w:pPr>
            <w:r>
              <w:t>Действие</w:t>
            </w:r>
          </w:p>
        </w:tc>
        <w:tc>
          <w:tcPr>
            <w:tcW w:w="2390" w:type="dxa"/>
          </w:tcPr>
          <w:p w14:paraId="0959571E" w14:textId="77777777" w:rsidR="0079562F" w:rsidRDefault="0079562F" w:rsidP="0079562F">
            <w:pPr>
              <w:pStyle w:val="vb"/>
            </w:pPr>
            <w:r>
              <w:t>Уровень представления</w:t>
            </w:r>
          </w:p>
        </w:tc>
        <w:tc>
          <w:tcPr>
            <w:tcW w:w="2268" w:type="dxa"/>
          </w:tcPr>
          <w:p w14:paraId="436FCC7A" w14:textId="77777777" w:rsidR="0079562F" w:rsidRDefault="0079562F" w:rsidP="0079562F">
            <w:pPr>
              <w:pStyle w:val="vb"/>
            </w:pPr>
            <w:r>
              <w:t>Уровень бизнес-логики</w:t>
            </w:r>
          </w:p>
        </w:tc>
        <w:tc>
          <w:tcPr>
            <w:tcW w:w="2410" w:type="dxa"/>
          </w:tcPr>
          <w:p w14:paraId="33042F1A" w14:textId="77777777" w:rsidR="0079562F" w:rsidRDefault="0079562F" w:rsidP="0079562F">
            <w:pPr>
              <w:pStyle w:val="vb"/>
            </w:pPr>
            <w:r>
              <w:t>Уровень доступа к данным</w:t>
            </w:r>
          </w:p>
        </w:tc>
      </w:tr>
      <w:tr w:rsidR="0079562F" w14:paraId="6DC08B47" w14:textId="77777777" w:rsidTr="007E4713">
        <w:tc>
          <w:tcPr>
            <w:tcW w:w="2425" w:type="dxa"/>
          </w:tcPr>
          <w:p w14:paraId="1E5B7C0B" w14:textId="77777777" w:rsidR="0079562F" w:rsidRDefault="0079562F" w:rsidP="0079562F">
            <w:pPr>
              <w:pStyle w:val="vc"/>
            </w:pPr>
            <w:r>
              <w:t>Добавление</w:t>
            </w:r>
          </w:p>
        </w:tc>
        <w:tc>
          <w:tcPr>
            <w:tcW w:w="2390" w:type="dxa"/>
          </w:tcPr>
          <w:p w14:paraId="36B281A5" w14:textId="77777777" w:rsidR="0079562F" w:rsidRPr="00E21102" w:rsidRDefault="0079562F" w:rsidP="0079562F">
            <w:pPr>
              <w:pStyle w:val="vc"/>
              <w:rPr>
                <w:lang w:val="en-US"/>
              </w:rPr>
            </w:pPr>
            <w:r>
              <w:rPr>
                <w:lang w:val="en-US"/>
              </w:rPr>
              <w:t>POST</w:t>
            </w:r>
          </w:p>
        </w:tc>
        <w:tc>
          <w:tcPr>
            <w:tcW w:w="2268" w:type="dxa"/>
          </w:tcPr>
          <w:p w14:paraId="79247400" w14:textId="77777777" w:rsidR="0079562F" w:rsidRPr="00E21102" w:rsidRDefault="0079562F" w:rsidP="0079562F">
            <w:pPr>
              <w:pStyle w:val="vc"/>
              <w:rPr>
                <w:lang w:val="en-US"/>
              </w:rPr>
            </w:pPr>
            <w:r>
              <w:rPr>
                <w:lang w:val="en-US"/>
              </w:rPr>
              <w:t>Add</w:t>
            </w:r>
          </w:p>
        </w:tc>
        <w:tc>
          <w:tcPr>
            <w:tcW w:w="2410" w:type="dxa"/>
          </w:tcPr>
          <w:p w14:paraId="068314C5" w14:textId="77777777" w:rsidR="0079562F" w:rsidRPr="008F0BC5" w:rsidRDefault="0079562F" w:rsidP="0079562F">
            <w:pPr>
              <w:pStyle w:val="vc"/>
              <w:rPr>
                <w:lang w:val="en-US"/>
              </w:rPr>
            </w:pPr>
            <w:r>
              <w:rPr>
                <w:lang w:val="en-US"/>
              </w:rPr>
              <w:t>Insert</w:t>
            </w:r>
          </w:p>
        </w:tc>
      </w:tr>
      <w:tr w:rsidR="0079562F" w14:paraId="58C93427" w14:textId="77777777" w:rsidTr="007E4713">
        <w:tc>
          <w:tcPr>
            <w:tcW w:w="2425" w:type="dxa"/>
          </w:tcPr>
          <w:p w14:paraId="0EAC0819" w14:textId="77777777" w:rsidR="0079562F" w:rsidRDefault="0079562F" w:rsidP="0079562F">
            <w:pPr>
              <w:pStyle w:val="vc"/>
            </w:pPr>
            <w:r>
              <w:t>Выборка</w:t>
            </w:r>
          </w:p>
        </w:tc>
        <w:tc>
          <w:tcPr>
            <w:tcW w:w="2390" w:type="dxa"/>
          </w:tcPr>
          <w:p w14:paraId="78BF70BC" w14:textId="77777777" w:rsidR="0079562F" w:rsidRPr="00E21102" w:rsidRDefault="0079562F" w:rsidP="0079562F">
            <w:pPr>
              <w:pStyle w:val="vc"/>
              <w:rPr>
                <w:lang w:val="en-US"/>
              </w:rPr>
            </w:pPr>
            <w:r>
              <w:rPr>
                <w:lang w:val="en-US"/>
              </w:rPr>
              <w:t>GET</w:t>
            </w:r>
          </w:p>
        </w:tc>
        <w:tc>
          <w:tcPr>
            <w:tcW w:w="2268" w:type="dxa"/>
          </w:tcPr>
          <w:p w14:paraId="6354CB57" w14:textId="77777777" w:rsidR="0079562F" w:rsidRPr="008F0BC5" w:rsidRDefault="0079562F" w:rsidP="0079562F">
            <w:pPr>
              <w:pStyle w:val="vc"/>
              <w:rPr>
                <w:lang w:val="en-US"/>
              </w:rPr>
            </w:pPr>
            <w:r>
              <w:rPr>
                <w:lang w:val="en-US"/>
              </w:rPr>
              <w:t>Read</w:t>
            </w:r>
          </w:p>
        </w:tc>
        <w:tc>
          <w:tcPr>
            <w:tcW w:w="2410" w:type="dxa"/>
          </w:tcPr>
          <w:p w14:paraId="4709A9F0" w14:textId="77777777" w:rsidR="0079562F" w:rsidRPr="008F0BC5" w:rsidRDefault="0079562F" w:rsidP="0079562F">
            <w:pPr>
              <w:pStyle w:val="vc"/>
              <w:rPr>
                <w:lang w:val="en-US"/>
              </w:rPr>
            </w:pPr>
            <w:r>
              <w:rPr>
                <w:lang w:val="en-US"/>
              </w:rPr>
              <w:t>Select</w:t>
            </w:r>
          </w:p>
        </w:tc>
      </w:tr>
      <w:tr w:rsidR="0079562F" w14:paraId="411594D3" w14:textId="77777777" w:rsidTr="007E4713">
        <w:tc>
          <w:tcPr>
            <w:tcW w:w="2425" w:type="dxa"/>
          </w:tcPr>
          <w:p w14:paraId="39E29F73" w14:textId="77777777" w:rsidR="0079562F" w:rsidRDefault="0079562F" w:rsidP="0079562F">
            <w:pPr>
              <w:pStyle w:val="vc"/>
            </w:pPr>
            <w:r>
              <w:t>Модификация</w:t>
            </w:r>
          </w:p>
        </w:tc>
        <w:tc>
          <w:tcPr>
            <w:tcW w:w="2390" w:type="dxa"/>
          </w:tcPr>
          <w:p w14:paraId="460BCC1A" w14:textId="77777777" w:rsidR="0079562F" w:rsidRPr="00E21102" w:rsidRDefault="0079562F" w:rsidP="0079562F">
            <w:pPr>
              <w:pStyle w:val="vc"/>
              <w:rPr>
                <w:lang w:val="en-US"/>
              </w:rPr>
            </w:pPr>
            <w:r>
              <w:rPr>
                <w:lang w:val="en-US"/>
              </w:rPr>
              <w:t>PUT</w:t>
            </w:r>
          </w:p>
        </w:tc>
        <w:tc>
          <w:tcPr>
            <w:tcW w:w="2268" w:type="dxa"/>
          </w:tcPr>
          <w:p w14:paraId="4DA1ECAB" w14:textId="77777777" w:rsidR="0079562F" w:rsidRPr="008F0BC5" w:rsidRDefault="0079562F" w:rsidP="0079562F">
            <w:pPr>
              <w:pStyle w:val="vc"/>
              <w:rPr>
                <w:lang w:val="en-US"/>
              </w:rPr>
            </w:pPr>
            <w:r>
              <w:rPr>
                <w:lang w:val="en-US"/>
              </w:rPr>
              <w:t>Change</w:t>
            </w:r>
          </w:p>
        </w:tc>
        <w:tc>
          <w:tcPr>
            <w:tcW w:w="2410" w:type="dxa"/>
          </w:tcPr>
          <w:p w14:paraId="58013330" w14:textId="77777777" w:rsidR="0079562F" w:rsidRPr="008F0BC5" w:rsidRDefault="0079562F" w:rsidP="0079562F">
            <w:pPr>
              <w:pStyle w:val="vc"/>
              <w:rPr>
                <w:lang w:val="en-US"/>
              </w:rPr>
            </w:pPr>
            <w:r>
              <w:rPr>
                <w:lang w:val="en-US"/>
              </w:rPr>
              <w:t>Update</w:t>
            </w:r>
          </w:p>
        </w:tc>
      </w:tr>
      <w:tr w:rsidR="0079562F" w14:paraId="74DDD171" w14:textId="77777777" w:rsidTr="007E4713">
        <w:tc>
          <w:tcPr>
            <w:tcW w:w="2425" w:type="dxa"/>
          </w:tcPr>
          <w:p w14:paraId="73FB3B11" w14:textId="77777777" w:rsidR="0079562F" w:rsidRDefault="0079562F" w:rsidP="0079562F">
            <w:pPr>
              <w:pStyle w:val="vc"/>
            </w:pPr>
            <w:r>
              <w:lastRenderedPageBreak/>
              <w:t>Удаление</w:t>
            </w:r>
          </w:p>
        </w:tc>
        <w:tc>
          <w:tcPr>
            <w:tcW w:w="2390" w:type="dxa"/>
          </w:tcPr>
          <w:p w14:paraId="0815E1E8" w14:textId="77777777" w:rsidR="0079562F" w:rsidRPr="00E21102" w:rsidRDefault="0079562F" w:rsidP="0079562F">
            <w:pPr>
              <w:pStyle w:val="vc"/>
              <w:rPr>
                <w:lang w:val="en-US"/>
              </w:rPr>
            </w:pPr>
            <w:r>
              <w:rPr>
                <w:lang w:val="en-US"/>
              </w:rPr>
              <w:t>DELETE</w:t>
            </w:r>
          </w:p>
        </w:tc>
        <w:tc>
          <w:tcPr>
            <w:tcW w:w="2268" w:type="dxa"/>
          </w:tcPr>
          <w:p w14:paraId="4A8835F5" w14:textId="77777777" w:rsidR="0079562F" w:rsidRPr="008F0BC5" w:rsidRDefault="0079562F" w:rsidP="0079562F">
            <w:pPr>
              <w:pStyle w:val="vc"/>
              <w:rPr>
                <w:lang w:val="en-US"/>
              </w:rPr>
            </w:pPr>
            <w:r>
              <w:rPr>
                <w:lang w:val="en-US"/>
              </w:rPr>
              <w:t>Remove</w:t>
            </w:r>
          </w:p>
        </w:tc>
        <w:tc>
          <w:tcPr>
            <w:tcW w:w="2410" w:type="dxa"/>
          </w:tcPr>
          <w:p w14:paraId="668AC614" w14:textId="77777777" w:rsidR="0079562F" w:rsidRPr="008F0BC5" w:rsidRDefault="0079562F" w:rsidP="0079562F">
            <w:pPr>
              <w:pStyle w:val="vc"/>
              <w:rPr>
                <w:lang w:val="en-US"/>
              </w:rPr>
            </w:pPr>
            <w:r>
              <w:rPr>
                <w:lang w:val="en-US"/>
              </w:rPr>
              <w:t>Delete</w:t>
            </w:r>
          </w:p>
        </w:tc>
      </w:tr>
    </w:tbl>
    <w:p w14:paraId="7CB8D6A1" w14:textId="77777777" w:rsidR="0079562F" w:rsidRDefault="0079562F" w:rsidP="0079562F">
      <w:pPr>
        <w:pStyle w:val="af9"/>
        <w:spacing w:before="240"/>
      </w:pPr>
      <w:r>
        <w:t xml:space="preserve">Реализация </w:t>
      </w:r>
      <w:r>
        <w:rPr>
          <w:lang w:val="en-US"/>
        </w:rPr>
        <w:t>API</w:t>
      </w:r>
      <w:r>
        <w:t xml:space="preserve"> микросервисов </w:t>
      </w:r>
      <w:r>
        <w:rPr>
          <w:lang w:val="en-US"/>
        </w:rPr>
        <w:t>Golang</w:t>
      </w:r>
      <w:r>
        <w:t xml:space="preserve"> осуществляется в соответствии с набором интерфейсных ограничений, вытекающих из набора принципов </w:t>
      </w:r>
      <w:r>
        <w:rPr>
          <w:lang w:val="en-US"/>
        </w:rPr>
        <w:t>REST</w:t>
      </w:r>
      <w:r>
        <w:t>:</w:t>
      </w:r>
    </w:p>
    <w:p w14:paraId="5A0EE4FC" w14:textId="77777777" w:rsidR="0079562F" w:rsidRDefault="0079562F" w:rsidP="0079562F">
      <w:pPr>
        <w:pStyle w:val="aff"/>
        <w:numPr>
          <w:ilvl w:val="0"/>
          <w:numId w:val="17"/>
        </w:numPr>
      </w:pPr>
      <w:r>
        <w:t>каждый ресурс обозначен уникальным идентификатором;</w:t>
      </w:r>
    </w:p>
    <w:p w14:paraId="08737330" w14:textId="77777777" w:rsidR="0079562F" w:rsidRDefault="0079562F" w:rsidP="0079562F">
      <w:pPr>
        <w:pStyle w:val="aff"/>
        <w:numPr>
          <w:ilvl w:val="0"/>
          <w:numId w:val="17"/>
        </w:numPr>
      </w:pPr>
      <w:r>
        <w:t>все операции с ресурсами осуществляются через представление;</w:t>
      </w:r>
    </w:p>
    <w:p w14:paraId="5016B188" w14:textId="77777777" w:rsidR="0079562F" w:rsidRDefault="0079562F" w:rsidP="0079562F">
      <w:pPr>
        <w:pStyle w:val="aff"/>
        <w:numPr>
          <w:ilvl w:val="0"/>
          <w:numId w:val="17"/>
        </w:numPr>
      </w:pPr>
      <w:r>
        <w:t>самодостаточные сообщения в рамках одного запроса;</w:t>
      </w:r>
    </w:p>
    <w:p w14:paraId="4D4B4B65" w14:textId="11A597FC" w:rsidR="0079562F" w:rsidRPr="0079562F" w:rsidRDefault="0079562F" w:rsidP="0079562F">
      <w:pPr>
        <w:pStyle w:val="v0"/>
        <w:rPr>
          <w:lang w:eastAsia="ru-RU"/>
        </w:rPr>
      </w:pPr>
      <w:r>
        <w:t xml:space="preserve">Основным форматом сериализации данных в реализуемой подсистеме является </w:t>
      </w:r>
      <w:r>
        <w:rPr>
          <w:lang w:val="en-US"/>
        </w:rPr>
        <w:t>JSON</w:t>
      </w:r>
      <w:r>
        <w:t xml:space="preserve">. Передача структуры </w:t>
      </w:r>
      <w:r>
        <w:rPr>
          <w:lang w:val="en-US"/>
        </w:rPr>
        <w:t>JSON</w:t>
      </w:r>
      <w:r>
        <w:t xml:space="preserve"> осуществляется средствами протокола </w:t>
      </w:r>
      <w:r>
        <w:rPr>
          <w:lang w:val="en-US"/>
        </w:rPr>
        <w:t>HTTP</w:t>
      </w:r>
      <w:r>
        <w:t xml:space="preserve"> в составе тела запроса или ответа</w:t>
      </w:r>
    </w:p>
    <w:p w14:paraId="13AFB3D6" w14:textId="728D2CE8" w:rsidR="003A0ADC" w:rsidRDefault="003A0ADC">
      <w:pPr>
        <w:rPr>
          <w:rFonts w:eastAsiaTheme="minorHAnsi" w:cstheme="minorBidi"/>
          <w:sz w:val="28"/>
          <w:szCs w:val="22"/>
          <w:lang w:eastAsia="en-US"/>
        </w:rPr>
      </w:pPr>
      <w:r>
        <w:br w:type="page"/>
      </w:r>
    </w:p>
    <w:p w14:paraId="18FECBEC" w14:textId="4A6E3BE6" w:rsidR="00F13D52" w:rsidRDefault="00F13D52" w:rsidP="005B031C">
      <w:pPr>
        <w:pStyle w:val="vf"/>
      </w:pPr>
      <w:bookmarkStart w:id="51" w:name="_Toc98103066"/>
      <w:r>
        <w:lastRenderedPageBreak/>
        <w:t>ЗАКЛЮЧЕНИЕ</w:t>
      </w:r>
      <w:bookmarkEnd w:id="51"/>
    </w:p>
    <w:p w14:paraId="3AF8AF68" w14:textId="5DDC60D6" w:rsidR="00F13D52" w:rsidRDefault="00F13D52" w:rsidP="007F1CAB">
      <w:pPr>
        <w:pStyle w:val="v0"/>
      </w:pPr>
      <w:r>
        <w:t>В результате выполнения выпускной квалификационной работы магистра была создана ИС «Интеллектуальная система распределения нагрузки в вычислительном кластере».</w:t>
      </w:r>
    </w:p>
    <w:p w14:paraId="716DF308" w14:textId="3E7267E1" w:rsidR="00F13D52" w:rsidRDefault="00F13D52" w:rsidP="007F1CAB">
      <w:pPr>
        <w:pStyle w:val="v0"/>
      </w:pPr>
      <w:r>
        <w:t>В процессе выполнения выпускной квалификационной работы был проведен анализ предметной области, выделены основные сущности предметной области и бизнес-процессы. На основе выделенных сущностей и связей была спроектирована и реализована схема базы данных. На основе выделенных бизнес-процессов были обозначены решаемые кейсы и выбраны проектно-технические решения.</w:t>
      </w:r>
    </w:p>
    <w:p w14:paraId="22117A56" w14:textId="77777777" w:rsidR="00F13D52" w:rsidRDefault="00F13D52" w:rsidP="007F1CAB">
      <w:pPr>
        <w:pStyle w:val="v0"/>
      </w:pPr>
      <w:r>
        <w:t>Для спроектированной системы были выбраны инструменты программной реализации. Все использованные инструменты являются свободно распространяемым программным обеспечением.</w:t>
      </w:r>
    </w:p>
    <w:p w14:paraId="3B528B8D" w14:textId="3748C609" w:rsidR="00F13D52" w:rsidRDefault="00F13D52" w:rsidP="007F1CAB">
      <w:pPr>
        <w:pStyle w:val="v0"/>
      </w:pPr>
      <w:r>
        <w:t>Итоговая ИС выполняет поставленные перед ней задачи в достаточно мере.</w:t>
      </w:r>
    </w:p>
    <w:p w14:paraId="7DE2211B" w14:textId="3FDD5520" w:rsidR="00F13D52" w:rsidRDefault="00F13D52">
      <w:pPr>
        <w:rPr>
          <w:rFonts w:eastAsiaTheme="minorHAnsi" w:cstheme="minorBidi"/>
          <w:sz w:val="28"/>
          <w:szCs w:val="22"/>
          <w:lang w:eastAsia="en-US"/>
        </w:rPr>
      </w:pPr>
      <w:r>
        <w:br w:type="page"/>
      </w:r>
    </w:p>
    <w:p w14:paraId="7B49E648" w14:textId="07D0F217" w:rsidR="00F13D52" w:rsidRDefault="00F13D52" w:rsidP="005B031C">
      <w:pPr>
        <w:pStyle w:val="vf"/>
      </w:pPr>
      <w:bookmarkStart w:id="52" w:name="_Toc98103067"/>
      <w:r>
        <w:lastRenderedPageBreak/>
        <w:t>СПИСОК ИСПОЛЬЗОВАННЫХ ИСТОЧНКОВ</w:t>
      </w:r>
      <w:bookmarkEnd w:id="52"/>
    </w:p>
    <w:p w14:paraId="746BD67D" w14:textId="25029CF6" w:rsidR="00E01DD9" w:rsidRPr="00E01DD9" w:rsidRDefault="00703D8D" w:rsidP="00E01DD9">
      <w:pPr>
        <w:widowControl w:val="0"/>
        <w:autoSpaceDE w:val="0"/>
        <w:autoSpaceDN w:val="0"/>
        <w:adjustRightInd w:val="0"/>
        <w:spacing w:line="360" w:lineRule="auto"/>
        <w:rPr>
          <w:noProof/>
          <w:sz w:val="28"/>
        </w:rPr>
      </w:pPr>
      <w:r>
        <w:fldChar w:fldCharType="begin" w:fldLock="1"/>
      </w:r>
      <w:r>
        <w:instrText xml:space="preserve">ADDIN Mendeley Bibliography CSL_BIBLIOGRAPHY </w:instrText>
      </w:r>
      <w:r>
        <w:fldChar w:fldCharType="separate"/>
      </w:r>
      <w:r w:rsidR="00E01DD9" w:rsidRPr="00E01DD9">
        <w:rPr>
          <w:noProof/>
          <w:sz w:val="28"/>
        </w:rPr>
        <w:t>1. Малявко А. А., Менжулин С. А. Суперкомпьютеры и системы. Построение вычислительных кластеров: учебное пособие / А. А. Малявко, С. А. Менжулин, Новосибирск: Изд-во НГТУ, 2018. 96 c.</w:t>
      </w:r>
    </w:p>
    <w:p w14:paraId="68106446"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2. Емельянов А. Балансировка нагрузки: основные алгоритмы и методы // Habr [Электронный ресурс]. URL: https://habr.com/ru/company/selectel/blog/250201 (дата обращения: 18.02.2022).</w:t>
      </w:r>
    </w:p>
    <w:p w14:paraId="57E3CA96"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3. Спиряев О. Вертикальное и горизонтальное масштабирование систем // BYTE [Электронный ресурс]. URL: https://www.bytemag.ru/articles/detail.php?ID=6670 (дата обращения: 26.02.2022).</w:t>
      </w:r>
    </w:p>
    <w:p w14:paraId="58DFD1AE"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4. Krzywda J. [и др.]. Power-performance tradeoffs in data center servers: DVFS, CPU pinning, horizontal, and vertical scaling // Future Generation Computer Systems. 2018. № November (81). C. 114–128.</w:t>
      </w:r>
    </w:p>
    <w:p w14:paraId="1D7BDD59"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5. Технологии микроэлектроники на пальцах : «закона Мура», маркетинговые ходы и почему нанометры нынче не те. Часть 1 // Habr [Электронный ресурс]. URL: https://habr.com/ru/post/453438 (дата обращения: 11.03.2022).</w:t>
      </w:r>
    </w:p>
    <w:p w14:paraId="33E770B5"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6. Технологии микроэлектроники на пальцах : «закона Мура», маркетинговые ходы и почему нанометры нынче не те. Часть 2 // Habr [Электронный ресурс]. URL: https://habr.com/ru/post/456298 (дата обращения: 13.03.2022).</w:t>
      </w:r>
    </w:p>
    <w:p w14:paraId="50DB8D45"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7. Технологии микроэлектроники на пальцах : «закона Мура», маркетинговые ходы и почему нанометры нынче не те. Часть 3 // Habr [Электронный ресурс]. URL: https://habr.com/ru/post/456306 (дата обращения: 13.03.2022).</w:t>
      </w:r>
    </w:p>
    <w:p w14:paraId="11C76EC7"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8. Тамбовцев, А Ю Смольянов А. Г. О практических аспектах создания приложений микросервисной архитектуры совместно с распределённым программным брокером сообщений Apache Kafka // XXI ВЕК: ИТОГИ ПРОШЛОГО И ПРОБЛЕМЫ НАСТОЯЩЕГО ПЛЮС. 2021. № 53 (1). C. 31–34.</w:t>
      </w:r>
    </w:p>
    <w:p w14:paraId="2AF1928C"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9. Аверченков В. И., Казаков П. В. Эволюционное моделирование и его применение / В. И. Аверченков, П. В. Казаков, Москва: ФЛИНТА, 2016. 200 c.</w:t>
      </w:r>
    </w:p>
    <w:p w14:paraId="108FDEED"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10. Zadeh L. A. Soft Computing and Fuzzy Logic // IEEE Software. 1994. № 6 (11). C. 48–56.</w:t>
      </w:r>
    </w:p>
    <w:p w14:paraId="7A67EA4F"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lastRenderedPageBreak/>
        <w:t>11. Советов Б. Я., Цехановский В. В., Чертовской В. Д. Интеллектуальные системы и технологии / Б. Я. Советов, В. В. Цехановский, В. Д. Чертовской, Москва: Академия, 2013. 320 c.</w:t>
      </w:r>
    </w:p>
    <w:p w14:paraId="7F94CC16"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12. Коровин А. М. Интеллектуальные системы / А. М. Коровин, Челябинск: Издательский центр Южно-Уральского государственного университета, 2015. 61 c.</w:t>
      </w:r>
    </w:p>
    <w:p w14:paraId="0A665DB5"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13. Пугачев Е. К. Интеллектуальные технологии и системы / Е. К. Пугачев, Москва:, 2019.</w:t>
      </w:r>
    </w:p>
    <w:p w14:paraId="1425AA05" w14:textId="77777777" w:rsidR="00E01DD9" w:rsidRPr="00E01DD9" w:rsidRDefault="00E01DD9" w:rsidP="00E01DD9">
      <w:pPr>
        <w:widowControl w:val="0"/>
        <w:autoSpaceDE w:val="0"/>
        <w:autoSpaceDN w:val="0"/>
        <w:adjustRightInd w:val="0"/>
        <w:spacing w:line="360" w:lineRule="auto"/>
        <w:rPr>
          <w:noProof/>
          <w:sz w:val="28"/>
        </w:rPr>
      </w:pPr>
      <w:r w:rsidRPr="00E01DD9">
        <w:rPr>
          <w:noProof/>
          <w:sz w:val="28"/>
        </w:rPr>
        <w:t>14. Варламов О. О. Эволюционные базы данных и знаний для адаптивного синтеза интеллектуальных систем. Миварное информационное пространство / О. О. Варламов, Москва: Радио и связь, 2002. 282 c.</w:t>
      </w:r>
    </w:p>
    <w:p w14:paraId="7D0E071E" w14:textId="2329F86F" w:rsidR="001D1D74" w:rsidRDefault="00703D8D" w:rsidP="00703D8D">
      <w:pPr>
        <w:pStyle w:val="v0"/>
        <w:rPr>
          <w:lang w:eastAsia="ru-RU"/>
        </w:rPr>
      </w:pPr>
      <w:r>
        <w:rPr>
          <w:lang w:eastAsia="ru-RU"/>
        </w:rPr>
        <w:fldChar w:fldCharType="end"/>
      </w:r>
    </w:p>
    <w:p w14:paraId="1C2C8914" w14:textId="77777777" w:rsidR="001D1D74" w:rsidRDefault="001D1D74">
      <w:pPr>
        <w:rPr>
          <w:rFonts w:eastAsiaTheme="minorHAnsi" w:cstheme="minorBidi"/>
          <w:sz w:val="28"/>
          <w:szCs w:val="22"/>
        </w:rPr>
      </w:pPr>
      <w:r>
        <w:br w:type="page"/>
      </w:r>
    </w:p>
    <w:p w14:paraId="2B0A5C90" w14:textId="77777777" w:rsidR="001D1D74" w:rsidRDefault="001D1D74" w:rsidP="001D1D74">
      <w:pPr>
        <w:pStyle w:val="vf"/>
      </w:pPr>
      <w:bookmarkStart w:id="53" w:name="_Toc28564567"/>
      <w:bookmarkStart w:id="54" w:name="_Toc91431691"/>
      <w:bookmarkStart w:id="55" w:name="_Toc98103068"/>
      <w:bookmarkStart w:id="56" w:name="_Toc33683624"/>
      <w:r w:rsidRPr="009B225B">
        <w:lastRenderedPageBreak/>
        <w:t xml:space="preserve">ПРИЛОЖЕНИЕ </w:t>
      </w:r>
      <w:bookmarkEnd w:id="53"/>
      <w:r>
        <w:t>А</w:t>
      </w:r>
      <w:bookmarkEnd w:id="54"/>
      <w:bookmarkEnd w:id="55"/>
    </w:p>
    <w:p w14:paraId="478DCE76" w14:textId="77777777" w:rsidR="001D1D74" w:rsidRPr="009B225B" w:rsidRDefault="001D1D74" w:rsidP="001D1D74">
      <w:pPr>
        <w:pStyle w:val="affa"/>
        <w:spacing w:before="0"/>
      </w:pPr>
      <w:r w:rsidRPr="009B225B">
        <w:t>Техническое задание</w:t>
      </w:r>
      <w:bookmarkEnd w:id="56"/>
    </w:p>
    <w:p w14:paraId="26367004" w14:textId="6F6F3266" w:rsidR="001D1D74" w:rsidRPr="000B1B2F" w:rsidRDefault="001D1D74" w:rsidP="001D1D74">
      <w:pPr>
        <w:pStyle w:val="aff9"/>
      </w:pPr>
      <w:r>
        <w:t>Листов 9</w:t>
      </w:r>
    </w:p>
    <w:p w14:paraId="7127E931" w14:textId="7CF114F3" w:rsidR="001D1D74" w:rsidRDefault="001D1D74">
      <w:pPr>
        <w:rPr>
          <w:rFonts w:eastAsiaTheme="minorHAnsi" w:cstheme="minorBidi"/>
          <w:sz w:val="28"/>
          <w:szCs w:val="22"/>
        </w:rPr>
      </w:pPr>
      <w:r>
        <w:br w:type="page"/>
      </w:r>
    </w:p>
    <w:p w14:paraId="47BDB17A" w14:textId="066B42DF" w:rsidR="00703D8D" w:rsidRDefault="001D1D74" w:rsidP="001D1D74">
      <w:pPr>
        <w:pStyle w:val="v7"/>
      </w:pPr>
      <w:r>
        <w:lastRenderedPageBreak/>
        <w:drawing>
          <wp:inline distT="0" distB="0" distL="0" distR="0" wp14:anchorId="2C307750" wp14:editId="28997894">
            <wp:extent cx="5822285" cy="8079475"/>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835741" cy="8098148"/>
                    </a:xfrm>
                    <a:prstGeom prst="rect">
                      <a:avLst/>
                    </a:prstGeom>
                  </pic:spPr>
                </pic:pic>
              </a:graphicData>
            </a:graphic>
          </wp:inline>
        </w:drawing>
      </w:r>
    </w:p>
    <w:p w14:paraId="5BF11231" w14:textId="70E7C261" w:rsidR="001D1D74" w:rsidRDefault="001D1D74" w:rsidP="001D1D74">
      <w:pPr>
        <w:pStyle w:val="v7"/>
      </w:pPr>
      <w:r>
        <w:lastRenderedPageBreak/>
        <w:drawing>
          <wp:inline distT="0" distB="0" distL="0" distR="0" wp14:anchorId="0A9E806A" wp14:editId="7DB12A83">
            <wp:extent cx="5181600" cy="7705725"/>
            <wp:effectExtent l="0" t="0" r="0" b="952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81600" cy="7705725"/>
                    </a:xfrm>
                    <a:prstGeom prst="rect">
                      <a:avLst/>
                    </a:prstGeom>
                  </pic:spPr>
                </pic:pic>
              </a:graphicData>
            </a:graphic>
          </wp:inline>
        </w:drawing>
      </w:r>
    </w:p>
    <w:p w14:paraId="0618E433" w14:textId="7AE3EACA" w:rsidR="001D1D74" w:rsidRDefault="001D1D74" w:rsidP="001D1D74">
      <w:pPr>
        <w:pStyle w:val="v7"/>
      </w:pPr>
      <w:r>
        <w:lastRenderedPageBreak/>
        <w:drawing>
          <wp:inline distT="0" distB="0" distL="0" distR="0" wp14:anchorId="49F2C5BB" wp14:editId="7794BE7D">
            <wp:extent cx="5684358" cy="872092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89891" cy="8729409"/>
                    </a:xfrm>
                    <a:prstGeom prst="rect">
                      <a:avLst/>
                    </a:prstGeom>
                  </pic:spPr>
                </pic:pic>
              </a:graphicData>
            </a:graphic>
          </wp:inline>
        </w:drawing>
      </w:r>
    </w:p>
    <w:p w14:paraId="14B3433E" w14:textId="24B371E0" w:rsidR="001D1D74" w:rsidRDefault="001D1D74" w:rsidP="001D1D74">
      <w:pPr>
        <w:pStyle w:val="v7"/>
      </w:pPr>
      <w:r>
        <w:lastRenderedPageBreak/>
        <w:drawing>
          <wp:inline distT="0" distB="0" distL="0" distR="0" wp14:anchorId="0E3177AF" wp14:editId="443C1D02">
            <wp:extent cx="5753714" cy="8488908"/>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58198" cy="8495524"/>
                    </a:xfrm>
                    <a:prstGeom prst="rect">
                      <a:avLst/>
                    </a:prstGeom>
                  </pic:spPr>
                </pic:pic>
              </a:graphicData>
            </a:graphic>
          </wp:inline>
        </w:drawing>
      </w:r>
    </w:p>
    <w:p w14:paraId="13246B7B" w14:textId="7382DCE1" w:rsidR="001D1D74" w:rsidRDefault="001D1D74" w:rsidP="001D1D74">
      <w:pPr>
        <w:pStyle w:val="v7"/>
      </w:pPr>
      <w:r>
        <w:lastRenderedPageBreak/>
        <w:drawing>
          <wp:inline distT="0" distB="0" distL="0" distR="0" wp14:anchorId="1C07D897" wp14:editId="68294716">
            <wp:extent cx="5441727" cy="8693624"/>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47439" cy="8702750"/>
                    </a:xfrm>
                    <a:prstGeom prst="rect">
                      <a:avLst/>
                    </a:prstGeom>
                  </pic:spPr>
                </pic:pic>
              </a:graphicData>
            </a:graphic>
          </wp:inline>
        </w:drawing>
      </w:r>
    </w:p>
    <w:p w14:paraId="7E608810" w14:textId="4470DD54" w:rsidR="001D1D74" w:rsidRDefault="001D1D74" w:rsidP="001D1D74">
      <w:pPr>
        <w:pStyle w:val="v7"/>
      </w:pPr>
      <w:r>
        <w:lastRenderedPageBreak/>
        <w:drawing>
          <wp:inline distT="0" distB="0" distL="0" distR="0" wp14:anchorId="228432C9" wp14:editId="5B8263ED">
            <wp:extent cx="5817474" cy="8775511"/>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824591" cy="8786247"/>
                    </a:xfrm>
                    <a:prstGeom prst="rect">
                      <a:avLst/>
                    </a:prstGeom>
                  </pic:spPr>
                </pic:pic>
              </a:graphicData>
            </a:graphic>
          </wp:inline>
        </w:drawing>
      </w:r>
    </w:p>
    <w:p w14:paraId="38E7B72F" w14:textId="2C98FC1F" w:rsidR="001D1D74" w:rsidRDefault="001D1D74" w:rsidP="001D1D74">
      <w:pPr>
        <w:pStyle w:val="v7"/>
      </w:pPr>
      <w:r>
        <w:lastRenderedPageBreak/>
        <w:drawing>
          <wp:inline distT="0" distB="0" distL="0" distR="0" wp14:anchorId="225D98EC" wp14:editId="7F74FDF0">
            <wp:extent cx="5839563" cy="8857397"/>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849039" cy="8871771"/>
                    </a:xfrm>
                    <a:prstGeom prst="rect">
                      <a:avLst/>
                    </a:prstGeom>
                  </pic:spPr>
                </pic:pic>
              </a:graphicData>
            </a:graphic>
          </wp:inline>
        </w:drawing>
      </w:r>
    </w:p>
    <w:p w14:paraId="040CF770" w14:textId="3835CA06" w:rsidR="001D1D74" w:rsidRDefault="001D1D74" w:rsidP="001D1D74">
      <w:pPr>
        <w:pStyle w:val="v7"/>
      </w:pPr>
      <w:r>
        <w:lastRenderedPageBreak/>
        <w:drawing>
          <wp:inline distT="0" distB="0" distL="0" distR="0" wp14:anchorId="4D37265B" wp14:editId="58730AA9">
            <wp:extent cx="5765304" cy="8993875"/>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9250" cy="9000031"/>
                    </a:xfrm>
                    <a:prstGeom prst="rect">
                      <a:avLst/>
                    </a:prstGeom>
                  </pic:spPr>
                </pic:pic>
              </a:graphicData>
            </a:graphic>
          </wp:inline>
        </w:drawing>
      </w:r>
    </w:p>
    <w:p w14:paraId="029429BE" w14:textId="1273F8A2" w:rsidR="001D1D74" w:rsidRDefault="001D1D74" w:rsidP="001D1D74">
      <w:pPr>
        <w:pStyle w:val="v7"/>
      </w:pPr>
      <w:r>
        <w:lastRenderedPageBreak/>
        <w:drawing>
          <wp:inline distT="0" distB="0" distL="0" distR="0" wp14:anchorId="6D535227" wp14:editId="2B602B29">
            <wp:extent cx="5967853" cy="3766782"/>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84564" cy="3777330"/>
                    </a:xfrm>
                    <a:prstGeom prst="rect">
                      <a:avLst/>
                    </a:prstGeom>
                  </pic:spPr>
                </pic:pic>
              </a:graphicData>
            </a:graphic>
          </wp:inline>
        </w:drawing>
      </w:r>
    </w:p>
    <w:p w14:paraId="06162540" w14:textId="77777777" w:rsidR="001D1D74" w:rsidRDefault="001D1D74">
      <w:pPr>
        <w:rPr>
          <w:rFonts w:eastAsia="Calibri"/>
          <w:noProof/>
          <w:sz w:val="28"/>
          <w:szCs w:val="22"/>
        </w:rPr>
      </w:pPr>
      <w:r>
        <w:br w:type="page"/>
      </w:r>
    </w:p>
    <w:p w14:paraId="008892CA" w14:textId="77777777" w:rsidR="001D1D74" w:rsidRPr="00703D8D" w:rsidRDefault="001D1D74" w:rsidP="001D1D74">
      <w:pPr>
        <w:pStyle w:val="v7"/>
      </w:pPr>
    </w:p>
    <w:sectPr w:rsidR="001D1D74" w:rsidRPr="00703D8D" w:rsidSect="00FA1403">
      <w:footerReference w:type="default" r:id="rId51"/>
      <w:pgSz w:w="11906" w:h="16838"/>
      <w:pgMar w:top="1134" w:right="567" w:bottom="1134" w:left="1701" w:header="709"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6C1282" w14:textId="77777777" w:rsidR="004612FE" w:rsidRDefault="004612FE" w:rsidP="001944B5">
      <w:r>
        <w:separator/>
      </w:r>
    </w:p>
  </w:endnote>
  <w:endnote w:type="continuationSeparator" w:id="0">
    <w:p w14:paraId="482F7ECB" w14:textId="77777777" w:rsidR="004612FE" w:rsidRDefault="004612FE" w:rsidP="0019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0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Arial,Bold">
    <w:altName w:val="Times New Roman"/>
    <w:panose1 w:val="00000000000000000000"/>
    <w:charset w:val="CC"/>
    <w:family w:val="auto"/>
    <w:notTrueType/>
    <w:pitch w:val="default"/>
    <w:sig w:usb0="00000203" w:usb1="00000000" w:usb2="00000000" w:usb3="00000000" w:csb0="00000005"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8"/>
      </w:rPr>
      <w:id w:val="-1470811601"/>
      <w:docPartObj>
        <w:docPartGallery w:val="Page Numbers (Bottom of Page)"/>
        <w:docPartUnique/>
      </w:docPartObj>
    </w:sdtPr>
    <w:sdtContent>
      <w:p w14:paraId="58330807" w14:textId="038704B4" w:rsidR="00A17440" w:rsidRPr="00947CE6" w:rsidRDefault="00A17440">
        <w:pPr>
          <w:pStyle w:val="ab"/>
          <w:jc w:val="center"/>
          <w:rPr>
            <w:sz w:val="28"/>
          </w:rPr>
        </w:pPr>
        <w:r w:rsidRPr="00947CE6">
          <w:rPr>
            <w:sz w:val="28"/>
          </w:rPr>
          <w:fldChar w:fldCharType="begin"/>
        </w:r>
        <w:r w:rsidRPr="00947CE6">
          <w:rPr>
            <w:sz w:val="28"/>
          </w:rPr>
          <w:instrText>PAGE   \* MERGEFORMAT</w:instrText>
        </w:r>
        <w:r w:rsidRPr="00947CE6">
          <w:rPr>
            <w:sz w:val="28"/>
          </w:rPr>
          <w:fldChar w:fldCharType="separate"/>
        </w:r>
        <w:r>
          <w:rPr>
            <w:noProof/>
            <w:sz w:val="28"/>
          </w:rPr>
          <w:t>4</w:t>
        </w:r>
        <w:r w:rsidRPr="00947CE6">
          <w:rPr>
            <w:sz w:val="2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7937491"/>
      <w:docPartObj>
        <w:docPartGallery w:val="Page Numbers (Bottom of Page)"/>
        <w:docPartUnique/>
      </w:docPartObj>
    </w:sdtPr>
    <w:sdtEndPr>
      <w:rPr>
        <w:i/>
        <w:sz w:val="28"/>
      </w:rPr>
    </w:sdtEndPr>
    <w:sdtContent>
      <w:p w14:paraId="0B683AE3" w14:textId="1B4B0DE7" w:rsidR="00A17440" w:rsidRPr="007E4713" w:rsidRDefault="00A17440">
        <w:pPr>
          <w:pStyle w:val="ab"/>
          <w:jc w:val="center"/>
          <w:rPr>
            <w:i/>
            <w:sz w:val="28"/>
          </w:rPr>
        </w:pPr>
        <w:r w:rsidRPr="007E4713">
          <w:rPr>
            <w:i/>
            <w:sz w:val="28"/>
          </w:rPr>
          <w:t>2022 г.</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ECF96" w14:textId="2C3C0503" w:rsidR="00A17440" w:rsidRPr="00947CE6" w:rsidRDefault="00A17440">
    <w:pPr>
      <w:pStyle w:val="ab"/>
      <w:jc w:val="center"/>
      <w:rPr>
        <w:sz w:val="28"/>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8592682"/>
      <w:docPartObj>
        <w:docPartGallery w:val="Page Numbers (Bottom of Page)"/>
        <w:docPartUnique/>
      </w:docPartObj>
    </w:sdtPr>
    <w:sdtEndPr>
      <w:rPr>
        <w:sz w:val="28"/>
      </w:rPr>
    </w:sdtEndPr>
    <w:sdtContent>
      <w:p w14:paraId="2825C3AD" w14:textId="67E612B0" w:rsidR="00A17440" w:rsidRPr="00947CE6" w:rsidRDefault="00A17440">
        <w:pPr>
          <w:pStyle w:val="ab"/>
          <w:jc w:val="center"/>
          <w:rPr>
            <w:sz w:val="28"/>
          </w:rPr>
        </w:pPr>
        <w:r w:rsidRPr="00947CE6">
          <w:rPr>
            <w:sz w:val="28"/>
          </w:rPr>
          <w:fldChar w:fldCharType="begin"/>
        </w:r>
        <w:r w:rsidRPr="00947CE6">
          <w:rPr>
            <w:sz w:val="28"/>
          </w:rPr>
          <w:instrText>PAGE   \* MERGEFORMAT</w:instrText>
        </w:r>
        <w:r w:rsidRPr="00947CE6">
          <w:rPr>
            <w:sz w:val="28"/>
          </w:rPr>
          <w:fldChar w:fldCharType="separate"/>
        </w:r>
        <w:r w:rsidR="00CC216E">
          <w:rPr>
            <w:noProof/>
            <w:sz w:val="28"/>
          </w:rPr>
          <w:t>14</w:t>
        </w:r>
        <w:r w:rsidRPr="00947CE6">
          <w:rPr>
            <w:sz w:val="2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591200" w14:textId="77777777" w:rsidR="004612FE" w:rsidRDefault="004612FE" w:rsidP="001944B5">
      <w:r>
        <w:separator/>
      </w:r>
    </w:p>
  </w:footnote>
  <w:footnote w:type="continuationSeparator" w:id="0">
    <w:p w14:paraId="424477ED" w14:textId="77777777" w:rsidR="004612FE" w:rsidRDefault="004612FE" w:rsidP="0019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61D06"/>
    <w:multiLevelType w:val="multilevel"/>
    <w:tmpl w:val="B65C67AA"/>
    <w:lvl w:ilvl="0">
      <w:start w:val="1"/>
      <w:numFmt w:val="decimal"/>
      <w:lvlText w:val="%1."/>
      <w:lvlJc w:val="left"/>
      <w:pPr>
        <w:ind w:left="72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78A78FE"/>
    <w:multiLevelType w:val="hybridMultilevel"/>
    <w:tmpl w:val="5FD253F0"/>
    <w:lvl w:ilvl="0" w:tplc="82B283C2">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96D5729"/>
    <w:multiLevelType w:val="multilevel"/>
    <w:tmpl w:val="B8646742"/>
    <w:lvl w:ilvl="0">
      <w:start w:val="1"/>
      <w:numFmt w:val="bullet"/>
      <w:suff w:val="space"/>
      <w:lvlText w:val=""/>
      <w:lvlJc w:val="left"/>
      <w:pPr>
        <w:ind w:left="0" w:firstLine="709"/>
      </w:pPr>
      <w:rPr>
        <w:rFonts w:ascii="Symbol" w:hAnsi="Symbol" w:hint="default"/>
      </w:rPr>
    </w:lvl>
    <w:lvl w:ilvl="1">
      <w:start w:val="1"/>
      <w:numFmt w:val="bullet"/>
      <w:lvlText w:val=""/>
      <w:lvlJc w:val="left"/>
      <w:pPr>
        <w:tabs>
          <w:tab w:val="num" w:pos="1418"/>
        </w:tabs>
        <w:ind w:left="709" w:firstLine="709"/>
      </w:pPr>
      <w:rPr>
        <w:rFonts w:ascii="Symbol" w:hAnsi="Symbol" w:hint="default"/>
        <w:color w:val="auto"/>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0AC150F5"/>
    <w:multiLevelType w:val="hybridMultilevel"/>
    <w:tmpl w:val="2644436A"/>
    <w:lvl w:ilvl="0" w:tplc="0BFAB39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1D712842"/>
    <w:multiLevelType w:val="multilevel"/>
    <w:tmpl w:val="BA0E2ACA"/>
    <w:lvl w:ilvl="0">
      <w:start w:val="1"/>
      <w:numFmt w:val="decimal"/>
      <w:lvlText w:val="%1."/>
      <w:lvlJc w:val="left"/>
      <w:pPr>
        <w:ind w:left="1069"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62" w:hanging="720"/>
      </w:pPr>
      <w:rPr>
        <w:rFonts w:hint="default"/>
      </w:rPr>
    </w:lvl>
    <w:lvl w:ilvl="4">
      <w:start w:val="1"/>
      <w:numFmt w:val="decimal"/>
      <w:isLgl/>
      <w:lvlText w:val="%1.%2.%3.%4.%5."/>
      <w:lvlJc w:val="left"/>
      <w:pPr>
        <w:ind w:left="1833" w:hanging="1080"/>
      </w:pPr>
      <w:rPr>
        <w:rFonts w:hint="default"/>
      </w:rPr>
    </w:lvl>
    <w:lvl w:ilvl="5">
      <w:start w:val="1"/>
      <w:numFmt w:val="decimal"/>
      <w:isLgl/>
      <w:lvlText w:val="%1.%2.%3.%4.%5.%6."/>
      <w:lvlJc w:val="left"/>
      <w:pPr>
        <w:ind w:left="1844" w:hanging="1080"/>
      </w:pPr>
      <w:rPr>
        <w:rFonts w:hint="default"/>
      </w:rPr>
    </w:lvl>
    <w:lvl w:ilvl="6">
      <w:start w:val="1"/>
      <w:numFmt w:val="decimal"/>
      <w:isLgl/>
      <w:lvlText w:val="%1.%2.%3.%4.%5.%6.%7."/>
      <w:lvlJc w:val="left"/>
      <w:pPr>
        <w:ind w:left="2215"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97" w:hanging="1800"/>
      </w:pPr>
      <w:rPr>
        <w:rFonts w:hint="default"/>
      </w:rPr>
    </w:lvl>
  </w:abstractNum>
  <w:abstractNum w:abstractNumId="5" w15:restartNumberingAfterBreak="0">
    <w:nsid w:val="1E7F32DB"/>
    <w:multiLevelType w:val="hybridMultilevel"/>
    <w:tmpl w:val="78AA75C8"/>
    <w:lvl w:ilvl="0" w:tplc="0BFAB39C">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6" w15:restartNumberingAfterBreak="0">
    <w:nsid w:val="2390074D"/>
    <w:multiLevelType w:val="hybridMultilevel"/>
    <w:tmpl w:val="85D26C5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3940C3F"/>
    <w:multiLevelType w:val="hybridMultilevel"/>
    <w:tmpl w:val="1A1A9CF6"/>
    <w:lvl w:ilvl="0" w:tplc="4202B7F8">
      <w:start w:val="1"/>
      <w:numFmt w:val="bullet"/>
      <w:lvlText w:val=""/>
      <w:lvlJc w:val="left"/>
      <w:pPr>
        <w:tabs>
          <w:tab w:val="num" w:pos="830"/>
        </w:tabs>
        <w:ind w:left="830" w:hanging="360"/>
      </w:pPr>
      <w:rPr>
        <w:rFonts w:ascii="Symbol" w:hAnsi="Symbol" w:hint="default"/>
      </w:rPr>
    </w:lvl>
    <w:lvl w:ilvl="1" w:tplc="04190003" w:tentative="1">
      <w:start w:val="1"/>
      <w:numFmt w:val="bullet"/>
      <w:lvlText w:val="o"/>
      <w:lvlJc w:val="left"/>
      <w:pPr>
        <w:tabs>
          <w:tab w:val="num" w:pos="1550"/>
        </w:tabs>
        <w:ind w:left="1550" w:hanging="360"/>
      </w:pPr>
      <w:rPr>
        <w:rFonts w:ascii="Courier New" w:hAnsi="Courier New" w:cs="Courier New" w:hint="default"/>
      </w:rPr>
    </w:lvl>
    <w:lvl w:ilvl="2" w:tplc="04190005" w:tentative="1">
      <w:start w:val="1"/>
      <w:numFmt w:val="bullet"/>
      <w:lvlText w:val=""/>
      <w:lvlJc w:val="left"/>
      <w:pPr>
        <w:tabs>
          <w:tab w:val="num" w:pos="2270"/>
        </w:tabs>
        <w:ind w:left="2270" w:hanging="360"/>
      </w:pPr>
      <w:rPr>
        <w:rFonts w:ascii="Wingdings" w:hAnsi="Wingdings" w:hint="default"/>
      </w:rPr>
    </w:lvl>
    <w:lvl w:ilvl="3" w:tplc="04190001" w:tentative="1">
      <w:start w:val="1"/>
      <w:numFmt w:val="bullet"/>
      <w:lvlText w:val=""/>
      <w:lvlJc w:val="left"/>
      <w:pPr>
        <w:tabs>
          <w:tab w:val="num" w:pos="2990"/>
        </w:tabs>
        <w:ind w:left="2990" w:hanging="360"/>
      </w:pPr>
      <w:rPr>
        <w:rFonts w:ascii="Symbol" w:hAnsi="Symbol" w:hint="default"/>
      </w:rPr>
    </w:lvl>
    <w:lvl w:ilvl="4" w:tplc="04190003" w:tentative="1">
      <w:start w:val="1"/>
      <w:numFmt w:val="bullet"/>
      <w:lvlText w:val="o"/>
      <w:lvlJc w:val="left"/>
      <w:pPr>
        <w:tabs>
          <w:tab w:val="num" w:pos="3710"/>
        </w:tabs>
        <w:ind w:left="3710" w:hanging="360"/>
      </w:pPr>
      <w:rPr>
        <w:rFonts w:ascii="Courier New" w:hAnsi="Courier New" w:cs="Courier New" w:hint="default"/>
      </w:rPr>
    </w:lvl>
    <w:lvl w:ilvl="5" w:tplc="04190005" w:tentative="1">
      <w:start w:val="1"/>
      <w:numFmt w:val="bullet"/>
      <w:lvlText w:val=""/>
      <w:lvlJc w:val="left"/>
      <w:pPr>
        <w:tabs>
          <w:tab w:val="num" w:pos="4430"/>
        </w:tabs>
        <w:ind w:left="4430" w:hanging="360"/>
      </w:pPr>
      <w:rPr>
        <w:rFonts w:ascii="Wingdings" w:hAnsi="Wingdings" w:hint="default"/>
      </w:rPr>
    </w:lvl>
    <w:lvl w:ilvl="6" w:tplc="04190001" w:tentative="1">
      <w:start w:val="1"/>
      <w:numFmt w:val="bullet"/>
      <w:lvlText w:val=""/>
      <w:lvlJc w:val="left"/>
      <w:pPr>
        <w:tabs>
          <w:tab w:val="num" w:pos="5150"/>
        </w:tabs>
        <w:ind w:left="5150" w:hanging="360"/>
      </w:pPr>
      <w:rPr>
        <w:rFonts w:ascii="Symbol" w:hAnsi="Symbol" w:hint="default"/>
      </w:rPr>
    </w:lvl>
    <w:lvl w:ilvl="7" w:tplc="04190003" w:tentative="1">
      <w:start w:val="1"/>
      <w:numFmt w:val="bullet"/>
      <w:lvlText w:val="o"/>
      <w:lvlJc w:val="left"/>
      <w:pPr>
        <w:tabs>
          <w:tab w:val="num" w:pos="5870"/>
        </w:tabs>
        <w:ind w:left="5870" w:hanging="360"/>
      </w:pPr>
      <w:rPr>
        <w:rFonts w:ascii="Courier New" w:hAnsi="Courier New" w:cs="Courier New" w:hint="default"/>
      </w:rPr>
    </w:lvl>
    <w:lvl w:ilvl="8" w:tplc="04190005" w:tentative="1">
      <w:start w:val="1"/>
      <w:numFmt w:val="bullet"/>
      <w:lvlText w:val=""/>
      <w:lvlJc w:val="left"/>
      <w:pPr>
        <w:tabs>
          <w:tab w:val="num" w:pos="6590"/>
        </w:tabs>
        <w:ind w:left="6590" w:hanging="360"/>
      </w:pPr>
      <w:rPr>
        <w:rFonts w:ascii="Wingdings" w:hAnsi="Wingdings" w:hint="default"/>
      </w:rPr>
    </w:lvl>
  </w:abstractNum>
  <w:abstractNum w:abstractNumId="8" w15:restartNumberingAfterBreak="0">
    <w:nsid w:val="2E5528ED"/>
    <w:multiLevelType w:val="hybridMultilevel"/>
    <w:tmpl w:val="8A44C508"/>
    <w:lvl w:ilvl="0" w:tplc="47644F46">
      <w:numFmt w:val="bullet"/>
      <w:lvlText w:val="-"/>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9" w15:restartNumberingAfterBreak="0">
    <w:nsid w:val="303A66AC"/>
    <w:multiLevelType w:val="hybridMultilevel"/>
    <w:tmpl w:val="2FBC9490"/>
    <w:lvl w:ilvl="0" w:tplc="47644F46">
      <w:numFmt w:val="bullet"/>
      <w:lvlText w:val="-"/>
      <w:lvlJc w:val="left"/>
      <w:pPr>
        <w:ind w:left="1270" w:hanging="360"/>
      </w:pPr>
      <w:rPr>
        <w:rFonts w:hint="default"/>
      </w:rPr>
    </w:lvl>
    <w:lvl w:ilvl="1" w:tplc="04190003" w:tentative="1">
      <w:start w:val="1"/>
      <w:numFmt w:val="bullet"/>
      <w:lvlText w:val="o"/>
      <w:lvlJc w:val="left"/>
      <w:pPr>
        <w:ind w:left="1990" w:hanging="360"/>
      </w:pPr>
      <w:rPr>
        <w:rFonts w:ascii="Courier New" w:hAnsi="Courier New" w:cs="Courier New" w:hint="default"/>
      </w:rPr>
    </w:lvl>
    <w:lvl w:ilvl="2" w:tplc="04190005" w:tentative="1">
      <w:start w:val="1"/>
      <w:numFmt w:val="bullet"/>
      <w:lvlText w:val=""/>
      <w:lvlJc w:val="left"/>
      <w:pPr>
        <w:ind w:left="2710" w:hanging="360"/>
      </w:pPr>
      <w:rPr>
        <w:rFonts w:ascii="Wingdings" w:hAnsi="Wingdings" w:hint="default"/>
      </w:rPr>
    </w:lvl>
    <w:lvl w:ilvl="3" w:tplc="04190001" w:tentative="1">
      <w:start w:val="1"/>
      <w:numFmt w:val="bullet"/>
      <w:lvlText w:val=""/>
      <w:lvlJc w:val="left"/>
      <w:pPr>
        <w:ind w:left="3430" w:hanging="360"/>
      </w:pPr>
      <w:rPr>
        <w:rFonts w:ascii="Symbol" w:hAnsi="Symbol" w:hint="default"/>
      </w:rPr>
    </w:lvl>
    <w:lvl w:ilvl="4" w:tplc="04190003" w:tentative="1">
      <w:start w:val="1"/>
      <w:numFmt w:val="bullet"/>
      <w:lvlText w:val="o"/>
      <w:lvlJc w:val="left"/>
      <w:pPr>
        <w:ind w:left="4150" w:hanging="360"/>
      </w:pPr>
      <w:rPr>
        <w:rFonts w:ascii="Courier New" w:hAnsi="Courier New" w:cs="Courier New" w:hint="default"/>
      </w:rPr>
    </w:lvl>
    <w:lvl w:ilvl="5" w:tplc="04190005" w:tentative="1">
      <w:start w:val="1"/>
      <w:numFmt w:val="bullet"/>
      <w:lvlText w:val=""/>
      <w:lvlJc w:val="left"/>
      <w:pPr>
        <w:ind w:left="4870" w:hanging="360"/>
      </w:pPr>
      <w:rPr>
        <w:rFonts w:ascii="Wingdings" w:hAnsi="Wingdings" w:hint="default"/>
      </w:rPr>
    </w:lvl>
    <w:lvl w:ilvl="6" w:tplc="04190001" w:tentative="1">
      <w:start w:val="1"/>
      <w:numFmt w:val="bullet"/>
      <w:lvlText w:val=""/>
      <w:lvlJc w:val="left"/>
      <w:pPr>
        <w:ind w:left="5590" w:hanging="360"/>
      </w:pPr>
      <w:rPr>
        <w:rFonts w:ascii="Symbol" w:hAnsi="Symbol" w:hint="default"/>
      </w:rPr>
    </w:lvl>
    <w:lvl w:ilvl="7" w:tplc="04190003" w:tentative="1">
      <w:start w:val="1"/>
      <w:numFmt w:val="bullet"/>
      <w:lvlText w:val="o"/>
      <w:lvlJc w:val="left"/>
      <w:pPr>
        <w:ind w:left="6310" w:hanging="360"/>
      </w:pPr>
      <w:rPr>
        <w:rFonts w:ascii="Courier New" w:hAnsi="Courier New" w:cs="Courier New" w:hint="default"/>
      </w:rPr>
    </w:lvl>
    <w:lvl w:ilvl="8" w:tplc="04190005" w:tentative="1">
      <w:start w:val="1"/>
      <w:numFmt w:val="bullet"/>
      <w:lvlText w:val=""/>
      <w:lvlJc w:val="left"/>
      <w:pPr>
        <w:ind w:left="7030" w:hanging="360"/>
      </w:pPr>
      <w:rPr>
        <w:rFonts w:ascii="Wingdings" w:hAnsi="Wingdings" w:hint="default"/>
      </w:rPr>
    </w:lvl>
  </w:abstractNum>
  <w:abstractNum w:abstractNumId="10" w15:restartNumberingAfterBreak="0">
    <w:nsid w:val="366F0BCC"/>
    <w:multiLevelType w:val="hybridMultilevel"/>
    <w:tmpl w:val="9164408E"/>
    <w:lvl w:ilvl="0" w:tplc="0BFAB3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3CDB4DC9"/>
    <w:multiLevelType w:val="hybridMultilevel"/>
    <w:tmpl w:val="BE7051F4"/>
    <w:lvl w:ilvl="0" w:tplc="47644F46">
      <w:numFmt w:val="bullet"/>
      <w:lvlText w:val="-"/>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3D116F10"/>
    <w:multiLevelType w:val="multilevel"/>
    <w:tmpl w:val="3D820B86"/>
    <w:lvl w:ilvl="0">
      <w:start w:val="1"/>
      <w:numFmt w:val="decimal"/>
      <w:pStyle w:val="1"/>
      <w:suff w:val="space"/>
      <w:lvlText w:val="%1"/>
      <w:lvlJc w:val="left"/>
      <w:pPr>
        <w:ind w:left="0" w:firstLine="709"/>
      </w:pPr>
      <w:rPr>
        <w:rFonts w:hint="default"/>
      </w:rPr>
    </w:lvl>
    <w:lvl w:ilvl="1">
      <w:start w:val="1"/>
      <w:numFmt w:val="decimal"/>
      <w:pStyle w:val="2"/>
      <w:suff w:val="space"/>
      <w:lvlText w:val="%1.%2"/>
      <w:lvlJc w:val="left"/>
      <w:pPr>
        <w:ind w:left="0" w:firstLine="709"/>
      </w:pPr>
      <w:rPr>
        <w:rFonts w:hint="default"/>
      </w:rPr>
    </w:lvl>
    <w:lvl w:ilvl="2">
      <w:start w:val="1"/>
      <w:numFmt w:val="decimal"/>
      <w:lvlText w:val="%1.%2.%3"/>
      <w:lvlJc w:val="left"/>
      <w:pPr>
        <w:ind w:left="3413"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suff w:val="space"/>
      <w:lvlText w:val="%8)"/>
      <w:lvlJc w:val="left"/>
      <w:pPr>
        <w:ind w:left="0" w:firstLine="709"/>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451028E0"/>
    <w:multiLevelType w:val="multilevel"/>
    <w:tmpl w:val="DE7E084A"/>
    <w:lvl w:ilvl="0">
      <w:start w:val="1"/>
      <w:numFmt w:val="bullet"/>
      <w:pStyle w:val="v"/>
      <w:suff w:val="space"/>
      <w:lvlText w:val=""/>
      <w:lvlJc w:val="left"/>
      <w:pPr>
        <w:ind w:left="0" w:firstLine="680"/>
      </w:pPr>
      <w:rPr>
        <w:rFonts w:ascii="Symbol" w:hAnsi="Symbol" w:hint="default"/>
      </w:rPr>
    </w:lvl>
    <w:lvl w:ilvl="1">
      <w:start w:val="1"/>
      <w:numFmt w:val="bullet"/>
      <w:lvlRestart w:val="0"/>
      <w:pStyle w:val="a"/>
      <w:suff w:val="space"/>
      <w:lvlText w:val=""/>
      <w:lvlJc w:val="left"/>
      <w:pPr>
        <w:ind w:left="0" w:firstLine="680"/>
      </w:pPr>
      <w:rPr>
        <w:rFonts w:ascii="Symbol" w:hAnsi="Symbol" w:hint="default"/>
        <w:color w:val="auto"/>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15:restartNumberingAfterBreak="0">
    <w:nsid w:val="5B1D23DA"/>
    <w:multiLevelType w:val="hybridMultilevel"/>
    <w:tmpl w:val="3A94C9D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5EA07895"/>
    <w:multiLevelType w:val="singleLevel"/>
    <w:tmpl w:val="47644F46"/>
    <w:lvl w:ilvl="0">
      <w:numFmt w:val="bullet"/>
      <w:lvlText w:val="-"/>
      <w:lvlJc w:val="left"/>
      <w:pPr>
        <w:tabs>
          <w:tab w:val="num" w:pos="720"/>
        </w:tabs>
        <w:ind w:left="720" w:hanging="436"/>
      </w:pPr>
      <w:rPr>
        <w:rFonts w:hint="default"/>
      </w:rPr>
    </w:lvl>
  </w:abstractNum>
  <w:num w:numId="1">
    <w:abstractNumId w:val="15"/>
  </w:num>
  <w:num w:numId="2">
    <w:abstractNumId w:val="14"/>
  </w:num>
  <w:num w:numId="3">
    <w:abstractNumId w:val="0"/>
  </w:num>
  <w:num w:numId="4">
    <w:abstractNumId w:val="4"/>
  </w:num>
  <w:num w:numId="5">
    <w:abstractNumId w:val="5"/>
  </w:num>
  <w:num w:numId="6">
    <w:abstractNumId w:val="8"/>
  </w:num>
  <w:num w:numId="7">
    <w:abstractNumId w:val="11"/>
  </w:num>
  <w:num w:numId="8">
    <w:abstractNumId w:val="7"/>
  </w:num>
  <w:num w:numId="9">
    <w:abstractNumId w:val="1"/>
  </w:num>
  <w:num w:numId="10">
    <w:abstractNumId w:val="9"/>
  </w:num>
  <w:num w:numId="11">
    <w:abstractNumId w:val="3"/>
  </w:num>
  <w:num w:numId="12">
    <w:abstractNumId w:val="10"/>
  </w:num>
  <w:num w:numId="13">
    <w:abstractNumId w:val="6"/>
  </w:num>
  <w:num w:numId="14">
    <w:abstractNumId w:val="12"/>
  </w:num>
  <w:num w:numId="15">
    <w:abstractNumId w:val="13"/>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5E71"/>
    <w:rsid w:val="00001676"/>
    <w:rsid w:val="00003D8C"/>
    <w:rsid w:val="000044F6"/>
    <w:rsid w:val="00005587"/>
    <w:rsid w:val="00014EB4"/>
    <w:rsid w:val="00021B67"/>
    <w:rsid w:val="00044A50"/>
    <w:rsid w:val="00045B18"/>
    <w:rsid w:val="000507DB"/>
    <w:rsid w:val="00051ADA"/>
    <w:rsid w:val="00051C22"/>
    <w:rsid w:val="00054796"/>
    <w:rsid w:val="00055D67"/>
    <w:rsid w:val="00057571"/>
    <w:rsid w:val="00063156"/>
    <w:rsid w:val="000727B5"/>
    <w:rsid w:val="00096BB8"/>
    <w:rsid w:val="000A2A6B"/>
    <w:rsid w:val="000A36EC"/>
    <w:rsid w:val="000B0F4A"/>
    <w:rsid w:val="000B1C4A"/>
    <w:rsid w:val="000B4CCE"/>
    <w:rsid w:val="000F42B3"/>
    <w:rsid w:val="00106B22"/>
    <w:rsid w:val="00107610"/>
    <w:rsid w:val="001148C3"/>
    <w:rsid w:val="00115E8F"/>
    <w:rsid w:val="001217C6"/>
    <w:rsid w:val="001217CD"/>
    <w:rsid w:val="00121D0E"/>
    <w:rsid w:val="00122290"/>
    <w:rsid w:val="0013379D"/>
    <w:rsid w:val="00145706"/>
    <w:rsid w:val="0015394D"/>
    <w:rsid w:val="00157C60"/>
    <w:rsid w:val="001602BA"/>
    <w:rsid w:val="001607D2"/>
    <w:rsid w:val="001644CC"/>
    <w:rsid w:val="00166BB2"/>
    <w:rsid w:val="00171179"/>
    <w:rsid w:val="001728D1"/>
    <w:rsid w:val="001743DC"/>
    <w:rsid w:val="00174C45"/>
    <w:rsid w:val="0018069E"/>
    <w:rsid w:val="001820FC"/>
    <w:rsid w:val="00190686"/>
    <w:rsid w:val="001942CE"/>
    <w:rsid w:val="001944B5"/>
    <w:rsid w:val="00196731"/>
    <w:rsid w:val="001A3A4B"/>
    <w:rsid w:val="001B05C1"/>
    <w:rsid w:val="001C3D77"/>
    <w:rsid w:val="001D1D74"/>
    <w:rsid w:val="001D37D7"/>
    <w:rsid w:val="001F3EE5"/>
    <w:rsid w:val="001F4347"/>
    <w:rsid w:val="00222F26"/>
    <w:rsid w:val="00227158"/>
    <w:rsid w:val="002342C4"/>
    <w:rsid w:val="00236B10"/>
    <w:rsid w:val="00247A7F"/>
    <w:rsid w:val="00247F3F"/>
    <w:rsid w:val="00250ACC"/>
    <w:rsid w:val="002534AB"/>
    <w:rsid w:val="0025474E"/>
    <w:rsid w:val="00255DD7"/>
    <w:rsid w:val="002562E9"/>
    <w:rsid w:val="00260EF0"/>
    <w:rsid w:val="0026197F"/>
    <w:rsid w:val="00272BB8"/>
    <w:rsid w:val="00273B16"/>
    <w:rsid w:val="0029033C"/>
    <w:rsid w:val="00296BA5"/>
    <w:rsid w:val="002A032F"/>
    <w:rsid w:val="002A3A95"/>
    <w:rsid w:val="002A3CF8"/>
    <w:rsid w:val="002A607D"/>
    <w:rsid w:val="002A7669"/>
    <w:rsid w:val="002B3A24"/>
    <w:rsid w:val="002B3FB7"/>
    <w:rsid w:val="002B7CE4"/>
    <w:rsid w:val="002C36C1"/>
    <w:rsid w:val="002D0621"/>
    <w:rsid w:val="002D45F2"/>
    <w:rsid w:val="002D5C3D"/>
    <w:rsid w:val="002D720B"/>
    <w:rsid w:val="002E044B"/>
    <w:rsid w:val="00305BF9"/>
    <w:rsid w:val="00314239"/>
    <w:rsid w:val="00315CF7"/>
    <w:rsid w:val="00322CE2"/>
    <w:rsid w:val="00341413"/>
    <w:rsid w:val="00343FE9"/>
    <w:rsid w:val="003462D4"/>
    <w:rsid w:val="00365E86"/>
    <w:rsid w:val="0037069F"/>
    <w:rsid w:val="00370EBE"/>
    <w:rsid w:val="00375170"/>
    <w:rsid w:val="00375BE1"/>
    <w:rsid w:val="00387854"/>
    <w:rsid w:val="00390A21"/>
    <w:rsid w:val="00395B13"/>
    <w:rsid w:val="003967D6"/>
    <w:rsid w:val="003A0ADC"/>
    <w:rsid w:val="003A11F7"/>
    <w:rsid w:val="003C245A"/>
    <w:rsid w:val="003D280B"/>
    <w:rsid w:val="003D5B03"/>
    <w:rsid w:val="003D6CB4"/>
    <w:rsid w:val="003E09A5"/>
    <w:rsid w:val="003E536E"/>
    <w:rsid w:val="003F7530"/>
    <w:rsid w:val="004045D5"/>
    <w:rsid w:val="00406054"/>
    <w:rsid w:val="00415F24"/>
    <w:rsid w:val="00426938"/>
    <w:rsid w:val="00433253"/>
    <w:rsid w:val="00433C88"/>
    <w:rsid w:val="004350CE"/>
    <w:rsid w:val="00445415"/>
    <w:rsid w:val="00446ED6"/>
    <w:rsid w:val="00450CFF"/>
    <w:rsid w:val="00454A22"/>
    <w:rsid w:val="0045512D"/>
    <w:rsid w:val="004578AE"/>
    <w:rsid w:val="004612FE"/>
    <w:rsid w:val="00474021"/>
    <w:rsid w:val="00475D61"/>
    <w:rsid w:val="004828AF"/>
    <w:rsid w:val="00482D1B"/>
    <w:rsid w:val="00483B2A"/>
    <w:rsid w:val="00492D0F"/>
    <w:rsid w:val="00493085"/>
    <w:rsid w:val="004A4AAD"/>
    <w:rsid w:val="004B0702"/>
    <w:rsid w:val="004B0CD5"/>
    <w:rsid w:val="004B4E3D"/>
    <w:rsid w:val="004B53C1"/>
    <w:rsid w:val="004C19DB"/>
    <w:rsid w:val="004C796F"/>
    <w:rsid w:val="004C7BDB"/>
    <w:rsid w:val="004E3DB5"/>
    <w:rsid w:val="004E51AA"/>
    <w:rsid w:val="004E7D4C"/>
    <w:rsid w:val="004F2E6E"/>
    <w:rsid w:val="004F457A"/>
    <w:rsid w:val="004F5E7F"/>
    <w:rsid w:val="00520485"/>
    <w:rsid w:val="005225C4"/>
    <w:rsid w:val="00537901"/>
    <w:rsid w:val="00541059"/>
    <w:rsid w:val="00553C81"/>
    <w:rsid w:val="0055603F"/>
    <w:rsid w:val="00560893"/>
    <w:rsid w:val="00562DE1"/>
    <w:rsid w:val="00575BD8"/>
    <w:rsid w:val="005809B6"/>
    <w:rsid w:val="00595E71"/>
    <w:rsid w:val="005B031C"/>
    <w:rsid w:val="005B1672"/>
    <w:rsid w:val="005B61B1"/>
    <w:rsid w:val="005B75F9"/>
    <w:rsid w:val="005C52EA"/>
    <w:rsid w:val="005D1BCD"/>
    <w:rsid w:val="005D30D1"/>
    <w:rsid w:val="005D3D87"/>
    <w:rsid w:val="005E4351"/>
    <w:rsid w:val="005E771B"/>
    <w:rsid w:val="005E7E21"/>
    <w:rsid w:val="005F0E2F"/>
    <w:rsid w:val="005F770D"/>
    <w:rsid w:val="00624DAF"/>
    <w:rsid w:val="00625C7C"/>
    <w:rsid w:val="00630513"/>
    <w:rsid w:val="00640F62"/>
    <w:rsid w:val="006432B0"/>
    <w:rsid w:val="00647DF3"/>
    <w:rsid w:val="00653E4C"/>
    <w:rsid w:val="00657CD7"/>
    <w:rsid w:val="006639DB"/>
    <w:rsid w:val="00667A4E"/>
    <w:rsid w:val="00675F72"/>
    <w:rsid w:val="006762EE"/>
    <w:rsid w:val="006919C9"/>
    <w:rsid w:val="00691DD0"/>
    <w:rsid w:val="00694AA9"/>
    <w:rsid w:val="006B61E1"/>
    <w:rsid w:val="006C03ED"/>
    <w:rsid w:val="006C21C7"/>
    <w:rsid w:val="006C2B37"/>
    <w:rsid w:val="006C73E4"/>
    <w:rsid w:val="006D0201"/>
    <w:rsid w:val="006E3A0B"/>
    <w:rsid w:val="006F38CD"/>
    <w:rsid w:val="007004D0"/>
    <w:rsid w:val="00700A6F"/>
    <w:rsid w:val="00703D8D"/>
    <w:rsid w:val="00706F8B"/>
    <w:rsid w:val="007129D4"/>
    <w:rsid w:val="00723FE3"/>
    <w:rsid w:val="0072540C"/>
    <w:rsid w:val="00725BC5"/>
    <w:rsid w:val="00730834"/>
    <w:rsid w:val="00734902"/>
    <w:rsid w:val="007415E0"/>
    <w:rsid w:val="00747927"/>
    <w:rsid w:val="00752C73"/>
    <w:rsid w:val="007535B8"/>
    <w:rsid w:val="00753ECD"/>
    <w:rsid w:val="00756FFA"/>
    <w:rsid w:val="00760555"/>
    <w:rsid w:val="007617E2"/>
    <w:rsid w:val="0076427A"/>
    <w:rsid w:val="00770E7F"/>
    <w:rsid w:val="007718FE"/>
    <w:rsid w:val="007721D1"/>
    <w:rsid w:val="00792341"/>
    <w:rsid w:val="00792B95"/>
    <w:rsid w:val="00793D67"/>
    <w:rsid w:val="0079562F"/>
    <w:rsid w:val="007A2F05"/>
    <w:rsid w:val="007B4A94"/>
    <w:rsid w:val="007C03A9"/>
    <w:rsid w:val="007C5CD0"/>
    <w:rsid w:val="007D2D07"/>
    <w:rsid w:val="007D41BF"/>
    <w:rsid w:val="007E4713"/>
    <w:rsid w:val="007E4F1D"/>
    <w:rsid w:val="007F1CAB"/>
    <w:rsid w:val="008126A8"/>
    <w:rsid w:val="00820585"/>
    <w:rsid w:val="00834B2E"/>
    <w:rsid w:val="008629FE"/>
    <w:rsid w:val="00867084"/>
    <w:rsid w:val="008765C0"/>
    <w:rsid w:val="008910FD"/>
    <w:rsid w:val="00894348"/>
    <w:rsid w:val="008A1FD3"/>
    <w:rsid w:val="008B057C"/>
    <w:rsid w:val="008B09D4"/>
    <w:rsid w:val="008B22A2"/>
    <w:rsid w:val="008B7434"/>
    <w:rsid w:val="008B790C"/>
    <w:rsid w:val="008D1A33"/>
    <w:rsid w:val="008F53E4"/>
    <w:rsid w:val="00904788"/>
    <w:rsid w:val="009067F7"/>
    <w:rsid w:val="00910171"/>
    <w:rsid w:val="00934382"/>
    <w:rsid w:val="00935F24"/>
    <w:rsid w:val="00947960"/>
    <w:rsid w:val="00947CE6"/>
    <w:rsid w:val="00953226"/>
    <w:rsid w:val="009578C8"/>
    <w:rsid w:val="00975B65"/>
    <w:rsid w:val="00982EFA"/>
    <w:rsid w:val="00996727"/>
    <w:rsid w:val="009A3B1A"/>
    <w:rsid w:val="009C386C"/>
    <w:rsid w:val="009C745E"/>
    <w:rsid w:val="009D676D"/>
    <w:rsid w:val="009F5D56"/>
    <w:rsid w:val="00A018F3"/>
    <w:rsid w:val="00A02B68"/>
    <w:rsid w:val="00A05612"/>
    <w:rsid w:val="00A12A19"/>
    <w:rsid w:val="00A17440"/>
    <w:rsid w:val="00A20C35"/>
    <w:rsid w:val="00A26D52"/>
    <w:rsid w:val="00A463B0"/>
    <w:rsid w:val="00A4734F"/>
    <w:rsid w:val="00A475EC"/>
    <w:rsid w:val="00A6008D"/>
    <w:rsid w:val="00A61D7A"/>
    <w:rsid w:val="00A62404"/>
    <w:rsid w:val="00A7075D"/>
    <w:rsid w:val="00A71E3A"/>
    <w:rsid w:val="00A7411D"/>
    <w:rsid w:val="00A767C0"/>
    <w:rsid w:val="00A77DFC"/>
    <w:rsid w:val="00A81ABD"/>
    <w:rsid w:val="00A9143D"/>
    <w:rsid w:val="00A9203F"/>
    <w:rsid w:val="00A92EE2"/>
    <w:rsid w:val="00AA5EF1"/>
    <w:rsid w:val="00AB2119"/>
    <w:rsid w:val="00AD6EDA"/>
    <w:rsid w:val="00AD78C8"/>
    <w:rsid w:val="00B05284"/>
    <w:rsid w:val="00B05FCC"/>
    <w:rsid w:val="00B11237"/>
    <w:rsid w:val="00B31D8B"/>
    <w:rsid w:val="00B357A0"/>
    <w:rsid w:val="00B47174"/>
    <w:rsid w:val="00B618BB"/>
    <w:rsid w:val="00B637E9"/>
    <w:rsid w:val="00B65A9D"/>
    <w:rsid w:val="00B65B54"/>
    <w:rsid w:val="00B73996"/>
    <w:rsid w:val="00B77FC7"/>
    <w:rsid w:val="00B874F4"/>
    <w:rsid w:val="00B96F1D"/>
    <w:rsid w:val="00BA4E6A"/>
    <w:rsid w:val="00BC311A"/>
    <w:rsid w:val="00BD3058"/>
    <w:rsid w:val="00BE676F"/>
    <w:rsid w:val="00C027E0"/>
    <w:rsid w:val="00C06B1A"/>
    <w:rsid w:val="00C1676A"/>
    <w:rsid w:val="00C17791"/>
    <w:rsid w:val="00C303E6"/>
    <w:rsid w:val="00C37366"/>
    <w:rsid w:val="00C42C0C"/>
    <w:rsid w:val="00C479FB"/>
    <w:rsid w:val="00C47D12"/>
    <w:rsid w:val="00C80419"/>
    <w:rsid w:val="00C874A2"/>
    <w:rsid w:val="00C93F52"/>
    <w:rsid w:val="00C942BD"/>
    <w:rsid w:val="00CA4587"/>
    <w:rsid w:val="00CB0915"/>
    <w:rsid w:val="00CC1800"/>
    <w:rsid w:val="00CC1C07"/>
    <w:rsid w:val="00CC216E"/>
    <w:rsid w:val="00CC7159"/>
    <w:rsid w:val="00CD53F4"/>
    <w:rsid w:val="00CE61CC"/>
    <w:rsid w:val="00D0190B"/>
    <w:rsid w:val="00D02BC0"/>
    <w:rsid w:val="00D03801"/>
    <w:rsid w:val="00D05630"/>
    <w:rsid w:val="00D074B0"/>
    <w:rsid w:val="00D07670"/>
    <w:rsid w:val="00D1061F"/>
    <w:rsid w:val="00D14F20"/>
    <w:rsid w:val="00D16484"/>
    <w:rsid w:val="00D30C2A"/>
    <w:rsid w:val="00D447DC"/>
    <w:rsid w:val="00D55A5D"/>
    <w:rsid w:val="00D7322C"/>
    <w:rsid w:val="00D8305F"/>
    <w:rsid w:val="00D9015B"/>
    <w:rsid w:val="00D91240"/>
    <w:rsid w:val="00D94DBF"/>
    <w:rsid w:val="00DA5402"/>
    <w:rsid w:val="00DB12EF"/>
    <w:rsid w:val="00DB26C4"/>
    <w:rsid w:val="00DB38A8"/>
    <w:rsid w:val="00DB4EC7"/>
    <w:rsid w:val="00DC585C"/>
    <w:rsid w:val="00DD6CB8"/>
    <w:rsid w:val="00DF590E"/>
    <w:rsid w:val="00E0100A"/>
    <w:rsid w:val="00E01DD9"/>
    <w:rsid w:val="00E12608"/>
    <w:rsid w:val="00E232A9"/>
    <w:rsid w:val="00E30269"/>
    <w:rsid w:val="00E3026A"/>
    <w:rsid w:val="00E35B73"/>
    <w:rsid w:val="00E37E82"/>
    <w:rsid w:val="00E5748D"/>
    <w:rsid w:val="00E67AC1"/>
    <w:rsid w:val="00E724B8"/>
    <w:rsid w:val="00E72766"/>
    <w:rsid w:val="00E75B94"/>
    <w:rsid w:val="00E77279"/>
    <w:rsid w:val="00E82B0E"/>
    <w:rsid w:val="00EA0A4C"/>
    <w:rsid w:val="00EC4C90"/>
    <w:rsid w:val="00ED4330"/>
    <w:rsid w:val="00ED4E05"/>
    <w:rsid w:val="00EF3AFA"/>
    <w:rsid w:val="00EF6C95"/>
    <w:rsid w:val="00F1065E"/>
    <w:rsid w:val="00F1380A"/>
    <w:rsid w:val="00F13A25"/>
    <w:rsid w:val="00F13D52"/>
    <w:rsid w:val="00F14FD3"/>
    <w:rsid w:val="00F15F93"/>
    <w:rsid w:val="00F20651"/>
    <w:rsid w:val="00F2262E"/>
    <w:rsid w:val="00F35635"/>
    <w:rsid w:val="00F37941"/>
    <w:rsid w:val="00F40B32"/>
    <w:rsid w:val="00F506B2"/>
    <w:rsid w:val="00F60E65"/>
    <w:rsid w:val="00F61CDA"/>
    <w:rsid w:val="00F70813"/>
    <w:rsid w:val="00F93DAD"/>
    <w:rsid w:val="00FA1403"/>
    <w:rsid w:val="00FA51E1"/>
    <w:rsid w:val="00FA6EE3"/>
    <w:rsid w:val="00FB0F4C"/>
    <w:rsid w:val="00FC35E9"/>
    <w:rsid w:val="00FD61F2"/>
    <w:rsid w:val="00FD6607"/>
    <w:rsid w:val="00FE3E91"/>
    <w:rsid w:val="00FE5CB6"/>
    <w:rsid w:val="00FE7C0C"/>
    <w:rsid w:val="00FF07E0"/>
    <w:rsid w:val="00FF51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6C9D67"/>
  <w15:docId w15:val="{44F30E35-95FF-4269-937A-834287AF9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595E71"/>
    <w:rPr>
      <w:rFonts w:ascii="Times New Roman" w:eastAsia="Times New Roman" w:hAnsi="Times New Roman"/>
      <w:sz w:val="24"/>
      <w:szCs w:val="24"/>
    </w:rPr>
  </w:style>
  <w:style w:type="paragraph" w:styleId="1">
    <w:name w:val="heading 1"/>
    <w:aliases w:val="v_заг_1"/>
    <w:basedOn w:val="a0"/>
    <w:next w:val="a0"/>
    <w:link w:val="10"/>
    <w:autoRedefine/>
    <w:uiPriority w:val="9"/>
    <w:qFormat/>
    <w:rsid w:val="008126A8"/>
    <w:pPr>
      <w:keepNext/>
      <w:keepLines/>
      <w:numPr>
        <w:numId w:val="14"/>
      </w:numPr>
      <w:spacing w:line="360" w:lineRule="auto"/>
      <w:jc w:val="both"/>
      <w:outlineLvl w:val="0"/>
    </w:pPr>
    <w:rPr>
      <w:rFonts w:asciiTheme="majorHAnsi" w:eastAsiaTheme="majorEastAsia" w:hAnsiTheme="majorHAnsi" w:cstheme="majorBidi"/>
      <w:b/>
      <w:sz w:val="36"/>
      <w:szCs w:val="32"/>
    </w:rPr>
  </w:style>
  <w:style w:type="paragraph" w:styleId="2">
    <w:name w:val="heading 2"/>
    <w:aliases w:val="v_заг_2"/>
    <w:basedOn w:val="a0"/>
    <w:next w:val="v0"/>
    <w:link w:val="20"/>
    <w:autoRedefine/>
    <w:uiPriority w:val="9"/>
    <w:unhideWhenUsed/>
    <w:qFormat/>
    <w:rsid w:val="008126A8"/>
    <w:pPr>
      <w:keepNext/>
      <w:keepLines/>
      <w:numPr>
        <w:ilvl w:val="1"/>
        <w:numId w:val="14"/>
      </w:numPr>
      <w:spacing w:line="360" w:lineRule="auto"/>
      <w:jc w:val="both"/>
      <w:outlineLvl w:val="1"/>
    </w:pPr>
    <w:rPr>
      <w:b/>
      <w:bCs/>
      <w:iCs/>
      <w:sz w:val="32"/>
      <w:szCs w:val="28"/>
    </w:rPr>
  </w:style>
  <w:style w:type="paragraph" w:styleId="3">
    <w:name w:val="heading 3"/>
    <w:basedOn w:val="a0"/>
    <w:next w:val="a0"/>
    <w:link w:val="30"/>
    <w:uiPriority w:val="9"/>
    <w:qFormat/>
    <w:rsid w:val="002B3A24"/>
    <w:pPr>
      <w:keepNext/>
      <w:spacing w:line="300" w:lineRule="exact"/>
      <w:jc w:val="both"/>
      <w:outlineLvl w:val="2"/>
    </w:pPr>
    <w:rPr>
      <w:b/>
      <w:sz w:val="20"/>
      <w:szCs w:val="20"/>
    </w:rPr>
  </w:style>
  <w:style w:type="paragraph" w:styleId="4">
    <w:name w:val="heading 4"/>
    <w:basedOn w:val="a0"/>
    <w:next w:val="a0"/>
    <w:link w:val="40"/>
    <w:uiPriority w:val="9"/>
    <w:qFormat/>
    <w:rsid w:val="002B3A24"/>
    <w:pPr>
      <w:keepNext/>
      <w:spacing w:line="300" w:lineRule="exact"/>
      <w:jc w:val="center"/>
      <w:outlineLvl w:val="3"/>
    </w:pPr>
    <w:rPr>
      <w:b/>
      <w:sz w:val="20"/>
      <w:szCs w:val="20"/>
    </w:rPr>
  </w:style>
  <w:style w:type="paragraph" w:styleId="5">
    <w:name w:val="heading 5"/>
    <w:basedOn w:val="a0"/>
    <w:next w:val="a0"/>
    <w:link w:val="50"/>
    <w:uiPriority w:val="9"/>
    <w:unhideWhenUsed/>
    <w:rsid w:val="004B4E3D"/>
    <w:pPr>
      <w:keepNext/>
      <w:keepLines/>
      <w:spacing w:before="40" w:line="259" w:lineRule="auto"/>
      <w:ind w:left="1008" w:hanging="1008"/>
      <w:outlineLvl w:val="4"/>
    </w:pPr>
    <w:rPr>
      <w:rFonts w:asciiTheme="majorHAnsi" w:eastAsiaTheme="majorEastAsia" w:hAnsiTheme="majorHAnsi" w:cstheme="majorBidi"/>
      <w:color w:val="365F91" w:themeColor="accent1" w:themeShade="BF"/>
      <w:sz w:val="22"/>
      <w:szCs w:val="22"/>
      <w:lang w:eastAsia="en-US"/>
    </w:rPr>
  </w:style>
  <w:style w:type="paragraph" w:styleId="6">
    <w:name w:val="heading 6"/>
    <w:basedOn w:val="a0"/>
    <w:next w:val="a0"/>
    <w:link w:val="60"/>
    <w:uiPriority w:val="9"/>
    <w:semiHidden/>
    <w:unhideWhenUsed/>
    <w:rsid w:val="004B4E3D"/>
    <w:pPr>
      <w:keepNext/>
      <w:keepLines/>
      <w:spacing w:before="40" w:line="259" w:lineRule="auto"/>
      <w:ind w:left="1152" w:hanging="1152"/>
      <w:outlineLvl w:val="5"/>
    </w:pPr>
    <w:rPr>
      <w:rFonts w:asciiTheme="majorHAnsi" w:eastAsiaTheme="majorEastAsia" w:hAnsiTheme="majorHAnsi" w:cstheme="majorBidi"/>
      <w:color w:val="243F60" w:themeColor="accent1" w:themeShade="7F"/>
      <w:sz w:val="22"/>
      <w:szCs w:val="22"/>
      <w:lang w:eastAsia="en-US"/>
    </w:rPr>
  </w:style>
  <w:style w:type="paragraph" w:styleId="7">
    <w:name w:val="heading 7"/>
    <w:basedOn w:val="a0"/>
    <w:next w:val="a0"/>
    <w:link w:val="70"/>
    <w:uiPriority w:val="9"/>
    <w:unhideWhenUsed/>
    <w:rsid w:val="004B4E3D"/>
    <w:pPr>
      <w:keepNext/>
      <w:keepLines/>
      <w:spacing w:before="40" w:line="259" w:lineRule="auto"/>
      <w:ind w:left="1296" w:hanging="1296"/>
      <w:outlineLvl w:val="6"/>
    </w:pPr>
    <w:rPr>
      <w:rFonts w:asciiTheme="majorHAnsi" w:eastAsiaTheme="majorEastAsia" w:hAnsiTheme="majorHAnsi" w:cstheme="majorBidi"/>
      <w:i/>
      <w:iCs/>
      <w:color w:val="243F60" w:themeColor="accent1" w:themeShade="7F"/>
      <w:sz w:val="22"/>
      <w:szCs w:val="22"/>
      <w:lang w:eastAsia="en-US"/>
    </w:rPr>
  </w:style>
  <w:style w:type="paragraph" w:styleId="9">
    <w:name w:val="heading 9"/>
    <w:basedOn w:val="a0"/>
    <w:next w:val="a0"/>
    <w:link w:val="90"/>
    <w:uiPriority w:val="9"/>
    <w:semiHidden/>
    <w:unhideWhenUsed/>
    <w:qFormat/>
    <w:rsid w:val="004B4E3D"/>
    <w:pPr>
      <w:keepNext/>
      <w:keepLines/>
      <w:spacing w:before="40" w:line="259" w:lineRule="auto"/>
      <w:ind w:left="1584" w:hanging="1584"/>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1">
    <w:name w:val="Обычный1"/>
    <w:rsid w:val="00595E71"/>
    <w:pPr>
      <w:widowControl w:val="0"/>
      <w:ind w:firstLine="280"/>
      <w:jc w:val="both"/>
    </w:pPr>
    <w:rPr>
      <w:rFonts w:ascii="Times New Roman" w:eastAsia="Times New Roman" w:hAnsi="Times New Roman"/>
      <w:snapToGrid w:val="0"/>
      <w:sz w:val="24"/>
    </w:rPr>
  </w:style>
  <w:style w:type="paragraph" w:customStyle="1" w:styleId="FR1">
    <w:name w:val="FR1"/>
    <w:rsid w:val="00595E71"/>
    <w:pPr>
      <w:widowControl w:val="0"/>
      <w:jc w:val="center"/>
    </w:pPr>
    <w:rPr>
      <w:rFonts w:ascii="Arial" w:eastAsia="Times New Roman" w:hAnsi="Arial"/>
      <w:snapToGrid w:val="0"/>
      <w:sz w:val="22"/>
    </w:rPr>
  </w:style>
  <w:style w:type="paragraph" w:customStyle="1" w:styleId="2005">
    <w:name w:val="МАУ'2005 Основной текст"/>
    <w:basedOn w:val="a0"/>
    <w:next w:val="a0"/>
    <w:rsid w:val="00595E71"/>
    <w:pPr>
      <w:suppressAutoHyphens/>
      <w:autoSpaceDE w:val="0"/>
      <w:autoSpaceDN w:val="0"/>
      <w:adjustRightInd w:val="0"/>
      <w:spacing w:line="276" w:lineRule="auto"/>
      <w:ind w:firstLine="709"/>
      <w:jc w:val="both"/>
    </w:pPr>
    <w:rPr>
      <w:rFonts w:ascii="Arial,Bold" w:hAnsi="Arial,Bold"/>
    </w:rPr>
  </w:style>
  <w:style w:type="paragraph" w:customStyle="1" w:styleId="21">
    <w:name w:val="Обычный2"/>
    <w:rsid w:val="00675F72"/>
    <w:pPr>
      <w:widowControl w:val="0"/>
    </w:pPr>
    <w:rPr>
      <w:rFonts w:ascii="Times New Roman" w:eastAsia="Times New Roman" w:hAnsi="Times New Roman"/>
      <w:snapToGrid w:val="0"/>
    </w:rPr>
  </w:style>
  <w:style w:type="paragraph" w:styleId="a4">
    <w:name w:val="Title"/>
    <w:basedOn w:val="a0"/>
    <w:next w:val="v0"/>
    <w:link w:val="a5"/>
    <w:autoRedefine/>
    <w:qFormat/>
    <w:rsid w:val="005B031C"/>
    <w:pPr>
      <w:spacing w:line="360" w:lineRule="auto"/>
      <w:contextualSpacing/>
      <w:jc w:val="center"/>
    </w:pPr>
    <w:rPr>
      <w:rFonts w:eastAsiaTheme="majorEastAsia" w:cstheme="majorBidi"/>
      <w:b/>
      <w:spacing w:val="-10"/>
      <w:kern w:val="28"/>
      <w:sz w:val="36"/>
      <w:szCs w:val="56"/>
      <w:lang w:eastAsia="en-US"/>
    </w:rPr>
  </w:style>
  <w:style w:type="character" w:customStyle="1" w:styleId="a5">
    <w:name w:val="Заголовок Знак"/>
    <w:link w:val="a4"/>
    <w:rsid w:val="005B031C"/>
    <w:rPr>
      <w:rFonts w:ascii="Times New Roman" w:eastAsiaTheme="majorEastAsia" w:hAnsi="Times New Roman" w:cstheme="majorBidi"/>
      <w:b/>
      <w:spacing w:val="-10"/>
      <w:kern w:val="28"/>
      <w:sz w:val="36"/>
      <w:szCs w:val="56"/>
      <w:lang w:eastAsia="en-US"/>
    </w:rPr>
  </w:style>
  <w:style w:type="paragraph" w:styleId="22">
    <w:name w:val="Body Text 2"/>
    <w:basedOn w:val="a0"/>
    <w:link w:val="23"/>
    <w:rsid w:val="00675F72"/>
    <w:pPr>
      <w:jc w:val="both"/>
    </w:pPr>
    <w:rPr>
      <w:szCs w:val="20"/>
    </w:rPr>
  </w:style>
  <w:style w:type="character" w:customStyle="1" w:styleId="23">
    <w:name w:val="Основной текст 2 Знак"/>
    <w:link w:val="22"/>
    <w:rsid w:val="00675F72"/>
    <w:rPr>
      <w:rFonts w:ascii="Times New Roman" w:eastAsia="Times New Roman" w:hAnsi="Times New Roman"/>
      <w:sz w:val="24"/>
    </w:rPr>
  </w:style>
  <w:style w:type="paragraph" w:styleId="31">
    <w:name w:val="Body Text 3"/>
    <w:basedOn w:val="a0"/>
    <w:link w:val="32"/>
    <w:rsid w:val="00675F72"/>
    <w:pPr>
      <w:jc w:val="both"/>
    </w:pPr>
    <w:rPr>
      <w:b/>
      <w:i/>
      <w:szCs w:val="20"/>
    </w:rPr>
  </w:style>
  <w:style w:type="character" w:customStyle="1" w:styleId="32">
    <w:name w:val="Основной текст 3 Знак"/>
    <w:link w:val="31"/>
    <w:rsid w:val="00675F72"/>
    <w:rPr>
      <w:rFonts w:ascii="Times New Roman" w:eastAsia="Times New Roman" w:hAnsi="Times New Roman"/>
      <w:b/>
      <w:i/>
      <w:sz w:val="24"/>
    </w:rPr>
  </w:style>
  <w:style w:type="character" w:customStyle="1" w:styleId="30">
    <w:name w:val="Заголовок 3 Знак"/>
    <w:link w:val="3"/>
    <w:rsid w:val="002B3A24"/>
    <w:rPr>
      <w:rFonts w:ascii="Times New Roman" w:eastAsia="Times New Roman" w:hAnsi="Times New Roman"/>
      <w:b/>
    </w:rPr>
  </w:style>
  <w:style w:type="character" w:customStyle="1" w:styleId="40">
    <w:name w:val="Заголовок 4 Знак"/>
    <w:link w:val="4"/>
    <w:rsid w:val="002B3A24"/>
    <w:rPr>
      <w:rFonts w:ascii="Times New Roman" w:eastAsia="Times New Roman" w:hAnsi="Times New Roman"/>
      <w:b/>
    </w:rPr>
  </w:style>
  <w:style w:type="character" w:styleId="a6">
    <w:name w:val="Strong"/>
    <w:uiPriority w:val="22"/>
    <w:rsid w:val="00B65A9D"/>
    <w:rPr>
      <w:b/>
      <w:bCs/>
    </w:rPr>
  </w:style>
  <w:style w:type="paragraph" w:styleId="a7">
    <w:name w:val="Normal (Web)"/>
    <w:basedOn w:val="a0"/>
    <w:unhideWhenUsed/>
    <w:rsid w:val="00B65A9D"/>
    <w:pPr>
      <w:spacing w:before="100" w:beforeAutospacing="1" w:after="100" w:afterAutospacing="1"/>
    </w:pPr>
  </w:style>
  <w:style w:type="character" w:styleId="a8">
    <w:name w:val="Emphasis"/>
    <w:uiPriority w:val="20"/>
    <w:rsid w:val="00B65A9D"/>
    <w:rPr>
      <w:i/>
      <w:iCs/>
    </w:rPr>
  </w:style>
  <w:style w:type="paragraph" w:styleId="a9">
    <w:name w:val="header"/>
    <w:basedOn w:val="a0"/>
    <w:link w:val="aa"/>
    <w:uiPriority w:val="99"/>
    <w:unhideWhenUsed/>
    <w:rsid w:val="001944B5"/>
    <w:pPr>
      <w:tabs>
        <w:tab w:val="center" w:pos="4677"/>
        <w:tab w:val="right" w:pos="9355"/>
      </w:tabs>
    </w:pPr>
  </w:style>
  <w:style w:type="character" w:customStyle="1" w:styleId="aa">
    <w:name w:val="Верхний колонтитул Знак"/>
    <w:link w:val="a9"/>
    <w:uiPriority w:val="99"/>
    <w:rsid w:val="001944B5"/>
    <w:rPr>
      <w:rFonts w:ascii="Times New Roman" w:eastAsia="Times New Roman" w:hAnsi="Times New Roman"/>
      <w:sz w:val="24"/>
      <w:szCs w:val="24"/>
    </w:rPr>
  </w:style>
  <w:style w:type="paragraph" w:styleId="ab">
    <w:name w:val="footer"/>
    <w:basedOn w:val="a0"/>
    <w:link w:val="ac"/>
    <w:uiPriority w:val="99"/>
    <w:unhideWhenUsed/>
    <w:rsid w:val="001944B5"/>
    <w:pPr>
      <w:tabs>
        <w:tab w:val="center" w:pos="4677"/>
        <w:tab w:val="right" w:pos="9355"/>
      </w:tabs>
    </w:pPr>
  </w:style>
  <w:style w:type="character" w:customStyle="1" w:styleId="ac">
    <w:name w:val="Нижний колонтитул Знак"/>
    <w:link w:val="ab"/>
    <w:uiPriority w:val="99"/>
    <w:rsid w:val="001944B5"/>
    <w:rPr>
      <w:rFonts w:ascii="Times New Roman" w:eastAsia="Times New Roman" w:hAnsi="Times New Roman"/>
      <w:sz w:val="24"/>
      <w:szCs w:val="24"/>
    </w:rPr>
  </w:style>
  <w:style w:type="character" w:customStyle="1" w:styleId="20">
    <w:name w:val="Заголовок 2 Знак"/>
    <w:aliases w:val="v_заг_2 Знак"/>
    <w:link w:val="2"/>
    <w:uiPriority w:val="9"/>
    <w:rsid w:val="008126A8"/>
    <w:rPr>
      <w:rFonts w:ascii="Times New Roman" w:eastAsia="Times New Roman" w:hAnsi="Times New Roman"/>
      <w:b/>
      <w:bCs/>
      <w:iCs/>
      <w:sz w:val="32"/>
      <w:szCs w:val="28"/>
    </w:rPr>
  </w:style>
  <w:style w:type="paragraph" w:customStyle="1" w:styleId="Style21">
    <w:name w:val="Style21"/>
    <w:basedOn w:val="a0"/>
    <w:rsid w:val="002D720B"/>
    <w:pPr>
      <w:widowControl w:val="0"/>
      <w:autoSpaceDE w:val="0"/>
      <w:autoSpaceDN w:val="0"/>
      <w:adjustRightInd w:val="0"/>
      <w:spacing w:line="307" w:lineRule="exact"/>
      <w:ind w:hanging="336"/>
      <w:jc w:val="both"/>
    </w:pPr>
  </w:style>
  <w:style w:type="character" w:customStyle="1" w:styleId="apple-converted-space">
    <w:name w:val="apple-converted-space"/>
    <w:rsid w:val="00A4734F"/>
  </w:style>
  <w:style w:type="table" w:styleId="ad">
    <w:name w:val="Table Grid"/>
    <w:basedOn w:val="a2"/>
    <w:uiPriority w:val="59"/>
    <w:rsid w:val="00DC58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Balloon Text"/>
    <w:basedOn w:val="a0"/>
    <w:link w:val="af"/>
    <w:uiPriority w:val="99"/>
    <w:semiHidden/>
    <w:unhideWhenUsed/>
    <w:rsid w:val="0026197F"/>
    <w:rPr>
      <w:rFonts w:ascii="Segoe UI" w:hAnsi="Segoe UI" w:cs="Segoe UI"/>
      <w:sz w:val="18"/>
      <w:szCs w:val="18"/>
    </w:rPr>
  </w:style>
  <w:style w:type="character" w:customStyle="1" w:styleId="af">
    <w:name w:val="Текст выноски Знак"/>
    <w:link w:val="ae"/>
    <w:uiPriority w:val="99"/>
    <w:semiHidden/>
    <w:rsid w:val="0026197F"/>
    <w:rPr>
      <w:rFonts w:ascii="Segoe UI" w:eastAsia="Times New Roman" w:hAnsi="Segoe UI" w:cs="Segoe UI"/>
      <w:sz w:val="18"/>
      <w:szCs w:val="18"/>
    </w:rPr>
  </w:style>
  <w:style w:type="character" w:styleId="af0">
    <w:name w:val="annotation reference"/>
    <w:unhideWhenUsed/>
    <w:rsid w:val="001728D1"/>
    <w:rPr>
      <w:sz w:val="16"/>
      <w:szCs w:val="16"/>
    </w:rPr>
  </w:style>
  <w:style w:type="paragraph" w:styleId="af1">
    <w:name w:val="annotation text"/>
    <w:basedOn w:val="a0"/>
    <w:link w:val="af2"/>
    <w:unhideWhenUsed/>
    <w:rsid w:val="001728D1"/>
    <w:rPr>
      <w:sz w:val="20"/>
      <w:szCs w:val="20"/>
    </w:rPr>
  </w:style>
  <w:style w:type="character" w:customStyle="1" w:styleId="af2">
    <w:name w:val="Текст примечания Знак"/>
    <w:link w:val="af1"/>
    <w:rsid w:val="001728D1"/>
    <w:rPr>
      <w:rFonts w:ascii="Times New Roman" w:eastAsia="Times New Roman" w:hAnsi="Times New Roman"/>
    </w:rPr>
  </w:style>
  <w:style w:type="paragraph" w:styleId="af3">
    <w:name w:val="annotation subject"/>
    <w:basedOn w:val="af1"/>
    <w:next w:val="af1"/>
    <w:link w:val="af4"/>
    <w:uiPriority w:val="99"/>
    <w:semiHidden/>
    <w:unhideWhenUsed/>
    <w:rsid w:val="00426938"/>
    <w:rPr>
      <w:b/>
      <w:bCs/>
    </w:rPr>
  </w:style>
  <w:style w:type="character" w:customStyle="1" w:styleId="af4">
    <w:name w:val="Тема примечания Знак"/>
    <w:link w:val="af3"/>
    <w:uiPriority w:val="99"/>
    <w:semiHidden/>
    <w:rsid w:val="00426938"/>
    <w:rPr>
      <w:rFonts w:ascii="Times New Roman" w:eastAsia="Times New Roman" w:hAnsi="Times New Roman"/>
      <w:b/>
      <w:bCs/>
    </w:rPr>
  </w:style>
  <w:style w:type="paragraph" w:customStyle="1" w:styleId="v1">
    <w:name w:val="v_заголовок_вне_оглавления"/>
    <w:basedOn w:val="a4"/>
    <w:next w:val="v0"/>
    <w:autoRedefine/>
    <w:qFormat/>
    <w:rsid w:val="00760555"/>
  </w:style>
  <w:style w:type="paragraph" w:customStyle="1" w:styleId="v0">
    <w:name w:val="v_основной_текст"/>
    <w:basedOn w:val="a0"/>
    <w:link w:val="v2"/>
    <w:autoRedefine/>
    <w:qFormat/>
    <w:rsid w:val="002A3CF8"/>
    <w:pPr>
      <w:spacing w:line="360" w:lineRule="auto"/>
      <w:ind w:firstLine="709"/>
      <w:contextualSpacing/>
      <w:jc w:val="both"/>
    </w:pPr>
    <w:rPr>
      <w:rFonts w:eastAsiaTheme="minorHAnsi" w:cstheme="minorBidi"/>
      <w:sz w:val="28"/>
      <w:szCs w:val="22"/>
      <w:lang w:eastAsia="en-US"/>
    </w:rPr>
  </w:style>
  <w:style w:type="character" w:customStyle="1" w:styleId="v2">
    <w:name w:val="v_основной_текст Знак"/>
    <w:basedOn w:val="a1"/>
    <w:link w:val="v0"/>
    <w:rsid w:val="002A3CF8"/>
    <w:rPr>
      <w:rFonts w:ascii="Times New Roman" w:eastAsiaTheme="minorHAnsi" w:hAnsi="Times New Roman" w:cstheme="minorBidi"/>
      <w:sz w:val="28"/>
      <w:szCs w:val="22"/>
      <w:lang w:eastAsia="en-US"/>
    </w:rPr>
  </w:style>
  <w:style w:type="paragraph" w:customStyle="1" w:styleId="af5">
    <w:name w:val="ШВД_ОСНОВНОЙ ТЕКСТ"/>
    <w:basedOn w:val="a0"/>
    <w:link w:val="af6"/>
    <w:autoRedefine/>
    <w:rsid w:val="00FA1403"/>
    <w:pPr>
      <w:spacing w:before="120" w:line="360" w:lineRule="auto"/>
      <w:ind w:firstLine="709"/>
      <w:contextualSpacing/>
      <w:jc w:val="both"/>
    </w:pPr>
    <w:rPr>
      <w:rFonts w:eastAsiaTheme="minorHAnsi" w:cstheme="minorBidi"/>
      <w:sz w:val="28"/>
      <w:szCs w:val="22"/>
      <w:lang w:eastAsia="en-US"/>
    </w:rPr>
  </w:style>
  <w:style w:type="character" w:customStyle="1" w:styleId="af6">
    <w:name w:val="ШВД_ОСНОВНОЙ ТЕКСТ Знак"/>
    <w:basedOn w:val="a1"/>
    <w:link w:val="af5"/>
    <w:rsid w:val="00FA1403"/>
    <w:rPr>
      <w:rFonts w:ascii="Times New Roman" w:eastAsiaTheme="minorHAnsi" w:hAnsi="Times New Roman" w:cstheme="minorBidi"/>
      <w:sz w:val="28"/>
      <w:szCs w:val="22"/>
      <w:lang w:eastAsia="en-US"/>
    </w:rPr>
  </w:style>
  <w:style w:type="character" w:customStyle="1" w:styleId="10">
    <w:name w:val="Заголовок 1 Знак"/>
    <w:aliases w:val="v_заг_1 Знак"/>
    <w:basedOn w:val="a1"/>
    <w:link w:val="1"/>
    <w:uiPriority w:val="9"/>
    <w:rsid w:val="008126A8"/>
    <w:rPr>
      <w:rFonts w:asciiTheme="majorHAnsi" w:eastAsiaTheme="majorEastAsia" w:hAnsiTheme="majorHAnsi" w:cstheme="majorBidi"/>
      <w:b/>
      <w:sz w:val="36"/>
      <w:szCs w:val="32"/>
    </w:rPr>
  </w:style>
  <w:style w:type="paragraph" w:styleId="af7">
    <w:name w:val="TOC Heading"/>
    <w:aliases w:val="v_оглавления"/>
    <w:basedOn w:val="1"/>
    <w:next w:val="a0"/>
    <w:autoRedefine/>
    <w:uiPriority w:val="39"/>
    <w:unhideWhenUsed/>
    <w:qFormat/>
    <w:rsid w:val="002534AB"/>
    <w:pPr>
      <w:jc w:val="center"/>
      <w:outlineLvl w:val="9"/>
    </w:pPr>
    <w:rPr>
      <w:rFonts w:ascii="Times New Roman" w:hAnsi="Times New Roman"/>
    </w:rPr>
  </w:style>
  <w:style w:type="paragraph" w:styleId="12">
    <w:name w:val="toc 1"/>
    <w:basedOn w:val="a0"/>
    <w:next w:val="a0"/>
    <w:autoRedefine/>
    <w:uiPriority w:val="39"/>
    <w:unhideWhenUsed/>
    <w:rsid w:val="00753ECD"/>
    <w:pPr>
      <w:spacing w:line="360" w:lineRule="auto"/>
    </w:pPr>
    <w:rPr>
      <w:b/>
      <w:sz w:val="32"/>
    </w:rPr>
  </w:style>
  <w:style w:type="paragraph" w:styleId="24">
    <w:name w:val="toc 2"/>
    <w:basedOn w:val="a0"/>
    <w:next w:val="a0"/>
    <w:autoRedefine/>
    <w:uiPriority w:val="39"/>
    <w:unhideWhenUsed/>
    <w:rsid w:val="00753ECD"/>
    <w:pPr>
      <w:spacing w:line="360" w:lineRule="auto"/>
      <w:ind w:left="238"/>
    </w:pPr>
    <w:rPr>
      <w:sz w:val="28"/>
    </w:rPr>
  </w:style>
  <w:style w:type="paragraph" w:styleId="33">
    <w:name w:val="toc 3"/>
    <w:basedOn w:val="a0"/>
    <w:next w:val="a0"/>
    <w:autoRedefine/>
    <w:uiPriority w:val="39"/>
    <w:unhideWhenUsed/>
    <w:rsid w:val="00FA1403"/>
    <w:pPr>
      <w:spacing w:after="100"/>
      <w:ind w:left="480"/>
    </w:pPr>
  </w:style>
  <w:style w:type="character" w:styleId="af8">
    <w:name w:val="Hyperlink"/>
    <w:basedOn w:val="a1"/>
    <w:uiPriority w:val="99"/>
    <w:unhideWhenUsed/>
    <w:rsid w:val="00FA1403"/>
    <w:rPr>
      <w:color w:val="0000FF" w:themeColor="hyperlink"/>
      <w:u w:val="single"/>
    </w:rPr>
  </w:style>
  <w:style w:type="paragraph" w:customStyle="1" w:styleId="af9">
    <w:name w:val="основной_текст"/>
    <w:basedOn w:val="a0"/>
    <w:link w:val="afa"/>
    <w:autoRedefine/>
    <w:qFormat/>
    <w:rsid w:val="007F1CAB"/>
    <w:pPr>
      <w:spacing w:line="360" w:lineRule="auto"/>
      <w:ind w:firstLine="709"/>
      <w:contextualSpacing/>
      <w:jc w:val="both"/>
    </w:pPr>
    <w:rPr>
      <w:rFonts w:eastAsiaTheme="minorHAnsi" w:cstheme="minorBidi"/>
      <w:sz w:val="28"/>
      <w:szCs w:val="22"/>
      <w:lang w:eastAsia="en-US"/>
    </w:rPr>
  </w:style>
  <w:style w:type="character" w:customStyle="1" w:styleId="afa">
    <w:name w:val="основной_текст Знак"/>
    <w:basedOn w:val="a1"/>
    <w:link w:val="af9"/>
    <w:rsid w:val="007F1CAB"/>
    <w:rPr>
      <w:rFonts w:ascii="Times New Roman" w:eastAsiaTheme="minorHAnsi" w:hAnsi="Times New Roman" w:cstheme="minorBidi"/>
      <w:sz w:val="28"/>
      <w:szCs w:val="22"/>
      <w:lang w:eastAsia="en-US"/>
    </w:rPr>
  </w:style>
  <w:style w:type="paragraph" w:customStyle="1" w:styleId="afb">
    <w:name w:val="таблица_текст"/>
    <w:basedOn w:val="a0"/>
    <w:autoRedefine/>
    <w:qFormat/>
    <w:rsid w:val="00A71E3A"/>
    <w:pPr>
      <w:keepNext/>
      <w:spacing w:before="120" w:after="120"/>
    </w:pPr>
    <w:rPr>
      <w:rFonts w:eastAsiaTheme="minorHAnsi" w:cstheme="minorBidi"/>
      <w:iCs/>
      <w:color w:val="000000" w:themeColor="text1"/>
      <w:sz w:val="28"/>
      <w:szCs w:val="18"/>
      <w:lang w:eastAsia="en-US"/>
    </w:rPr>
  </w:style>
  <w:style w:type="paragraph" w:customStyle="1" w:styleId="v3">
    <w:name w:val="v_определения_и_сокращения"/>
    <w:basedOn w:val="v0"/>
    <w:qFormat/>
    <w:rsid w:val="00A71E3A"/>
    <w:pPr>
      <w:ind w:firstLine="0"/>
    </w:pPr>
  </w:style>
  <w:style w:type="character" w:customStyle="1" w:styleId="13">
    <w:name w:val="Стиль1 Знак"/>
    <w:link w:val="14"/>
    <w:locked/>
    <w:rsid w:val="00667A4E"/>
    <w:rPr>
      <w:sz w:val="28"/>
    </w:rPr>
  </w:style>
  <w:style w:type="paragraph" w:customStyle="1" w:styleId="14">
    <w:name w:val="Стиль1"/>
    <w:basedOn w:val="a4"/>
    <w:link w:val="13"/>
    <w:rsid w:val="00667A4E"/>
    <w:pPr>
      <w:spacing w:before="240"/>
    </w:pPr>
    <w:rPr>
      <w:rFonts w:ascii="Calibri" w:eastAsia="Calibri" w:hAnsi="Calibri"/>
      <w:i/>
      <w:sz w:val="28"/>
    </w:rPr>
  </w:style>
  <w:style w:type="character" w:customStyle="1" w:styleId="50">
    <w:name w:val="Заголовок 5 Знак"/>
    <w:basedOn w:val="a1"/>
    <w:link w:val="5"/>
    <w:uiPriority w:val="9"/>
    <w:rsid w:val="004B4E3D"/>
    <w:rPr>
      <w:rFonts w:asciiTheme="majorHAnsi" w:eastAsiaTheme="majorEastAsia" w:hAnsiTheme="majorHAnsi" w:cstheme="majorBidi"/>
      <w:color w:val="365F91" w:themeColor="accent1" w:themeShade="BF"/>
      <w:sz w:val="22"/>
      <w:szCs w:val="22"/>
      <w:lang w:eastAsia="en-US"/>
    </w:rPr>
  </w:style>
  <w:style w:type="character" w:customStyle="1" w:styleId="60">
    <w:name w:val="Заголовок 6 Знак"/>
    <w:basedOn w:val="a1"/>
    <w:link w:val="6"/>
    <w:uiPriority w:val="9"/>
    <w:semiHidden/>
    <w:rsid w:val="004B4E3D"/>
    <w:rPr>
      <w:rFonts w:asciiTheme="majorHAnsi" w:eastAsiaTheme="majorEastAsia" w:hAnsiTheme="majorHAnsi" w:cstheme="majorBidi"/>
      <w:color w:val="243F60" w:themeColor="accent1" w:themeShade="7F"/>
      <w:sz w:val="22"/>
      <w:szCs w:val="22"/>
      <w:lang w:eastAsia="en-US"/>
    </w:rPr>
  </w:style>
  <w:style w:type="character" w:customStyle="1" w:styleId="70">
    <w:name w:val="Заголовок 7 Знак"/>
    <w:basedOn w:val="a1"/>
    <w:link w:val="7"/>
    <w:uiPriority w:val="9"/>
    <w:rsid w:val="004B4E3D"/>
    <w:rPr>
      <w:rFonts w:asciiTheme="majorHAnsi" w:eastAsiaTheme="majorEastAsia" w:hAnsiTheme="majorHAnsi" w:cstheme="majorBidi"/>
      <w:i/>
      <w:iCs/>
      <w:color w:val="243F60" w:themeColor="accent1" w:themeShade="7F"/>
      <w:sz w:val="22"/>
      <w:szCs w:val="22"/>
      <w:lang w:eastAsia="en-US"/>
    </w:rPr>
  </w:style>
  <w:style w:type="character" w:customStyle="1" w:styleId="90">
    <w:name w:val="Заголовок 9 Знак"/>
    <w:basedOn w:val="a1"/>
    <w:link w:val="9"/>
    <w:uiPriority w:val="9"/>
    <w:semiHidden/>
    <w:rsid w:val="004B4E3D"/>
    <w:rPr>
      <w:rFonts w:asciiTheme="majorHAnsi" w:eastAsiaTheme="majorEastAsia" w:hAnsiTheme="majorHAnsi" w:cstheme="majorBidi"/>
      <w:i/>
      <w:iCs/>
      <w:color w:val="272727" w:themeColor="text1" w:themeTint="D8"/>
      <w:sz w:val="21"/>
      <w:szCs w:val="21"/>
      <w:lang w:eastAsia="en-US"/>
    </w:rPr>
  </w:style>
  <w:style w:type="paragraph" w:customStyle="1" w:styleId="afc">
    <w:name w:val="ШВД_ОСНОВНОЙ ТЕКСТ С НУМЕРАЦИЕЙ"/>
    <w:basedOn w:val="a0"/>
    <w:autoRedefine/>
    <w:rsid w:val="004B4E3D"/>
    <w:pPr>
      <w:spacing w:line="360" w:lineRule="auto"/>
      <w:ind w:firstLine="709"/>
      <w:jc w:val="both"/>
    </w:pPr>
    <w:rPr>
      <w:rFonts w:eastAsiaTheme="minorHAnsi" w:cstheme="minorBidi"/>
      <w:sz w:val="28"/>
      <w:szCs w:val="22"/>
      <w:lang w:eastAsia="en-US"/>
    </w:rPr>
  </w:style>
  <w:style w:type="paragraph" w:customStyle="1" w:styleId="v">
    <w:name w:val="v_список_тире"/>
    <w:basedOn w:val="a0"/>
    <w:link w:val="v4"/>
    <w:autoRedefine/>
    <w:qFormat/>
    <w:rsid w:val="00553C81"/>
    <w:pPr>
      <w:numPr>
        <w:numId w:val="15"/>
      </w:numPr>
      <w:spacing w:line="360" w:lineRule="auto"/>
      <w:ind w:firstLine="709"/>
      <w:contextualSpacing/>
      <w:jc w:val="both"/>
    </w:pPr>
    <w:rPr>
      <w:rFonts w:eastAsiaTheme="minorHAnsi" w:cstheme="minorBidi"/>
      <w:sz w:val="28"/>
      <w:szCs w:val="22"/>
      <w:lang w:eastAsia="en-US"/>
    </w:rPr>
  </w:style>
  <w:style w:type="paragraph" w:customStyle="1" w:styleId="a">
    <w:name w:val="список_точка"/>
    <w:basedOn w:val="v"/>
    <w:autoRedefine/>
    <w:rsid w:val="00553C81"/>
    <w:pPr>
      <w:numPr>
        <w:ilvl w:val="1"/>
      </w:numPr>
      <w:tabs>
        <w:tab w:val="num" w:pos="360"/>
      </w:tabs>
      <w:ind w:left="680" w:hanging="283"/>
    </w:pPr>
  </w:style>
  <w:style w:type="character" w:customStyle="1" w:styleId="v4">
    <w:name w:val="v_список_тире Знак"/>
    <w:basedOn w:val="a1"/>
    <w:link w:val="v"/>
    <w:rsid w:val="00553C81"/>
    <w:rPr>
      <w:rFonts w:ascii="Times New Roman" w:eastAsiaTheme="minorHAnsi" w:hAnsi="Times New Roman" w:cstheme="minorBidi"/>
      <w:sz w:val="28"/>
      <w:szCs w:val="22"/>
      <w:lang w:eastAsia="en-US"/>
    </w:rPr>
  </w:style>
  <w:style w:type="paragraph" w:customStyle="1" w:styleId="v5">
    <w:name w:val="v_рис_название"/>
    <w:basedOn w:val="afd"/>
    <w:next w:val="v0"/>
    <w:link w:val="v6"/>
    <w:autoRedefine/>
    <w:qFormat/>
    <w:rsid w:val="007F1CAB"/>
    <w:pPr>
      <w:spacing w:line="360" w:lineRule="auto"/>
      <w:ind w:left="0"/>
      <w:jc w:val="center"/>
    </w:pPr>
    <w:rPr>
      <w:rFonts w:eastAsia="Calibri"/>
      <w:sz w:val="28"/>
      <w:szCs w:val="28"/>
      <w:lang w:eastAsia="en-US"/>
    </w:rPr>
  </w:style>
  <w:style w:type="character" w:customStyle="1" w:styleId="v6">
    <w:name w:val="v_рис_название Знак"/>
    <w:basedOn w:val="a1"/>
    <w:link w:val="v5"/>
    <w:rsid w:val="007F1CAB"/>
    <w:rPr>
      <w:rFonts w:ascii="Times New Roman" w:hAnsi="Times New Roman"/>
      <w:sz w:val="28"/>
      <w:szCs w:val="28"/>
      <w:lang w:eastAsia="en-US"/>
    </w:rPr>
  </w:style>
  <w:style w:type="paragraph" w:customStyle="1" w:styleId="v7">
    <w:name w:val="v_рис_положение"/>
    <w:basedOn w:val="a0"/>
    <w:link w:val="v8"/>
    <w:autoRedefine/>
    <w:qFormat/>
    <w:rsid w:val="007F1CAB"/>
    <w:pPr>
      <w:keepNext/>
      <w:spacing w:before="120" w:line="360" w:lineRule="auto"/>
      <w:contextualSpacing/>
      <w:jc w:val="center"/>
    </w:pPr>
    <w:rPr>
      <w:rFonts w:eastAsia="Calibri"/>
      <w:noProof/>
      <w:sz w:val="28"/>
      <w:szCs w:val="22"/>
    </w:rPr>
  </w:style>
  <w:style w:type="character" w:customStyle="1" w:styleId="v8">
    <w:name w:val="v_рис_положение Знак"/>
    <w:basedOn w:val="a1"/>
    <w:link w:val="v7"/>
    <w:rsid w:val="007F1CAB"/>
    <w:rPr>
      <w:rFonts w:ascii="Times New Roman" w:hAnsi="Times New Roman"/>
      <w:noProof/>
      <w:sz w:val="28"/>
      <w:szCs w:val="22"/>
    </w:rPr>
  </w:style>
  <w:style w:type="paragraph" w:customStyle="1" w:styleId="v9">
    <w:name w:val="v_табл_название"/>
    <w:basedOn w:val="afe"/>
    <w:link w:val="va"/>
    <w:autoRedefine/>
    <w:qFormat/>
    <w:rsid w:val="00296BA5"/>
    <w:pPr>
      <w:keepNext/>
      <w:spacing w:before="120" w:after="120"/>
    </w:pPr>
    <w:rPr>
      <w:rFonts w:eastAsia="Calibri"/>
      <w:color w:val="000000" w:themeColor="text1"/>
      <w:sz w:val="28"/>
      <w:lang w:eastAsia="en-US"/>
    </w:rPr>
  </w:style>
  <w:style w:type="character" w:customStyle="1" w:styleId="va">
    <w:name w:val="v_табл_название Знак"/>
    <w:basedOn w:val="a1"/>
    <w:link w:val="v9"/>
    <w:rsid w:val="00296BA5"/>
    <w:rPr>
      <w:rFonts w:ascii="Times New Roman" w:hAnsi="Times New Roman"/>
      <w:i/>
      <w:iCs/>
      <w:color w:val="000000" w:themeColor="text1"/>
      <w:sz w:val="28"/>
      <w:szCs w:val="18"/>
      <w:lang w:eastAsia="en-US"/>
    </w:rPr>
  </w:style>
  <w:style w:type="paragraph" w:customStyle="1" w:styleId="vb">
    <w:name w:val="v_табл_заголовки"/>
    <w:basedOn w:val="a0"/>
    <w:autoRedefine/>
    <w:qFormat/>
    <w:rsid w:val="00296BA5"/>
    <w:pPr>
      <w:spacing w:before="120" w:after="120"/>
      <w:jc w:val="center"/>
    </w:pPr>
    <w:rPr>
      <w:rFonts w:eastAsia="Calibri"/>
      <w:b/>
      <w:sz w:val="28"/>
      <w:szCs w:val="28"/>
      <w:lang w:eastAsia="en-US"/>
    </w:rPr>
  </w:style>
  <w:style w:type="paragraph" w:customStyle="1" w:styleId="vc">
    <w:name w:val="v_табл_текст"/>
    <w:basedOn w:val="a0"/>
    <w:autoRedefine/>
    <w:qFormat/>
    <w:rsid w:val="00296BA5"/>
    <w:pPr>
      <w:spacing w:before="120" w:after="120"/>
      <w:jc w:val="both"/>
    </w:pPr>
    <w:rPr>
      <w:rFonts w:eastAsia="Calibri"/>
      <w:sz w:val="28"/>
      <w:szCs w:val="28"/>
      <w:lang w:eastAsia="en-US"/>
    </w:rPr>
  </w:style>
  <w:style w:type="paragraph" w:styleId="afd">
    <w:name w:val="List Paragraph"/>
    <w:basedOn w:val="a0"/>
    <w:uiPriority w:val="34"/>
    <w:rsid w:val="00553C81"/>
    <w:pPr>
      <w:ind w:left="720"/>
      <w:contextualSpacing/>
    </w:pPr>
  </w:style>
  <w:style w:type="paragraph" w:styleId="afe">
    <w:name w:val="caption"/>
    <w:basedOn w:val="a0"/>
    <w:next w:val="a0"/>
    <w:uiPriority w:val="35"/>
    <w:unhideWhenUsed/>
    <w:rsid w:val="00553C81"/>
    <w:pPr>
      <w:spacing w:after="200"/>
    </w:pPr>
    <w:rPr>
      <w:i/>
      <w:iCs/>
      <w:color w:val="1F497D" w:themeColor="text2"/>
      <w:sz w:val="18"/>
      <w:szCs w:val="18"/>
    </w:rPr>
  </w:style>
  <w:style w:type="paragraph" w:customStyle="1" w:styleId="aff">
    <w:name w:val="список_тире"/>
    <w:basedOn w:val="a0"/>
    <w:link w:val="aff0"/>
    <w:autoRedefine/>
    <w:qFormat/>
    <w:rsid w:val="005D3D87"/>
    <w:pPr>
      <w:spacing w:line="360" w:lineRule="auto"/>
      <w:ind w:firstLine="709"/>
      <w:contextualSpacing/>
      <w:jc w:val="both"/>
    </w:pPr>
    <w:rPr>
      <w:rFonts w:eastAsiaTheme="minorHAnsi" w:cstheme="minorBidi"/>
      <w:sz w:val="28"/>
      <w:szCs w:val="22"/>
      <w:lang w:eastAsia="en-US"/>
    </w:rPr>
  </w:style>
  <w:style w:type="character" w:customStyle="1" w:styleId="aff0">
    <w:name w:val="список_тире Знак"/>
    <w:basedOn w:val="a1"/>
    <w:link w:val="aff"/>
    <w:rsid w:val="005D3D87"/>
    <w:rPr>
      <w:rFonts w:ascii="Times New Roman" w:eastAsiaTheme="minorHAnsi" w:hAnsi="Times New Roman" w:cstheme="minorBidi"/>
      <w:sz w:val="28"/>
      <w:szCs w:val="22"/>
      <w:lang w:eastAsia="en-US"/>
    </w:rPr>
  </w:style>
  <w:style w:type="paragraph" w:customStyle="1" w:styleId="aff1">
    <w:name w:val="рисунок_название"/>
    <w:basedOn w:val="afd"/>
    <w:link w:val="aff2"/>
    <w:autoRedefine/>
    <w:qFormat/>
    <w:rsid w:val="005D3D87"/>
    <w:pPr>
      <w:spacing w:line="360" w:lineRule="auto"/>
      <w:ind w:left="0"/>
      <w:jc w:val="center"/>
    </w:pPr>
    <w:rPr>
      <w:rFonts w:eastAsia="Calibri"/>
      <w:sz w:val="28"/>
      <w:szCs w:val="28"/>
      <w:lang w:eastAsia="en-US"/>
    </w:rPr>
  </w:style>
  <w:style w:type="character" w:customStyle="1" w:styleId="aff2">
    <w:name w:val="рисунок_название Знак"/>
    <w:basedOn w:val="a1"/>
    <w:link w:val="aff1"/>
    <w:rsid w:val="005D3D87"/>
    <w:rPr>
      <w:rFonts w:ascii="Times New Roman" w:hAnsi="Times New Roman"/>
      <w:sz w:val="28"/>
      <w:szCs w:val="28"/>
      <w:lang w:eastAsia="en-US"/>
    </w:rPr>
  </w:style>
  <w:style w:type="paragraph" w:customStyle="1" w:styleId="aff3">
    <w:name w:val="рисунок_положение"/>
    <w:basedOn w:val="a0"/>
    <w:link w:val="aff4"/>
    <w:autoRedefine/>
    <w:qFormat/>
    <w:rsid w:val="005D3D87"/>
    <w:pPr>
      <w:keepNext/>
      <w:spacing w:before="120" w:line="360" w:lineRule="auto"/>
      <w:contextualSpacing/>
      <w:jc w:val="center"/>
    </w:pPr>
    <w:rPr>
      <w:rFonts w:ascii="Calibri" w:eastAsia="Calibri" w:hAnsi="Calibri"/>
      <w:noProof/>
      <w:sz w:val="22"/>
      <w:szCs w:val="22"/>
    </w:rPr>
  </w:style>
  <w:style w:type="character" w:customStyle="1" w:styleId="aff4">
    <w:name w:val="рисунок_положение Знак"/>
    <w:basedOn w:val="a1"/>
    <w:link w:val="aff3"/>
    <w:rsid w:val="005D3D87"/>
    <w:rPr>
      <w:noProof/>
      <w:sz w:val="22"/>
      <w:szCs w:val="22"/>
    </w:rPr>
  </w:style>
  <w:style w:type="paragraph" w:customStyle="1" w:styleId="vd">
    <w:name w:val="v_список_нумерованный"/>
    <w:basedOn w:val="a0"/>
    <w:link w:val="ve"/>
    <w:autoRedefine/>
    <w:qFormat/>
    <w:rsid w:val="00296BA5"/>
    <w:pPr>
      <w:spacing w:line="360" w:lineRule="auto"/>
      <w:ind w:firstLine="709"/>
      <w:jc w:val="both"/>
    </w:pPr>
    <w:rPr>
      <w:rFonts w:eastAsiaTheme="minorHAnsi" w:cstheme="minorBidi"/>
      <w:sz w:val="28"/>
      <w:szCs w:val="22"/>
      <w:lang w:eastAsia="en-US"/>
    </w:rPr>
  </w:style>
  <w:style w:type="character" w:customStyle="1" w:styleId="ve">
    <w:name w:val="v_список_нумерованный Знак"/>
    <w:basedOn w:val="a1"/>
    <w:link w:val="vd"/>
    <w:rsid w:val="00296BA5"/>
    <w:rPr>
      <w:rFonts w:ascii="Times New Roman" w:eastAsiaTheme="minorHAnsi" w:hAnsi="Times New Roman" w:cstheme="minorBidi"/>
      <w:sz w:val="28"/>
      <w:szCs w:val="22"/>
      <w:lang w:eastAsia="en-US"/>
    </w:rPr>
  </w:style>
  <w:style w:type="paragraph" w:customStyle="1" w:styleId="aff5">
    <w:name w:val="таблица_заголовки"/>
    <w:basedOn w:val="a0"/>
    <w:autoRedefine/>
    <w:qFormat/>
    <w:rsid w:val="00296BA5"/>
    <w:pPr>
      <w:keepNext/>
      <w:spacing w:before="80" w:after="80"/>
      <w:jc w:val="center"/>
    </w:pPr>
    <w:rPr>
      <w:rFonts w:eastAsiaTheme="minorHAnsi" w:cstheme="minorBidi"/>
      <w:b/>
      <w:iCs/>
      <w:color w:val="000000" w:themeColor="text1"/>
      <w:sz w:val="28"/>
      <w:szCs w:val="18"/>
      <w:lang w:eastAsia="en-US"/>
    </w:rPr>
  </w:style>
  <w:style w:type="paragraph" w:customStyle="1" w:styleId="aff6">
    <w:name w:val="таблица_название"/>
    <w:basedOn w:val="afe"/>
    <w:link w:val="aff7"/>
    <w:autoRedefine/>
    <w:qFormat/>
    <w:rsid w:val="00296BA5"/>
    <w:pPr>
      <w:keepNext/>
      <w:spacing w:after="0" w:line="360" w:lineRule="auto"/>
    </w:pPr>
    <w:rPr>
      <w:rFonts w:eastAsiaTheme="minorHAnsi" w:cstheme="minorBidi"/>
      <w:color w:val="000000" w:themeColor="text1"/>
      <w:sz w:val="28"/>
      <w:lang w:eastAsia="en-US"/>
    </w:rPr>
  </w:style>
  <w:style w:type="character" w:customStyle="1" w:styleId="aff7">
    <w:name w:val="таблица_название Знак"/>
    <w:basedOn w:val="a1"/>
    <w:link w:val="aff6"/>
    <w:rsid w:val="00296BA5"/>
    <w:rPr>
      <w:rFonts w:ascii="Times New Roman" w:eastAsiaTheme="minorHAnsi" w:hAnsi="Times New Roman" w:cstheme="minorBidi"/>
      <w:i/>
      <w:iCs/>
      <w:color w:val="000000" w:themeColor="text1"/>
      <w:sz w:val="28"/>
      <w:szCs w:val="18"/>
      <w:lang w:eastAsia="en-US"/>
    </w:rPr>
  </w:style>
  <w:style w:type="character" w:styleId="aff8">
    <w:name w:val="Placeholder Text"/>
    <w:basedOn w:val="a1"/>
    <w:uiPriority w:val="99"/>
    <w:semiHidden/>
    <w:rsid w:val="00C42C0C"/>
    <w:rPr>
      <w:color w:val="808080"/>
    </w:rPr>
  </w:style>
  <w:style w:type="paragraph" w:customStyle="1" w:styleId="vf">
    <w:name w:val="v_заголовок"/>
    <w:basedOn w:val="a4"/>
    <w:qFormat/>
    <w:rsid w:val="005B031C"/>
  </w:style>
  <w:style w:type="paragraph" w:customStyle="1" w:styleId="aff9">
    <w:name w:val="листов_количество_в_приложении"/>
    <w:basedOn w:val="af9"/>
    <w:next w:val="af9"/>
    <w:autoRedefine/>
    <w:rsid w:val="001D1D74"/>
    <w:pPr>
      <w:ind w:firstLine="0"/>
      <w:jc w:val="center"/>
    </w:pPr>
    <w:rPr>
      <w:b/>
      <w:sz w:val="32"/>
      <w:szCs w:val="32"/>
    </w:rPr>
  </w:style>
  <w:style w:type="paragraph" w:customStyle="1" w:styleId="affa">
    <w:name w:val="Заголовок вне оглавления"/>
    <w:basedOn w:val="a4"/>
    <w:autoRedefine/>
    <w:qFormat/>
    <w:rsid w:val="001D1D74"/>
    <w:pPr>
      <w:spacing w:before="240"/>
    </w:pPr>
  </w:style>
  <w:style w:type="paragraph" w:styleId="affb">
    <w:name w:val="Body Text Indent"/>
    <w:basedOn w:val="a0"/>
    <w:link w:val="affc"/>
    <w:uiPriority w:val="99"/>
    <w:semiHidden/>
    <w:unhideWhenUsed/>
    <w:rsid w:val="001D1D74"/>
    <w:pPr>
      <w:spacing w:after="120"/>
      <w:ind w:left="283"/>
    </w:pPr>
  </w:style>
  <w:style w:type="character" w:customStyle="1" w:styleId="affc">
    <w:name w:val="Основной текст с отступом Знак"/>
    <w:basedOn w:val="a1"/>
    <w:link w:val="affb"/>
    <w:uiPriority w:val="99"/>
    <w:semiHidden/>
    <w:rsid w:val="001D1D74"/>
    <w:rPr>
      <w:rFonts w:ascii="Times New Roman" w:eastAsia="Times New Roman" w:hAnsi="Times New Roman"/>
      <w:sz w:val="24"/>
      <w:szCs w:val="24"/>
    </w:rPr>
  </w:style>
  <w:style w:type="paragraph" w:styleId="25">
    <w:name w:val="Body Text Indent 2"/>
    <w:basedOn w:val="a0"/>
    <w:link w:val="26"/>
    <w:uiPriority w:val="99"/>
    <w:semiHidden/>
    <w:unhideWhenUsed/>
    <w:rsid w:val="001D1D74"/>
    <w:pPr>
      <w:spacing w:after="120" w:line="480" w:lineRule="auto"/>
      <w:ind w:left="283"/>
    </w:pPr>
  </w:style>
  <w:style w:type="character" w:customStyle="1" w:styleId="26">
    <w:name w:val="Основной текст с отступом 2 Знак"/>
    <w:basedOn w:val="a1"/>
    <w:link w:val="25"/>
    <w:uiPriority w:val="99"/>
    <w:semiHidden/>
    <w:rsid w:val="001D1D74"/>
    <w:rPr>
      <w:rFonts w:ascii="Times New Roman" w:eastAsia="Times New Roman" w:hAnsi="Times New Roman"/>
      <w:sz w:val="24"/>
      <w:szCs w:val="24"/>
    </w:rPr>
  </w:style>
  <w:style w:type="paragraph" w:styleId="34">
    <w:name w:val="Body Text Indent 3"/>
    <w:basedOn w:val="a0"/>
    <w:link w:val="35"/>
    <w:uiPriority w:val="99"/>
    <w:semiHidden/>
    <w:unhideWhenUsed/>
    <w:rsid w:val="001D1D74"/>
    <w:pPr>
      <w:spacing w:after="120"/>
      <w:ind w:left="283"/>
    </w:pPr>
    <w:rPr>
      <w:sz w:val="16"/>
      <w:szCs w:val="16"/>
    </w:rPr>
  </w:style>
  <w:style w:type="character" w:customStyle="1" w:styleId="35">
    <w:name w:val="Основной текст с отступом 3 Знак"/>
    <w:basedOn w:val="a1"/>
    <w:link w:val="34"/>
    <w:uiPriority w:val="99"/>
    <w:semiHidden/>
    <w:rsid w:val="001D1D74"/>
    <w:rPr>
      <w:rFonts w:ascii="Times New Roman" w:eastAsia="Times New Roman" w:hAnsi="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809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footer" Target="footer4.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D5854-924E-4590-991F-EE0620D4D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TotalTime>
  <Pages>72</Pages>
  <Words>15954</Words>
  <Characters>90938</Characters>
  <Application>Microsoft Office Word</Application>
  <DocSecurity>0</DocSecurity>
  <Lines>757</Lines>
  <Paragraphs>213</Paragraphs>
  <ScaleCrop>false</ScaleCrop>
  <HeadingPairs>
    <vt:vector size="2" baseType="variant">
      <vt:variant>
        <vt:lpstr>Название</vt:lpstr>
      </vt:variant>
      <vt:variant>
        <vt:i4>1</vt:i4>
      </vt:variant>
    </vt:vector>
  </HeadingPairs>
  <TitlesOfParts>
    <vt:vector size="1" baseType="lpstr">
      <vt:lpstr/>
    </vt:vector>
  </TitlesOfParts>
  <Company>Krokoz™</Company>
  <LinksUpToDate>false</LinksUpToDate>
  <CharactersWithSpaces>10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Татьяна</dc:creator>
  <cp:keywords/>
  <dc:description/>
  <cp:lastModifiedBy>Valery Shtuzer</cp:lastModifiedBy>
  <cp:revision>44</cp:revision>
  <cp:lastPrinted>2022-03-13T21:44:00Z</cp:lastPrinted>
  <dcterms:created xsi:type="dcterms:W3CDTF">2022-03-12T21:48:00Z</dcterms:created>
  <dcterms:modified xsi:type="dcterms:W3CDTF">2022-05-01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ouncil-of-science-editors-alphabetical</vt:lpwstr>
  </property>
  <property fmtid="{D5CDD505-2E9C-101B-9397-08002B2CF9AE}" pid="5" name="Mendeley Recent Style Name 1_1">
    <vt:lpwstr>Council of Science Editors, Citation-Name (numeric, sorted alphabeticall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eee-with-url</vt:lpwstr>
  </property>
  <property fmtid="{D5CDD505-2E9C-101B-9397-08002B2CF9AE}" pid="11" name="Mendeley Recent Style Name 4_1">
    <vt:lpwstr>IEEE (with URL)</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635876211/gost-r-7-0-5-2008-pmz-shulman</vt:lpwstr>
  </property>
  <property fmtid="{D5CDD505-2E9C-101B-9397-08002B2CF9AE}" pid="15" name="Mendeley Recent Style Name 6_1">
    <vt:lpwstr>Russian GOST R 7.0.5-2008 ([numeric], appear sorting, Russ) - Shulman - Виталий Шульман</vt:lpwstr>
  </property>
  <property fmtid="{D5CDD505-2E9C-101B-9397-08002B2CF9AE}" pid="16" name="Mendeley Recent Style Id 7_1">
    <vt:lpwstr>https://csl.mendeley.com/styles/635876211/gost-r-7-0-5-2008-pmz-shulman-3</vt:lpwstr>
  </property>
  <property fmtid="{D5CDD505-2E9C-101B-9397-08002B2CF9AE}" pid="17" name="Mendeley Recent Style Name 7_1">
    <vt:lpwstr>Russian GOST R 7.0.5-2008 (numeric 2, appear sorting, Russ) - Shulman - Виталий Шульман</vt:lpwstr>
  </property>
  <property fmtid="{D5CDD505-2E9C-101B-9397-08002B2CF9AE}" pid="18" name="Mendeley Recent Style Id 8_1">
    <vt:lpwstr>https://csl.mendeley.com/styles/635876211/gost-r-7-0-5-2008-numeric-appear</vt:lpwstr>
  </property>
  <property fmtid="{D5CDD505-2E9C-101B-9397-08002B2CF9AE}" pid="19" name="Mendeley Recent Style Name 8_1">
    <vt:lpwstr>Russian GOST R 7.0.5-2008 (numeric, appear sorting, Ру́сский) - Виталий Шульман</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2d6cea7-1bcc-37cd-a457-5570370fd80e</vt:lpwstr>
  </property>
  <property fmtid="{D5CDD505-2E9C-101B-9397-08002B2CF9AE}" pid="24" name="Mendeley Citation Style_1">
    <vt:lpwstr>https://csl.mendeley.com/styles/635876211/gost-r-7-0-5-2008-pmz-shulman-3</vt:lpwstr>
  </property>
</Properties>
</file>